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57BD3" w14:textId="6014EC1C" w:rsidR="002A5F1B" w:rsidRPr="000048B7" w:rsidRDefault="002A5F1B">
      <w:pPr>
        <w:rPr>
          <w:rFonts w:ascii="Arial" w:hAnsi="Arial"/>
        </w:rPr>
      </w:pPr>
    </w:p>
    <w:p w14:paraId="09AC34D5" w14:textId="1DB2D5BA" w:rsidR="002A5F1B" w:rsidRPr="000048B7" w:rsidRDefault="00D51E8A">
      <w:pPr>
        <w:rPr>
          <w:rFonts w:ascii="Arial" w:hAnsi="Arial"/>
        </w:rPr>
      </w:pPr>
      <w:r w:rsidRPr="000048B7">
        <w:rPr>
          <w:rFonts w:ascii="Arial" w:hAnsi="Arial"/>
          <w:noProof/>
          <w:lang w:eastAsia="fr-CH" w:bidi="ar-SA"/>
        </w:rPr>
        <w:drawing>
          <wp:anchor distT="0" distB="9525" distL="114300" distR="123190" simplePos="0" relativeHeight="2" behindDoc="0" locked="0" layoutInCell="1" allowOverlap="1" wp14:anchorId="58DB9E5F" wp14:editId="549CC2AC">
            <wp:simplePos x="0" y="0"/>
            <wp:positionH relativeFrom="column">
              <wp:posOffset>-270510</wp:posOffset>
            </wp:positionH>
            <wp:positionV relativeFrom="paragraph">
              <wp:posOffset>153035</wp:posOffset>
            </wp:positionV>
            <wp:extent cx="2110105" cy="541655"/>
            <wp:effectExtent l="0" t="0" r="0" b="4445"/>
            <wp:wrapTight wrapText="bothSides">
              <wp:wrapPolygon edited="0">
                <wp:start x="0" y="0"/>
                <wp:lineTo x="0" y="21271"/>
                <wp:lineTo x="21450" y="21271"/>
                <wp:lineTo x="2145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10105" cy="541655"/>
                    </a:xfrm>
                    <a:prstGeom prst="rect">
                      <a:avLst/>
                    </a:prstGeom>
                  </pic:spPr>
                </pic:pic>
              </a:graphicData>
            </a:graphic>
            <wp14:sizeRelV relativeFrom="margin">
              <wp14:pctHeight>0</wp14:pctHeight>
            </wp14:sizeRelV>
          </wp:anchor>
        </w:drawing>
      </w:r>
    </w:p>
    <w:p w14:paraId="2E73876D" w14:textId="77777777" w:rsidR="002A5F1B" w:rsidRPr="000048B7" w:rsidRDefault="002145E5">
      <w:pPr>
        <w:rPr>
          <w:rFonts w:ascii="Arial" w:hAnsi="Arial"/>
        </w:rPr>
      </w:pPr>
      <w:r w:rsidRPr="000048B7">
        <w:rPr>
          <w:rFonts w:ascii="Arial" w:hAnsi="Arial"/>
          <w:noProof/>
          <w:lang w:eastAsia="fr-CH" w:bidi="ar-SA"/>
        </w:rPr>
        <w:drawing>
          <wp:anchor distT="0" distB="9525" distL="114300" distR="120650" simplePos="0" relativeHeight="3" behindDoc="0" locked="0" layoutInCell="1" allowOverlap="1" wp14:anchorId="468914FE" wp14:editId="13F72C04">
            <wp:simplePos x="0" y="0"/>
            <wp:positionH relativeFrom="column">
              <wp:posOffset>4357370</wp:posOffset>
            </wp:positionH>
            <wp:positionV relativeFrom="paragraph">
              <wp:posOffset>56432</wp:posOffset>
            </wp:positionV>
            <wp:extent cx="1609725" cy="462915"/>
            <wp:effectExtent l="0" t="0" r="0" b="0"/>
            <wp:wrapNone/>
            <wp:docPr id="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7"/>
                    <pic:cNvPicPr>
                      <a:picLocks noChangeAspect="1" noChangeArrowheads="1"/>
                    </pic:cNvPicPr>
                  </pic:nvPicPr>
                  <pic:blipFill>
                    <a:blip r:embed="rId9"/>
                    <a:stretch>
                      <a:fillRect/>
                    </a:stretch>
                  </pic:blipFill>
                  <pic:spPr bwMode="auto">
                    <a:xfrm>
                      <a:off x="0" y="0"/>
                      <a:ext cx="1609725" cy="462915"/>
                    </a:xfrm>
                    <a:prstGeom prst="rect">
                      <a:avLst/>
                    </a:prstGeom>
                  </pic:spPr>
                </pic:pic>
              </a:graphicData>
            </a:graphic>
          </wp:anchor>
        </w:drawing>
      </w:r>
    </w:p>
    <w:p w14:paraId="211F3558" w14:textId="77777777" w:rsidR="002A5F1B" w:rsidRPr="000048B7" w:rsidRDefault="002A5F1B">
      <w:pPr>
        <w:jc w:val="center"/>
        <w:rPr>
          <w:rFonts w:ascii="Arial" w:hAnsi="Arial"/>
        </w:rPr>
      </w:pPr>
    </w:p>
    <w:p w14:paraId="454E3527" w14:textId="77777777" w:rsidR="002A5F1B" w:rsidRPr="000048B7" w:rsidRDefault="002A5F1B">
      <w:pPr>
        <w:pStyle w:val="Titre"/>
        <w:rPr>
          <w:rFonts w:cs="Arial"/>
          <w:caps/>
          <w:sz w:val="24"/>
          <w:szCs w:val="24"/>
        </w:rPr>
      </w:pPr>
    </w:p>
    <w:p w14:paraId="6459FE3F" w14:textId="77777777" w:rsidR="00FF515C" w:rsidRPr="000048B7" w:rsidRDefault="00FF515C" w:rsidP="00FF515C">
      <w:pPr>
        <w:pStyle w:val="Corpsdetexte"/>
      </w:pPr>
    </w:p>
    <w:p w14:paraId="6B7B91FF" w14:textId="77777777" w:rsidR="002A5F1B" w:rsidRPr="000048B7" w:rsidRDefault="002A5F1B">
      <w:pPr>
        <w:pStyle w:val="Corpsdetexte"/>
        <w:spacing w:after="0"/>
        <w:jc w:val="center"/>
        <w:rPr>
          <w:rFonts w:ascii="Arial" w:hAnsi="Arial" w:cs="Arial"/>
          <w:b/>
          <w:caps/>
        </w:rPr>
      </w:pPr>
    </w:p>
    <w:p w14:paraId="7E9CDF0A" w14:textId="0768B11C" w:rsidR="002A5F1B" w:rsidRPr="000048B7" w:rsidRDefault="00EC4D31">
      <w:pPr>
        <w:pStyle w:val="Titre"/>
      </w:pPr>
      <w:r w:rsidRPr="000048B7">
        <w:t xml:space="preserve">Plateau de jeu avec déplacements </w:t>
      </w:r>
      <w:r w:rsidR="005B76F3" w:rsidRPr="000048B7">
        <w:t>automatisés</w:t>
      </w:r>
      <w:r w:rsidRPr="000048B7">
        <w:t xml:space="preserve"> de pions par champs magnétique</w:t>
      </w:r>
    </w:p>
    <w:p w14:paraId="63258921" w14:textId="77777777" w:rsidR="002A5F1B" w:rsidRPr="000048B7" w:rsidRDefault="002A5F1B">
      <w:pPr>
        <w:pStyle w:val="Corpsdetexte"/>
        <w:spacing w:after="0"/>
        <w:rPr>
          <w:rFonts w:ascii="Arial" w:hAnsi="Arial"/>
        </w:rPr>
      </w:pPr>
    </w:p>
    <w:p w14:paraId="320A92A0" w14:textId="77777777" w:rsidR="002A5F1B" w:rsidRPr="000048B7" w:rsidRDefault="002A5F1B">
      <w:pPr>
        <w:pStyle w:val="Corpsdetexte"/>
        <w:spacing w:after="0"/>
        <w:jc w:val="center"/>
        <w:rPr>
          <w:rFonts w:ascii="Arial" w:hAnsi="Arial"/>
        </w:rPr>
      </w:pPr>
    </w:p>
    <w:p w14:paraId="5AA7E395" w14:textId="41B270FE" w:rsidR="002A5F1B" w:rsidRPr="000048B7" w:rsidRDefault="008757D4" w:rsidP="008757D4">
      <w:pPr>
        <w:pStyle w:val="Corpsdetexte"/>
        <w:spacing w:after="0"/>
        <w:ind w:firstLine="0"/>
        <w:jc w:val="center"/>
        <w:rPr>
          <w:rFonts w:ascii="Arial" w:hAnsi="Arial"/>
        </w:rPr>
      </w:pPr>
      <w:r w:rsidRPr="000048B7">
        <w:rPr>
          <w:noProof/>
        </w:rPr>
        <w:drawing>
          <wp:inline distT="0" distB="0" distL="0" distR="0" wp14:anchorId="3C8FFEDF" wp14:editId="3C0490F7">
            <wp:extent cx="5168900" cy="2743835"/>
            <wp:effectExtent l="0" t="0" r="0" b="0"/>
            <wp:docPr id="2144481117"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987"/>
                    <a:stretch>
                      <a:fillRect/>
                    </a:stretch>
                  </pic:blipFill>
                  <pic:spPr bwMode="auto">
                    <a:xfrm>
                      <a:off x="0" y="0"/>
                      <a:ext cx="5168900" cy="2743835"/>
                    </a:xfrm>
                    <a:prstGeom prst="rect">
                      <a:avLst/>
                    </a:prstGeom>
                    <a:noFill/>
                    <a:ln>
                      <a:noFill/>
                    </a:ln>
                    <a:extLst>
                      <a:ext uri="{53640926-AAD7-44D8-BBD7-CCE9431645EC}">
                        <a14:shadowObscured xmlns:a14="http://schemas.microsoft.com/office/drawing/2010/main"/>
                      </a:ext>
                    </a:extLst>
                  </pic:spPr>
                </pic:pic>
              </a:graphicData>
            </a:graphic>
          </wp:inline>
        </w:drawing>
      </w:r>
    </w:p>
    <w:p w14:paraId="30B8601B" w14:textId="77777777" w:rsidR="002A5F1B" w:rsidRPr="000048B7" w:rsidRDefault="002A5F1B">
      <w:pPr>
        <w:jc w:val="center"/>
        <w:rPr>
          <w:rFonts w:ascii="Arial" w:hAnsi="Arial" w:cs="Arial"/>
          <w:sz w:val="28"/>
          <w:szCs w:val="28"/>
        </w:rPr>
      </w:pPr>
    </w:p>
    <w:p w14:paraId="2C4BB085" w14:textId="77777777" w:rsidR="002A5F1B" w:rsidRPr="000048B7" w:rsidRDefault="002A5F1B">
      <w:pPr>
        <w:jc w:val="center"/>
        <w:rPr>
          <w:rFonts w:ascii="Arial" w:hAnsi="Arial" w:cs="Arial"/>
          <w:sz w:val="28"/>
          <w:szCs w:val="28"/>
        </w:rPr>
      </w:pPr>
    </w:p>
    <w:p w14:paraId="6EBFA772" w14:textId="77777777" w:rsidR="002A5F1B" w:rsidRPr="000048B7" w:rsidRDefault="00240719">
      <w:pPr>
        <w:jc w:val="center"/>
        <w:rPr>
          <w:rFonts w:ascii="Arial" w:hAnsi="Arial" w:cs="Arial"/>
          <w:sz w:val="28"/>
          <w:szCs w:val="28"/>
        </w:rPr>
      </w:pPr>
      <w:r w:rsidRPr="000048B7">
        <w:rPr>
          <w:rFonts w:ascii="Arial" w:hAnsi="Arial" w:cs="Arial"/>
          <w:sz w:val="28"/>
          <w:szCs w:val="28"/>
        </w:rPr>
        <w:t>Thèse de Bachelor présentée par</w:t>
      </w:r>
    </w:p>
    <w:p w14:paraId="4987A50B" w14:textId="77777777" w:rsidR="002A5F1B" w:rsidRPr="000048B7" w:rsidRDefault="002A5F1B">
      <w:pPr>
        <w:jc w:val="center"/>
        <w:rPr>
          <w:rFonts w:ascii="Arial" w:hAnsi="Arial" w:cs="Arial"/>
          <w:sz w:val="32"/>
          <w:szCs w:val="32"/>
        </w:rPr>
      </w:pPr>
    </w:p>
    <w:p w14:paraId="73D36EBC" w14:textId="6FC22ED6" w:rsidR="002A5F1B" w:rsidRPr="000048B7" w:rsidRDefault="00EC4D31">
      <w:pPr>
        <w:jc w:val="center"/>
        <w:rPr>
          <w:rFonts w:ascii="Arial" w:hAnsi="Arial"/>
        </w:rPr>
      </w:pPr>
      <w:r w:rsidRPr="000048B7">
        <w:rPr>
          <w:rFonts w:ascii="Arial" w:hAnsi="Arial" w:cs="Arial"/>
          <w:b/>
          <w:sz w:val="32"/>
        </w:rPr>
        <w:t>Gaël MARIOT</w:t>
      </w:r>
      <w:r w:rsidR="00240719" w:rsidRPr="000048B7">
        <w:rPr>
          <w:rFonts w:ascii="Arial" w:hAnsi="Arial" w:cs="Arial"/>
          <w:b/>
          <w:sz w:val="32"/>
        </w:rPr>
        <w:t xml:space="preserve"> </w:t>
      </w:r>
    </w:p>
    <w:p w14:paraId="114C170A" w14:textId="77777777" w:rsidR="002A5F1B" w:rsidRPr="000048B7" w:rsidRDefault="002A5F1B">
      <w:pPr>
        <w:jc w:val="center"/>
        <w:rPr>
          <w:rFonts w:ascii="Arial" w:hAnsi="Arial" w:cs="Arial"/>
          <w:b/>
          <w:sz w:val="32"/>
        </w:rPr>
      </w:pPr>
    </w:p>
    <w:p w14:paraId="2F1C8E1C" w14:textId="27008634" w:rsidR="002A5F1B" w:rsidRPr="000048B7" w:rsidRDefault="009B533E">
      <w:pPr>
        <w:jc w:val="center"/>
        <w:rPr>
          <w:rFonts w:ascii="Arial" w:hAnsi="Arial" w:cs="Arial"/>
          <w:sz w:val="28"/>
          <w:szCs w:val="28"/>
        </w:rPr>
      </w:pPr>
      <w:r w:rsidRPr="000048B7">
        <w:rPr>
          <w:rFonts w:ascii="Arial" w:hAnsi="Arial" w:cs="Arial"/>
          <w:sz w:val="28"/>
          <w:szCs w:val="28"/>
        </w:rPr>
        <w:t>Pour</w:t>
      </w:r>
      <w:r w:rsidR="00240719" w:rsidRPr="000048B7">
        <w:rPr>
          <w:rFonts w:ascii="Arial" w:hAnsi="Arial" w:cs="Arial"/>
          <w:sz w:val="28"/>
          <w:szCs w:val="28"/>
        </w:rPr>
        <w:t xml:space="preserve"> l’obtention du titre Bachelor of Science HES-SO en</w:t>
      </w:r>
    </w:p>
    <w:p w14:paraId="758499D7" w14:textId="63F7BE09" w:rsidR="002A5F1B" w:rsidRPr="000048B7" w:rsidRDefault="00240719">
      <w:pPr>
        <w:jc w:val="center"/>
        <w:rPr>
          <w:rFonts w:ascii="Arial" w:hAnsi="Arial"/>
        </w:rPr>
      </w:pPr>
      <w:r w:rsidRPr="000048B7">
        <w:rPr>
          <w:rFonts w:ascii="Arial" w:hAnsi="Arial" w:cs="Arial"/>
        </w:rPr>
        <w:br/>
      </w:r>
      <w:r w:rsidRPr="000048B7">
        <w:rPr>
          <w:rFonts w:ascii="Arial" w:hAnsi="Arial" w:cs="Arial"/>
          <w:b/>
          <w:sz w:val="28"/>
          <w:szCs w:val="28"/>
        </w:rPr>
        <w:t>In</w:t>
      </w:r>
      <w:r w:rsidR="007741B7" w:rsidRPr="000048B7">
        <w:rPr>
          <w:rFonts w:ascii="Arial" w:hAnsi="Arial" w:cs="Arial"/>
          <w:b/>
          <w:sz w:val="28"/>
          <w:szCs w:val="28"/>
        </w:rPr>
        <w:t>formatique et systèmes de communication</w:t>
      </w:r>
      <w:r w:rsidRPr="000048B7">
        <w:rPr>
          <w:rFonts w:ascii="Arial" w:hAnsi="Arial" w:cs="Arial"/>
          <w:b/>
          <w:sz w:val="28"/>
          <w:szCs w:val="28"/>
        </w:rPr>
        <w:t xml:space="preserve"> avec orientation en</w:t>
      </w:r>
      <w:r w:rsidRPr="000048B7">
        <w:rPr>
          <w:rFonts w:ascii="Arial" w:hAnsi="Arial" w:cs="Arial"/>
          <w:b/>
        </w:rPr>
        <w:t xml:space="preserve"> </w:t>
      </w:r>
    </w:p>
    <w:p w14:paraId="7B0ECCDB" w14:textId="0BB7A16E" w:rsidR="002A5F1B" w:rsidRPr="000048B7" w:rsidRDefault="00EC4D31">
      <w:pPr>
        <w:jc w:val="center"/>
        <w:rPr>
          <w:rFonts w:ascii="Arial" w:hAnsi="Arial"/>
        </w:rPr>
      </w:pPr>
      <w:r w:rsidRPr="000048B7">
        <w:rPr>
          <w:rFonts w:ascii="Arial" w:hAnsi="Arial" w:cs="Arial"/>
          <w:b/>
          <w:sz w:val="28"/>
          <w:szCs w:val="28"/>
        </w:rPr>
        <w:t>Systèmes Informatiques Embarqués</w:t>
      </w:r>
    </w:p>
    <w:p w14:paraId="01D5E23A" w14:textId="77777777" w:rsidR="002A5F1B" w:rsidRPr="000048B7" w:rsidRDefault="002A5F1B">
      <w:pPr>
        <w:jc w:val="center"/>
        <w:rPr>
          <w:rFonts w:ascii="Arial" w:hAnsi="Arial" w:cs="Arial"/>
          <w:sz w:val="28"/>
          <w:szCs w:val="28"/>
        </w:rPr>
      </w:pPr>
    </w:p>
    <w:p w14:paraId="05547782" w14:textId="77777777" w:rsidR="002A5F1B" w:rsidRPr="000048B7" w:rsidRDefault="002A5F1B">
      <w:pPr>
        <w:jc w:val="center"/>
        <w:rPr>
          <w:rFonts w:ascii="Arial" w:hAnsi="Arial" w:cs="Arial"/>
          <w:sz w:val="28"/>
          <w:szCs w:val="28"/>
        </w:rPr>
      </w:pPr>
    </w:p>
    <w:p w14:paraId="14795EB1" w14:textId="307BD3E8" w:rsidR="002A5F1B" w:rsidRPr="000048B7" w:rsidRDefault="00240719">
      <w:pPr>
        <w:jc w:val="center"/>
        <w:rPr>
          <w:rFonts w:ascii="Arial" w:hAnsi="Arial"/>
        </w:rPr>
      </w:pPr>
      <w:r w:rsidRPr="000048B7">
        <w:rPr>
          <w:rFonts w:ascii="Arial" w:hAnsi="Arial" w:cs="Arial"/>
          <w:b/>
          <w:sz w:val="28"/>
          <w:szCs w:val="28"/>
        </w:rPr>
        <w:t xml:space="preserve">Septembre </w:t>
      </w:r>
      <w:r w:rsidR="00EC4D31" w:rsidRPr="000048B7">
        <w:rPr>
          <w:rFonts w:ascii="Arial" w:hAnsi="Arial" w:cs="Arial"/>
          <w:b/>
          <w:sz w:val="28"/>
          <w:szCs w:val="28"/>
        </w:rPr>
        <w:t>2025</w:t>
      </w:r>
    </w:p>
    <w:p w14:paraId="0F327A12" w14:textId="77777777" w:rsidR="002A5F1B" w:rsidRPr="000048B7" w:rsidRDefault="002A5F1B">
      <w:pPr>
        <w:jc w:val="center"/>
        <w:rPr>
          <w:rFonts w:ascii="Arial" w:hAnsi="Arial" w:cs="Arial"/>
          <w:b/>
          <w:sz w:val="28"/>
        </w:rPr>
      </w:pPr>
    </w:p>
    <w:p w14:paraId="1E81BD99" w14:textId="77777777" w:rsidR="002A5F1B" w:rsidRPr="000048B7" w:rsidRDefault="002A5F1B">
      <w:pPr>
        <w:jc w:val="center"/>
        <w:rPr>
          <w:rFonts w:ascii="Arial" w:hAnsi="Arial" w:cs="Arial"/>
          <w:b/>
          <w:sz w:val="28"/>
        </w:rPr>
      </w:pPr>
    </w:p>
    <w:p w14:paraId="4A2E3D10" w14:textId="7A7DADF6" w:rsidR="005B76F3" w:rsidRPr="000048B7" w:rsidRDefault="009B533E" w:rsidP="005B76F3">
      <w:pPr>
        <w:tabs>
          <w:tab w:val="left" w:pos="318"/>
          <w:tab w:val="left" w:pos="6237"/>
        </w:tabs>
        <w:jc w:val="center"/>
        <w:rPr>
          <w:rFonts w:ascii="Arial" w:hAnsi="Arial" w:cs="Arial"/>
        </w:rPr>
      </w:pPr>
      <w:r w:rsidRPr="000048B7">
        <w:rPr>
          <w:rFonts w:ascii="Arial" w:hAnsi="Arial" w:cs="Arial"/>
        </w:rPr>
        <w:t>Professeure</w:t>
      </w:r>
      <w:r w:rsidR="005B76F3" w:rsidRPr="000048B7">
        <w:rPr>
          <w:rFonts w:ascii="Arial" w:hAnsi="Arial" w:cs="Arial"/>
        </w:rPr>
        <w:t xml:space="preserve"> HES responsable</w:t>
      </w:r>
    </w:p>
    <w:p w14:paraId="6AE9632E" w14:textId="77777777" w:rsidR="005B76F3" w:rsidRPr="000048B7" w:rsidRDefault="005B76F3" w:rsidP="005B76F3">
      <w:pPr>
        <w:tabs>
          <w:tab w:val="left" w:pos="1701"/>
          <w:tab w:val="left" w:pos="6237"/>
        </w:tabs>
        <w:jc w:val="center"/>
        <w:rPr>
          <w:rFonts w:ascii="Arial" w:hAnsi="Arial" w:cs="Arial"/>
        </w:rPr>
      </w:pPr>
    </w:p>
    <w:p w14:paraId="7253697D" w14:textId="168EC9C9" w:rsidR="002A5F1B" w:rsidRPr="000048B7" w:rsidRDefault="005B76F3" w:rsidP="005B76F3">
      <w:pPr>
        <w:jc w:val="center"/>
        <w:rPr>
          <w:rFonts w:ascii="Arial" w:hAnsi="Arial" w:cs="Arial"/>
          <w:b/>
          <w:sz w:val="28"/>
        </w:rPr>
      </w:pPr>
      <w:r w:rsidRPr="000048B7">
        <w:rPr>
          <w:rFonts w:ascii="Arial" w:hAnsi="Arial" w:cs="Arial"/>
          <w:b/>
        </w:rPr>
        <w:t>Delphine BECHEVET</w:t>
      </w:r>
    </w:p>
    <w:tbl>
      <w:tblPr>
        <w:tblW w:w="9087" w:type="dxa"/>
        <w:tblInd w:w="268" w:type="dxa"/>
        <w:tblLook w:val="04A0" w:firstRow="1" w:lastRow="0" w:firstColumn="1" w:lastColumn="0" w:noHBand="0" w:noVBand="1"/>
      </w:tblPr>
      <w:tblGrid>
        <w:gridCol w:w="4483"/>
        <w:gridCol w:w="4604"/>
      </w:tblGrid>
      <w:tr w:rsidR="002A5F1B" w:rsidRPr="000048B7" w14:paraId="4182E055" w14:textId="77777777">
        <w:tc>
          <w:tcPr>
            <w:tcW w:w="4483" w:type="dxa"/>
          </w:tcPr>
          <w:p w14:paraId="099542E5" w14:textId="0F9B0C29" w:rsidR="002A5F1B" w:rsidRPr="000048B7" w:rsidRDefault="002A5F1B" w:rsidP="005B76F3">
            <w:pPr>
              <w:tabs>
                <w:tab w:val="left" w:pos="318"/>
                <w:tab w:val="left" w:pos="1701"/>
                <w:tab w:val="left" w:pos="6237"/>
              </w:tabs>
              <w:jc w:val="center"/>
              <w:rPr>
                <w:rFonts w:ascii="Arial" w:hAnsi="Arial"/>
              </w:rPr>
            </w:pPr>
          </w:p>
        </w:tc>
        <w:tc>
          <w:tcPr>
            <w:tcW w:w="4604" w:type="dxa"/>
          </w:tcPr>
          <w:p w14:paraId="23BDC031" w14:textId="5E61C1E3" w:rsidR="002A5F1B" w:rsidRPr="000048B7" w:rsidRDefault="002A5F1B">
            <w:pPr>
              <w:tabs>
                <w:tab w:val="right" w:pos="3878"/>
                <w:tab w:val="left" w:pos="6237"/>
              </w:tabs>
              <w:jc w:val="center"/>
              <w:rPr>
                <w:rFonts w:ascii="Arial" w:hAnsi="Arial"/>
              </w:rPr>
            </w:pPr>
          </w:p>
        </w:tc>
      </w:tr>
    </w:tbl>
    <w:p w14:paraId="54E4F020" w14:textId="77777777" w:rsidR="002A5F1B" w:rsidRPr="000048B7" w:rsidRDefault="002A5F1B"/>
    <w:p w14:paraId="6DDCCDE5" w14:textId="77777777" w:rsidR="002A5F1B" w:rsidRPr="000048B7" w:rsidRDefault="002A5F1B">
      <w:pPr>
        <w:pStyle w:val="Corpsdetexte"/>
        <w:sectPr w:rsidR="002A5F1B" w:rsidRPr="000048B7">
          <w:footerReference w:type="first" r:id="rId11"/>
          <w:pgSz w:w="11906" w:h="16838"/>
          <w:pgMar w:top="850" w:right="1134" w:bottom="850" w:left="1417" w:header="0" w:footer="0" w:gutter="0"/>
          <w:pgNumType w:fmt="lowerRoman"/>
          <w:cols w:space="720"/>
          <w:formProt w:val="0"/>
          <w:docGrid w:linePitch="600" w:charSpace="32768"/>
        </w:sectPr>
      </w:pPr>
    </w:p>
    <w:p w14:paraId="4AD3B4F7" w14:textId="77777777" w:rsidR="002A5F1B" w:rsidRPr="000048B7" w:rsidRDefault="002A5F1B">
      <w:pPr>
        <w:pStyle w:val="Corpsdetexte"/>
      </w:pPr>
    </w:p>
    <w:p w14:paraId="36D23B6D" w14:textId="77777777" w:rsidR="002A5F1B" w:rsidRPr="000048B7" w:rsidRDefault="002A5F1B">
      <w:pPr>
        <w:pStyle w:val="Corpsdetexte"/>
      </w:pPr>
    </w:p>
    <w:p w14:paraId="3A3E9A51" w14:textId="77777777" w:rsidR="002A5F1B" w:rsidRPr="000048B7" w:rsidRDefault="002A5F1B">
      <w:pPr>
        <w:pStyle w:val="Corpsdetexte"/>
      </w:pPr>
    </w:p>
    <w:p w14:paraId="0EB2E77A" w14:textId="77777777" w:rsidR="002A5F1B" w:rsidRPr="000048B7" w:rsidRDefault="002A5F1B">
      <w:pPr>
        <w:pStyle w:val="Corpsdetexte"/>
      </w:pPr>
    </w:p>
    <w:p w14:paraId="0066E2D4" w14:textId="77777777" w:rsidR="002A5F1B" w:rsidRPr="000048B7" w:rsidRDefault="002A5F1B">
      <w:pPr>
        <w:pStyle w:val="Corpsdetexte"/>
      </w:pPr>
    </w:p>
    <w:p w14:paraId="061898A4" w14:textId="77777777" w:rsidR="002A5F1B" w:rsidRPr="000048B7" w:rsidRDefault="002A5F1B">
      <w:pPr>
        <w:pStyle w:val="Corpsdetexte"/>
      </w:pPr>
    </w:p>
    <w:p w14:paraId="78A472D7" w14:textId="77777777" w:rsidR="002A5F1B" w:rsidRPr="000048B7" w:rsidRDefault="002A5F1B">
      <w:pPr>
        <w:pStyle w:val="Corpsdetexte"/>
      </w:pPr>
    </w:p>
    <w:p w14:paraId="57D69135" w14:textId="77777777" w:rsidR="002A5F1B" w:rsidRPr="000048B7" w:rsidRDefault="002A5F1B">
      <w:pPr>
        <w:pStyle w:val="Corpsdetexte"/>
      </w:pPr>
    </w:p>
    <w:p w14:paraId="5D8D95EA" w14:textId="77777777" w:rsidR="002A5F1B" w:rsidRPr="000048B7" w:rsidRDefault="002A5F1B">
      <w:pPr>
        <w:pStyle w:val="Corpsdetexte"/>
      </w:pPr>
    </w:p>
    <w:p w14:paraId="1BBD0EEC" w14:textId="77777777" w:rsidR="002A5F1B" w:rsidRPr="000048B7" w:rsidRDefault="002A5F1B">
      <w:pPr>
        <w:pStyle w:val="Corpsdetexte"/>
      </w:pPr>
    </w:p>
    <w:p w14:paraId="3EF23034" w14:textId="77777777" w:rsidR="002A5F1B" w:rsidRPr="000048B7" w:rsidRDefault="002A5F1B">
      <w:pPr>
        <w:pStyle w:val="Corpsdetexte"/>
      </w:pPr>
    </w:p>
    <w:p w14:paraId="6C3004C4" w14:textId="77777777" w:rsidR="002A5F1B" w:rsidRPr="000048B7" w:rsidRDefault="002A5F1B">
      <w:pPr>
        <w:pStyle w:val="Corpsdetexte"/>
      </w:pPr>
    </w:p>
    <w:p w14:paraId="0933D728" w14:textId="77777777" w:rsidR="002A5F1B" w:rsidRPr="000048B7" w:rsidRDefault="002A5F1B">
      <w:pPr>
        <w:pStyle w:val="Corpsdetexte"/>
      </w:pPr>
    </w:p>
    <w:p w14:paraId="24D1C810" w14:textId="77777777" w:rsidR="002A5F1B" w:rsidRPr="000048B7" w:rsidRDefault="002A5F1B">
      <w:pPr>
        <w:pStyle w:val="Corpsdetexte"/>
      </w:pPr>
    </w:p>
    <w:p w14:paraId="1EF4DFF0" w14:textId="77777777" w:rsidR="002A5F1B" w:rsidRPr="000048B7" w:rsidRDefault="002A5F1B">
      <w:pPr>
        <w:pStyle w:val="Corpsdetexte"/>
      </w:pPr>
    </w:p>
    <w:p w14:paraId="333FB0A9" w14:textId="77777777" w:rsidR="002A5F1B" w:rsidRPr="000048B7" w:rsidRDefault="002A5F1B">
      <w:pPr>
        <w:pStyle w:val="Corpsdetexte"/>
      </w:pPr>
    </w:p>
    <w:p w14:paraId="2D691F42" w14:textId="77777777" w:rsidR="002A5F1B" w:rsidRPr="000048B7" w:rsidRDefault="002A5F1B">
      <w:pPr>
        <w:pStyle w:val="Corpsdetexte"/>
      </w:pPr>
    </w:p>
    <w:p w14:paraId="34E0F4FA" w14:textId="77777777" w:rsidR="002A5F1B" w:rsidRPr="000048B7" w:rsidRDefault="002A5F1B">
      <w:pPr>
        <w:pStyle w:val="Corpsdetexte"/>
      </w:pPr>
    </w:p>
    <w:p w14:paraId="3522F808" w14:textId="77777777" w:rsidR="002A5F1B" w:rsidRPr="000048B7" w:rsidRDefault="002A5F1B">
      <w:pPr>
        <w:pStyle w:val="Corpsdetexte"/>
      </w:pPr>
    </w:p>
    <w:p w14:paraId="19922340" w14:textId="77777777" w:rsidR="002A5F1B" w:rsidRPr="000048B7" w:rsidRDefault="002A5F1B">
      <w:pPr>
        <w:pStyle w:val="Corpsdetexte"/>
      </w:pPr>
    </w:p>
    <w:p w14:paraId="165F07A6" w14:textId="77777777" w:rsidR="002A5F1B" w:rsidRPr="000048B7" w:rsidRDefault="002A5F1B">
      <w:pPr>
        <w:pStyle w:val="Corpsdetexte"/>
      </w:pPr>
    </w:p>
    <w:p w14:paraId="56B52406" w14:textId="77777777" w:rsidR="002A5F1B" w:rsidRPr="000048B7" w:rsidRDefault="002A5F1B">
      <w:pPr>
        <w:pStyle w:val="Corpsdetexte"/>
      </w:pPr>
    </w:p>
    <w:p w14:paraId="7E33E746" w14:textId="77777777" w:rsidR="002A5F1B" w:rsidRPr="000048B7" w:rsidRDefault="002A5F1B">
      <w:pPr>
        <w:pStyle w:val="Corpsdetexte"/>
      </w:pPr>
    </w:p>
    <w:p w14:paraId="283C5441" w14:textId="77777777" w:rsidR="002A5F1B" w:rsidRPr="000048B7" w:rsidRDefault="002A5F1B">
      <w:pPr>
        <w:pStyle w:val="Corpsdetexte"/>
      </w:pPr>
    </w:p>
    <w:p w14:paraId="2D7903C7" w14:textId="77777777" w:rsidR="002A5F1B" w:rsidRPr="000048B7" w:rsidRDefault="002A5F1B">
      <w:pPr>
        <w:pStyle w:val="Corpsdetexte"/>
      </w:pPr>
    </w:p>
    <w:p w14:paraId="1692ABAF" w14:textId="77777777" w:rsidR="002A5F1B" w:rsidRPr="000048B7" w:rsidRDefault="002A5F1B">
      <w:pPr>
        <w:pStyle w:val="Corpsdetexte"/>
      </w:pPr>
    </w:p>
    <w:p w14:paraId="13D10981" w14:textId="77777777" w:rsidR="002A5F1B" w:rsidRPr="000048B7" w:rsidRDefault="002A5F1B">
      <w:pPr>
        <w:pStyle w:val="Corpsdetexte"/>
      </w:pPr>
    </w:p>
    <w:p w14:paraId="556664CA" w14:textId="77777777" w:rsidR="002A5F1B" w:rsidRPr="000048B7" w:rsidRDefault="002A5F1B">
      <w:pPr>
        <w:pStyle w:val="Corpsdetexte"/>
      </w:pPr>
    </w:p>
    <w:p w14:paraId="54358BCC" w14:textId="77777777" w:rsidR="002A5F1B" w:rsidRPr="000048B7" w:rsidRDefault="002A5F1B">
      <w:pPr>
        <w:pStyle w:val="Corpsdetexte"/>
      </w:pPr>
    </w:p>
    <w:p w14:paraId="2540F8F6" w14:textId="77777777" w:rsidR="002A5F1B" w:rsidRPr="000048B7" w:rsidRDefault="002A5F1B">
      <w:pPr>
        <w:pStyle w:val="Corpsdetexte"/>
      </w:pPr>
    </w:p>
    <w:p w14:paraId="489BC5C4" w14:textId="77777777" w:rsidR="002A5F1B" w:rsidRPr="000048B7" w:rsidRDefault="002A5F1B">
      <w:pPr>
        <w:pStyle w:val="Corpsdetexte"/>
      </w:pPr>
    </w:p>
    <w:p w14:paraId="1AFEC639" w14:textId="64E978F1" w:rsidR="002A5F1B" w:rsidRPr="000048B7" w:rsidRDefault="00240719">
      <w:pPr>
        <w:pStyle w:val="Corpsdetexte"/>
      </w:pPr>
      <w:r w:rsidRPr="000048B7">
        <w:t>Légende et source de l'illustration de couverture</w:t>
      </w:r>
      <w:r w:rsidR="00DE4651" w:rsidRPr="000048B7">
        <w:t xml:space="preserve"> : Prototypes</w:t>
      </w:r>
      <w:r w:rsidR="008757D4" w:rsidRPr="000048B7">
        <w:t xml:space="preserve"> finaux du projet assemblés</w:t>
      </w:r>
    </w:p>
    <w:p w14:paraId="44BFB7FB" w14:textId="3FDAF6C8" w:rsidR="008757D4" w:rsidRPr="000048B7" w:rsidRDefault="008757D4">
      <w:pPr>
        <w:pStyle w:val="Corpsdetexte"/>
      </w:pPr>
      <w:r w:rsidRPr="000048B7">
        <w:t xml:space="preserve">Réalisé par G. Mariot </w:t>
      </w:r>
    </w:p>
    <w:p w14:paraId="3B074044" w14:textId="77777777" w:rsidR="002A5F1B" w:rsidRPr="000048B7" w:rsidRDefault="002A5F1B">
      <w:pPr>
        <w:pStyle w:val="Corpsdetexte"/>
        <w:sectPr w:rsidR="002A5F1B" w:rsidRPr="000048B7">
          <w:pgSz w:w="11906" w:h="16838"/>
          <w:pgMar w:top="850" w:right="1134" w:bottom="850" w:left="1417" w:header="0" w:footer="0" w:gutter="0"/>
          <w:pgNumType w:fmt="lowerRoman"/>
          <w:cols w:space="720"/>
          <w:formProt w:val="0"/>
          <w:docGrid w:linePitch="600" w:charSpace="32768"/>
        </w:sectPr>
      </w:pPr>
    </w:p>
    <w:p w14:paraId="20393617" w14:textId="1325C3F6" w:rsidR="002A5F1B" w:rsidRPr="000048B7" w:rsidRDefault="00240719">
      <w:pPr>
        <w:pStyle w:val="TitreTR"/>
      </w:pPr>
      <w:bookmarkStart w:id="0" w:name="__RefHeading___Toc1642_1327363528"/>
      <w:bookmarkEnd w:id="0"/>
      <w:r w:rsidRPr="000048B7">
        <w:rPr>
          <w:iCs w:val="0"/>
        </w:rPr>
        <w:lastRenderedPageBreak/>
        <w:t>Table des mati</w:t>
      </w:r>
      <w:r w:rsidR="00177692" w:rsidRPr="000048B7">
        <w:rPr>
          <w:iCs w:val="0"/>
        </w:rPr>
        <w:t>è</w:t>
      </w:r>
      <w:r w:rsidRPr="000048B7">
        <w:rPr>
          <w:iCs w:val="0"/>
        </w:rPr>
        <w:t xml:space="preserve">res </w:t>
      </w:r>
    </w:p>
    <w:sdt>
      <w:sdtPr>
        <w:id w:val="-1664702213"/>
        <w:docPartObj>
          <w:docPartGallery w:val="Table of Contents"/>
          <w:docPartUnique/>
        </w:docPartObj>
      </w:sdtPr>
      <w:sdtContent>
        <w:p w14:paraId="47F78960" w14:textId="647990F4" w:rsidR="00A65600" w:rsidRDefault="00240719">
          <w:pPr>
            <w:pStyle w:val="TM1"/>
            <w:tabs>
              <w:tab w:val="right" w:leader="dot" w:pos="9345"/>
            </w:tabs>
            <w:rPr>
              <w:rFonts w:eastAsiaTheme="minorEastAsia" w:cstheme="minorBidi"/>
              <w:b w:val="0"/>
              <w:bCs w:val="0"/>
              <w:iCs w:val="0"/>
              <w:noProof/>
              <w:lang w:eastAsia="fr-CH" w:bidi="ar-SA"/>
              <w14:ligatures w14:val="standardContextual"/>
            </w:rPr>
          </w:pPr>
          <w:r w:rsidRPr="000048B7">
            <w:fldChar w:fldCharType="begin"/>
          </w:r>
          <w:r w:rsidRPr="000048B7">
            <w:rPr>
              <w:rStyle w:val="Sautdindex"/>
            </w:rPr>
            <w:instrText>TOC \f \o "1-9" \t "Titre 10,10" \h</w:instrText>
          </w:r>
          <w:r w:rsidRPr="000048B7">
            <w:rPr>
              <w:rStyle w:val="Sautdindex"/>
            </w:rPr>
            <w:fldChar w:fldCharType="separate"/>
          </w:r>
          <w:hyperlink w:anchor="_Toc206118933" w:history="1">
            <w:r w:rsidR="00A65600" w:rsidRPr="002F3A88">
              <w:rPr>
                <w:rStyle w:val="Lienhypertexte"/>
                <w:noProof/>
              </w:rPr>
              <w:t>Remerciements</w:t>
            </w:r>
            <w:r w:rsidR="00A65600">
              <w:rPr>
                <w:noProof/>
              </w:rPr>
              <w:tab/>
            </w:r>
            <w:r w:rsidR="00A65600">
              <w:rPr>
                <w:noProof/>
              </w:rPr>
              <w:fldChar w:fldCharType="begin"/>
            </w:r>
            <w:r w:rsidR="00A65600">
              <w:rPr>
                <w:noProof/>
              </w:rPr>
              <w:instrText xml:space="preserve"> PAGEREF _Toc206118933 \h </w:instrText>
            </w:r>
            <w:r w:rsidR="00A65600">
              <w:rPr>
                <w:noProof/>
              </w:rPr>
            </w:r>
            <w:r w:rsidR="00A65600">
              <w:rPr>
                <w:noProof/>
              </w:rPr>
              <w:fldChar w:fldCharType="separate"/>
            </w:r>
            <w:r w:rsidR="0078601C">
              <w:rPr>
                <w:noProof/>
              </w:rPr>
              <w:t>iv</w:t>
            </w:r>
            <w:r w:rsidR="00A65600">
              <w:rPr>
                <w:noProof/>
              </w:rPr>
              <w:fldChar w:fldCharType="end"/>
            </w:r>
          </w:hyperlink>
        </w:p>
        <w:p w14:paraId="7E5DFDE4" w14:textId="404E61EF"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4" w:history="1">
            <w:r w:rsidRPr="002F3A88">
              <w:rPr>
                <w:rStyle w:val="Lienhypertexte"/>
                <w:noProof/>
              </w:rPr>
              <w:t>Résumé</w:t>
            </w:r>
            <w:r>
              <w:rPr>
                <w:noProof/>
              </w:rPr>
              <w:tab/>
            </w:r>
            <w:r>
              <w:rPr>
                <w:noProof/>
              </w:rPr>
              <w:fldChar w:fldCharType="begin"/>
            </w:r>
            <w:r>
              <w:rPr>
                <w:noProof/>
              </w:rPr>
              <w:instrText xml:space="preserve"> PAGEREF _Toc206118934 \h </w:instrText>
            </w:r>
            <w:r>
              <w:rPr>
                <w:noProof/>
              </w:rPr>
            </w:r>
            <w:r>
              <w:rPr>
                <w:noProof/>
              </w:rPr>
              <w:fldChar w:fldCharType="separate"/>
            </w:r>
            <w:r w:rsidR="0078601C">
              <w:rPr>
                <w:noProof/>
              </w:rPr>
              <w:t>vi</w:t>
            </w:r>
            <w:r>
              <w:rPr>
                <w:noProof/>
              </w:rPr>
              <w:fldChar w:fldCharType="end"/>
            </w:r>
          </w:hyperlink>
        </w:p>
        <w:p w14:paraId="76E201BF" w14:textId="71311FAA"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5" w:history="1">
            <w:r w:rsidRPr="002F3A88">
              <w:rPr>
                <w:rStyle w:val="Lienhypertexte"/>
                <w:noProof/>
              </w:rPr>
              <w:t>Liste des acronymes</w:t>
            </w:r>
            <w:r>
              <w:rPr>
                <w:noProof/>
              </w:rPr>
              <w:tab/>
            </w:r>
            <w:r>
              <w:rPr>
                <w:noProof/>
              </w:rPr>
              <w:fldChar w:fldCharType="begin"/>
            </w:r>
            <w:r>
              <w:rPr>
                <w:noProof/>
              </w:rPr>
              <w:instrText xml:space="preserve"> PAGEREF _Toc206118935 \h </w:instrText>
            </w:r>
            <w:r>
              <w:rPr>
                <w:noProof/>
              </w:rPr>
            </w:r>
            <w:r>
              <w:rPr>
                <w:noProof/>
              </w:rPr>
              <w:fldChar w:fldCharType="separate"/>
            </w:r>
            <w:r w:rsidR="0078601C">
              <w:rPr>
                <w:noProof/>
              </w:rPr>
              <w:t>vii</w:t>
            </w:r>
            <w:r>
              <w:rPr>
                <w:noProof/>
              </w:rPr>
              <w:fldChar w:fldCharType="end"/>
            </w:r>
          </w:hyperlink>
        </w:p>
        <w:p w14:paraId="5769E835" w14:textId="730EB5AE"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6" w:history="1">
            <w:r w:rsidRPr="002F3A88">
              <w:rPr>
                <w:rStyle w:val="Lienhypertexte"/>
                <w:noProof/>
              </w:rPr>
              <w:t>Liste des illustrations et des tableaux</w:t>
            </w:r>
            <w:r>
              <w:rPr>
                <w:noProof/>
              </w:rPr>
              <w:tab/>
            </w:r>
            <w:r>
              <w:rPr>
                <w:noProof/>
              </w:rPr>
              <w:fldChar w:fldCharType="begin"/>
            </w:r>
            <w:r>
              <w:rPr>
                <w:noProof/>
              </w:rPr>
              <w:instrText xml:space="preserve"> PAGEREF _Toc206118936 \h </w:instrText>
            </w:r>
            <w:r>
              <w:rPr>
                <w:noProof/>
              </w:rPr>
            </w:r>
            <w:r>
              <w:rPr>
                <w:noProof/>
              </w:rPr>
              <w:fldChar w:fldCharType="separate"/>
            </w:r>
            <w:r w:rsidR="0078601C">
              <w:rPr>
                <w:noProof/>
              </w:rPr>
              <w:t>viii</w:t>
            </w:r>
            <w:r>
              <w:rPr>
                <w:noProof/>
              </w:rPr>
              <w:fldChar w:fldCharType="end"/>
            </w:r>
          </w:hyperlink>
        </w:p>
        <w:p w14:paraId="14FE21C8" w14:textId="0056AED1"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7" w:history="1">
            <w:r w:rsidRPr="002F3A88">
              <w:rPr>
                <w:rStyle w:val="Lienhypertexte"/>
                <w:noProof/>
              </w:rPr>
              <w:t>Liste des annexes</w:t>
            </w:r>
            <w:r>
              <w:rPr>
                <w:noProof/>
              </w:rPr>
              <w:tab/>
            </w:r>
            <w:r>
              <w:rPr>
                <w:noProof/>
              </w:rPr>
              <w:fldChar w:fldCharType="begin"/>
            </w:r>
            <w:r>
              <w:rPr>
                <w:noProof/>
              </w:rPr>
              <w:instrText xml:space="preserve"> PAGEREF _Toc206118937 \h </w:instrText>
            </w:r>
            <w:r>
              <w:rPr>
                <w:noProof/>
              </w:rPr>
            </w:r>
            <w:r>
              <w:rPr>
                <w:noProof/>
              </w:rPr>
              <w:fldChar w:fldCharType="separate"/>
            </w:r>
            <w:r w:rsidR="0078601C">
              <w:rPr>
                <w:noProof/>
              </w:rPr>
              <w:t>x</w:t>
            </w:r>
            <w:r>
              <w:rPr>
                <w:noProof/>
              </w:rPr>
              <w:fldChar w:fldCharType="end"/>
            </w:r>
          </w:hyperlink>
        </w:p>
        <w:p w14:paraId="7462B80A" w14:textId="16235E31"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38" w:history="1">
            <w:r w:rsidRPr="002F3A88">
              <w:rPr>
                <w:rStyle w:val="Lienhypertexte"/>
                <w:noProof/>
              </w:rPr>
              <w:t>1.</w:t>
            </w:r>
            <w:r>
              <w:rPr>
                <w:rFonts w:eastAsiaTheme="minorEastAsia" w:cstheme="minorBidi"/>
                <w:b w:val="0"/>
                <w:bCs w:val="0"/>
                <w:iCs w:val="0"/>
                <w:noProof/>
                <w:lang w:eastAsia="fr-CH" w:bidi="ar-SA"/>
                <w14:ligatures w14:val="standardContextual"/>
              </w:rPr>
              <w:tab/>
            </w:r>
            <w:r w:rsidRPr="002F3A88">
              <w:rPr>
                <w:rStyle w:val="Lienhypertexte"/>
                <w:noProof/>
              </w:rPr>
              <w:t>Introduction</w:t>
            </w:r>
            <w:r>
              <w:rPr>
                <w:noProof/>
              </w:rPr>
              <w:tab/>
            </w:r>
            <w:r>
              <w:rPr>
                <w:noProof/>
              </w:rPr>
              <w:fldChar w:fldCharType="begin"/>
            </w:r>
            <w:r>
              <w:rPr>
                <w:noProof/>
              </w:rPr>
              <w:instrText xml:space="preserve"> PAGEREF _Toc206118938 \h </w:instrText>
            </w:r>
            <w:r>
              <w:rPr>
                <w:noProof/>
              </w:rPr>
            </w:r>
            <w:r>
              <w:rPr>
                <w:noProof/>
              </w:rPr>
              <w:fldChar w:fldCharType="separate"/>
            </w:r>
            <w:r w:rsidR="0078601C">
              <w:rPr>
                <w:noProof/>
              </w:rPr>
              <w:t>1</w:t>
            </w:r>
            <w:r>
              <w:rPr>
                <w:noProof/>
              </w:rPr>
              <w:fldChar w:fldCharType="end"/>
            </w:r>
          </w:hyperlink>
        </w:p>
        <w:p w14:paraId="0A3B554B" w14:textId="0B95E5B7"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39" w:history="1">
            <w:r w:rsidRPr="002F3A88">
              <w:rPr>
                <w:rStyle w:val="Lienhypertexte"/>
                <w:noProof/>
              </w:rPr>
              <w:t>2.</w:t>
            </w:r>
            <w:r>
              <w:rPr>
                <w:rFonts w:eastAsiaTheme="minorEastAsia" w:cstheme="minorBidi"/>
                <w:b w:val="0"/>
                <w:bCs w:val="0"/>
                <w:iCs w:val="0"/>
                <w:noProof/>
                <w:lang w:eastAsia="fr-CH" w:bidi="ar-SA"/>
                <w14:ligatures w14:val="standardContextual"/>
              </w:rPr>
              <w:tab/>
            </w:r>
            <w:r w:rsidRPr="002F3A88">
              <w:rPr>
                <w:rStyle w:val="Lienhypertexte"/>
                <w:noProof/>
              </w:rPr>
              <w:t>Recherches</w:t>
            </w:r>
            <w:r>
              <w:rPr>
                <w:noProof/>
              </w:rPr>
              <w:tab/>
            </w:r>
            <w:r>
              <w:rPr>
                <w:noProof/>
              </w:rPr>
              <w:fldChar w:fldCharType="begin"/>
            </w:r>
            <w:r>
              <w:rPr>
                <w:noProof/>
              </w:rPr>
              <w:instrText xml:space="preserve"> PAGEREF _Toc206118939 \h </w:instrText>
            </w:r>
            <w:r>
              <w:rPr>
                <w:noProof/>
              </w:rPr>
            </w:r>
            <w:r>
              <w:rPr>
                <w:noProof/>
              </w:rPr>
              <w:fldChar w:fldCharType="separate"/>
            </w:r>
            <w:r w:rsidR="0078601C">
              <w:rPr>
                <w:noProof/>
              </w:rPr>
              <w:t>3</w:t>
            </w:r>
            <w:r>
              <w:rPr>
                <w:noProof/>
              </w:rPr>
              <w:fldChar w:fldCharType="end"/>
            </w:r>
          </w:hyperlink>
        </w:p>
        <w:p w14:paraId="2143C2E3" w14:textId="0CCCE569"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0" w:history="1">
            <w:r w:rsidRPr="002F3A88">
              <w:rPr>
                <w:rStyle w:val="Lienhypertexte"/>
                <w:noProof/>
              </w:rPr>
              <w:t>2.1.</w:t>
            </w:r>
            <w:r>
              <w:rPr>
                <w:rFonts w:eastAsiaTheme="minorEastAsia" w:cstheme="minorBidi"/>
                <w:b w:val="0"/>
                <w:bCs w:val="0"/>
                <w:noProof/>
                <w:sz w:val="24"/>
                <w:szCs w:val="24"/>
                <w:lang w:eastAsia="fr-CH" w:bidi="ar-SA"/>
                <w14:ligatures w14:val="standardContextual"/>
              </w:rPr>
              <w:tab/>
            </w:r>
            <w:r w:rsidRPr="002F3A88">
              <w:rPr>
                <w:rStyle w:val="Lienhypertexte"/>
                <w:noProof/>
              </w:rPr>
              <w:t>Travaux d’Arthur ABELKALON</w:t>
            </w:r>
            <w:r>
              <w:rPr>
                <w:noProof/>
              </w:rPr>
              <w:tab/>
            </w:r>
            <w:r>
              <w:rPr>
                <w:noProof/>
              </w:rPr>
              <w:fldChar w:fldCharType="begin"/>
            </w:r>
            <w:r>
              <w:rPr>
                <w:noProof/>
              </w:rPr>
              <w:instrText xml:space="preserve"> PAGEREF _Toc206118940 \h </w:instrText>
            </w:r>
            <w:r>
              <w:rPr>
                <w:noProof/>
              </w:rPr>
            </w:r>
            <w:r>
              <w:rPr>
                <w:noProof/>
              </w:rPr>
              <w:fldChar w:fldCharType="separate"/>
            </w:r>
            <w:r w:rsidR="0078601C">
              <w:rPr>
                <w:noProof/>
              </w:rPr>
              <w:t>3</w:t>
            </w:r>
            <w:r>
              <w:rPr>
                <w:noProof/>
              </w:rPr>
              <w:fldChar w:fldCharType="end"/>
            </w:r>
          </w:hyperlink>
        </w:p>
        <w:p w14:paraId="3F98517C" w14:textId="59C9E699"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1" w:history="1">
            <w:r w:rsidRPr="002F3A88">
              <w:rPr>
                <w:rStyle w:val="Lienhypertexte"/>
                <w:noProof/>
              </w:rPr>
              <w:t>2.2.</w:t>
            </w:r>
            <w:r>
              <w:rPr>
                <w:rFonts w:eastAsiaTheme="minorEastAsia" w:cstheme="minorBidi"/>
                <w:b w:val="0"/>
                <w:bCs w:val="0"/>
                <w:noProof/>
                <w:sz w:val="24"/>
                <w:szCs w:val="24"/>
                <w:lang w:eastAsia="fr-CH" w:bidi="ar-SA"/>
                <w14:ligatures w14:val="standardContextual"/>
              </w:rPr>
              <w:tab/>
            </w:r>
            <w:r w:rsidRPr="002F3A88">
              <w:rPr>
                <w:rStyle w:val="Lienhypertexte"/>
                <w:noProof/>
              </w:rPr>
              <w:t>Travaux de Jonas STIRNEMANN</w:t>
            </w:r>
            <w:r>
              <w:rPr>
                <w:noProof/>
              </w:rPr>
              <w:tab/>
            </w:r>
            <w:r>
              <w:rPr>
                <w:noProof/>
              </w:rPr>
              <w:fldChar w:fldCharType="begin"/>
            </w:r>
            <w:r>
              <w:rPr>
                <w:noProof/>
              </w:rPr>
              <w:instrText xml:space="preserve"> PAGEREF _Toc206118941 \h </w:instrText>
            </w:r>
            <w:r>
              <w:rPr>
                <w:noProof/>
              </w:rPr>
            </w:r>
            <w:r>
              <w:rPr>
                <w:noProof/>
              </w:rPr>
              <w:fldChar w:fldCharType="separate"/>
            </w:r>
            <w:r w:rsidR="0078601C">
              <w:rPr>
                <w:noProof/>
              </w:rPr>
              <w:t>6</w:t>
            </w:r>
            <w:r>
              <w:rPr>
                <w:noProof/>
              </w:rPr>
              <w:fldChar w:fldCharType="end"/>
            </w:r>
          </w:hyperlink>
        </w:p>
        <w:p w14:paraId="517AE5C7" w14:textId="6EB7C4E1"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2" w:history="1">
            <w:r w:rsidRPr="002F3A88">
              <w:rPr>
                <w:rStyle w:val="Lienhypertexte"/>
                <w:noProof/>
              </w:rPr>
              <w:t>2.3.</w:t>
            </w:r>
            <w:r>
              <w:rPr>
                <w:rFonts w:eastAsiaTheme="minorEastAsia" w:cstheme="minorBidi"/>
                <w:b w:val="0"/>
                <w:bCs w:val="0"/>
                <w:noProof/>
                <w:sz w:val="24"/>
                <w:szCs w:val="24"/>
                <w:lang w:eastAsia="fr-CH" w:bidi="ar-SA"/>
                <w14:ligatures w14:val="standardContextual"/>
              </w:rPr>
              <w:tab/>
            </w:r>
            <w:r w:rsidRPr="002F3A88">
              <w:rPr>
                <w:rStyle w:val="Lienhypertexte"/>
                <w:noProof/>
              </w:rPr>
              <w:t>Miniatur Wunderland</w:t>
            </w:r>
            <w:r>
              <w:rPr>
                <w:noProof/>
              </w:rPr>
              <w:tab/>
            </w:r>
            <w:r>
              <w:rPr>
                <w:noProof/>
              </w:rPr>
              <w:fldChar w:fldCharType="begin"/>
            </w:r>
            <w:r>
              <w:rPr>
                <w:noProof/>
              </w:rPr>
              <w:instrText xml:space="preserve"> PAGEREF _Toc206118942 \h </w:instrText>
            </w:r>
            <w:r>
              <w:rPr>
                <w:noProof/>
              </w:rPr>
            </w:r>
            <w:r>
              <w:rPr>
                <w:noProof/>
              </w:rPr>
              <w:fldChar w:fldCharType="separate"/>
            </w:r>
            <w:r w:rsidR="0078601C">
              <w:rPr>
                <w:noProof/>
              </w:rPr>
              <w:t>7</w:t>
            </w:r>
            <w:r>
              <w:rPr>
                <w:noProof/>
              </w:rPr>
              <w:fldChar w:fldCharType="end"/>
            </w:r>
          </w:hyperlink>
        </w:p>
        <w:p w14:paraId="72CDD410" w14:textId="3D341232"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3" w:history="1">
            <w:r w:rsidRPr="002F3A88">
              <w:rPr>
                <w:rStyle w:val="Lienhypertexte"/>
                <w:noProof/>
              </w:rPr>
              <w:t>2.4.</w:t>
            </w:r>
            <w:r>
              <w:rPr>
                <w:rFonts w:eastAsiaTheme="minorEastAsia" w:cstheme="minorBidi"/>
                <w:b w:val="0"/>
                <w:bCs w:val="0"/>
                <w:noProof/>
                <w:sz w:val="24"/>
                <w:szCs w:val="24"/>
                <w:lang w:eastAsia="fr-CH" w:bidi="ar-SA"/>
                <w14:ligatures w14:val="standardContextual"/>
              </w:rPr>
              <w:tab/>
            </w:r>
            <w:r w:rsidRPr="002F3A88">
              <w:rPr>
                <w:rStyle w:val="Lienhypertexte"/>
                <w:noProof/>
              </w:rPr>
              <w:t>Autre méthode de déplacement</w:t>
            </w:r>
            <w:r>
              <w:rPr>
                <w:noProof/>
              </w:rPr>
              <w:tab/>
            </w:r>
            <w:r>
              <w:rPr>
                <w:noProof/>
              </w:rPr>
              <w:fldChar w:fldCharType="begin"/>
            </w:r>
            <w:r>
              <w:rPr>
                <w:noProof/>
              </w:rPr>
              <w:instrText xml:space="preserve"> PAGEREF _Toc206118943 \h </w:instrText>
            </w:r>
            <w:r>
              <w:rPr>
                <w:noProof/>
              </w:rPr>
            </w:r>
            <w:r>
              <w:rPr>
                <w:noProof/>
              </w:rPr>
              <w:fldChar w:fldCharType="separate"/>
            </w:r>
            <w:r w:rsidR="0078601C">
              <w:rPr>
                <w:noProof/>
              </w:rPr>
              <w:t>12</w:t>
            </w:r>
            <w:r>
              <w:rPr>
                <w:noProof/>
              </w:rPr>
              <w:fldChar w:fldCharType="end"/>
            </w:r>
          </w:hyperlink>
        </w:p>
        <w:p w14:paraId="5D4D62AC" w14:textId="644B2AEC"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44" w:history="1">
            <w:r w:rsidRPr="002F3A88">
              <w:rPr>
                <w:rStyle w:val="Lienhypertexte"/>
                <w:noProof/>
              </w:rPr>
              <w:t>3.</w:t>
            </w:r>
            <w:r>
              <w:rPr>
                <w:rFonts w:eastAsiaTheme="minorEastAsia" w:cstheme="minorBidi"/>
                <w:b w:val="0"/>
                <w:bCs w:val="0"/>
                <w:iCs w:val="0"/>
                <w:noProof/>
                <w:lang w:eastAsia="fr-CH" w:bidi="ar-SA"/>
                <w14:ligatures w14:val="standardContextual"/>
              </w:rPr>
              <w:tab/>
            </w:r>
            <w:r w:rsidRPr="002F3A88">
              <w:rPr>
                <w:rStyle w:val="Lienhypertexte"/>
                <w:noProof/>
              </w:rPr>
              <w:t>Simulations</w:t>
            </w:r>
            <w:r>
              <w:rPr>
                <w:noProof/>
              </w:rPr>
              <w:tab/>
            </w:r>
            <w:r>
              <w:rPr>
                <w:noProof/>
              </w:rPr>
              <w:fldChar w:fldCharType="begin"/>
            </w:r>
            <w:r>
              <w:rPr>
                <w:noProof/>
              </w:rPr>
              <w:instrText xml:space="preserve"> PAGEREF _Toc206118944 \h </w:instrText>
            </w:r>
            <w:r>
              <w:rPr>
                <w:noProof/>
              </w:rPr>
            </w:r>
            <w:r>
              <w:rPr>
                <w:noProof/>
              </w:rPr>
              <w:fldChar w:fldCharType="separate"/>
            </w:r>
            <w:r w:rsidR="0078601C">
              <w:rPr>
                <w:noProof/>
              </w:rPr>
              <w:t>14</w:t>
            </w:r>
            <w:r>
              <w:rPr>
                <w:noProof/>
              </w:rPr>
              <w:fldChar w:fldCharType="end"/>
            </w:r>
          </w:hyperlink>
        </w:p>
        <w:p w14:paraId="7CCF39DF" w14:textId="374CA8C6"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5" w:history="1">
            <w:r w:rsidRPr="002F3A88">
              <w:rPr>
                <w:rStyle w:val="Lienhypertexte"/>
                <w:noProof/>
              </w:rPr>
              <w:t>3.1.</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 de bobines circulaires et carrées</w:t>
            </w:r>
            <w:r>
              <w:rPr>
                <w:noProof/>
              </w:rPr>
              <w:tab/>
            </w:r>
            <w:r>
              <w:rPr>
                <w:noProof/>
              </w:rPr>
              <w:fldChar w:fldCharType="begin"/>
            </w:r>
            <w:r>
              <w:rPr>
                <w:noProof/>
              </w:rPr>
              <w:instrText xml:space="preserve"> PAGEREF _Toc206118945 \h </w:instrText>
            </w:r>
            <w:r>
              <w:rPr>
                <w:noProof/>
              </w:rPr>
            </w:r>
            <w:r>
              <w:rPr>
                <w:noProof/>
              </w:rPr>
              <w:fldChar w:fldCharType="separate"/>
            </w:r>
            <w:r w:rsidR="0078601C">
              <w:rPr>
                <w:noProof/>
              </w:rPr>
              <w:t>14</w:t>
            </w:r>
            <w:r>
              <w:rPr>
                <w:noProof/>
              </w:rPr>
              <w:fldChar w:fldCharType="end"/>
            </w:r>
          </w:hyperlink>
        </w:p>
        <w:p w14:paraId="34EC149A" w14:textId="222E4BC9"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6" w:history="1">
            <w:r w:rsidRPr="002F3A88">
              <w:rPr>
                <w:rStyle w:val="Lienhypertexte"/>
                <w:noProof/>
              </w:rPr>
              <w:t>3.2.</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bobines linéaires multicouches</w:t>
            </w:r>
            <w:r>
              <w:rPr>
                <w:noProof/>
              </w:rPr>
              <w:tab/>
            </w:r>
            <w:r>
              <w:rPr>
                <w:noProof/>
              </w:rPr>
              <w:fldChar w:fldCharType="begin"/>
            </w:r>
            <w:r>
              <w:rPr>
                <w:noProof/>
              </w:rPr>
              <w:instrText xml:space="preserve"> PAGEREF _Toc206118946 \h </w:instrText>
            </w:r>
            <w:r>
              <w:rPr>
                <w:noProof/>
              </w:rPr>
            </w:r>
            <w:r>
              <w:rPr>
                <w:noProof/>
              </w:rPr>
              <w:fldChar w:fldCharType="separate"/>
            </w:r>
            <w:r w:rsidR="0078601C">
              <w:rPr>
                <w:noProof/>
              </w:rPr>
              <w:t>18</w:t>
            </w:r>
            <w:r>
              <w:rPr>
                <w:noProof/>
              </w:rPr>
              <w:fldChar w:fldCharType="end"/>
            </w:r>
          </w:hyperlink>
        </w:p>
        <w:p w14:paraId="5FDF23B2" w14:textId="52912D42"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7" w:history="1">
            <w:r w:rsidRPr="002F3A88">
              <w:rPr>
                <w:rStyle w:val="Lienhypertexte"/>
                <w:noProof/>
              </w:rPr>
              <w:t>3.3.</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bobines linéaires monocouches</w:t>
            </w:r>
            <w:r>
              <w:rPr>
                <w:noProof/>
              </w:rPr>
              <w:tab/>
            </w:r>
            <w:r>
              <w:rPr>
                <w:noProof/>
              </w:rPr>
              <w:fldChar w:fldCharType="begin"/>
            </w:r>
            <w:r>
              <w:rPr>
                <w:noProof/>
              </w:rPr>
              <w:instrText xml:space="preserve"> PAGEREF _Toc206118947 \h </w:instrText>
            </w:r>
            <w:r>
              <w:rPr>
                <w:noProof/>
              </w:rPr>
            </w:r>
            <w:r>
              <w:rPr>
                <w:noProof/>
              </w:rPr>
              <w:fldChar w:fldCharType="separate"/>
            </w:r>
            <w:r w:rsidR="0078601C">
              <w:rPr>
                <w:noProof/>
              </w:rPr>
              <w:t>20</w:t>
            </w:r>
            <w:r>
              <w:rPr>
                <w:noProof/>
              </w:rPr>
              <w:fldChar w:fldCharType="end"/>
            </w:r>
          </w:hyperlink>
        </w:p>
        <w:p w14:paraId="0E695602" w14:textId="68C3354F"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8" w:history="1">
            <w:r w:rsidRPr="002F3A88">
              <w:rPr>
                <w:rStyle w:val="Lienhypertexte"/>
                <w:noProof/>
              </w:rPr>
              <w:t>3.4.</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réseau de Halbach</w:t>
            </w:r>
            <w:r>
              <w:rPr>
                <w:noProof/>
              </w:rPr>
              <w:tab/>
            </w:r>
            <w:r>
              <w:rPr>
                <w:noProof/>
              </w:rPr>
              <w:fldChar w:fldCharType="begin"/>
            </w:r>
            <w:r>
              <w:rPr>
                <w:noProof/>
              </w:rPr>
              <w:instrText xml:space="preserve"> PAGEREF _Toc206118948 \h </w:instrText>
            </w:r>
            <w:r>
              <w:rPr>
                <w:noProof/>
              </w:rPr>
            </w:r>
            <w:r>
              <w:rPr>
                <w:noProof/>
              </w:rPr>
              <w:fldChar w:fldCharType="separate"/>
            </w:r>
            <w:r w:rsidR="0078601C">
              <w:rPr>
                <w:noProof/>
              </w:rPr>
              <w:t>21</w:t>
            </w:r>
            <w:r>
              <w:rPr>
                <w:noProof/>
              </w:rPr>
              <w:fldChar w:fldCharType="end"/>
            </w:r>
          </w:hyperlink>
        </w:p>
        <w:p w14:paraId="7A15453E" w14:textId="0C1FB8F3"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49" w:history="1">
            <w:r w:rsidRPr="002F3A88">
              <w:rPr>
                <w:rStyle w:val="Lienhypertexte"/>
                <w:noProof/>
              </w:rPr>
              <w:t>4.</w:t>
            </w:r>
            <w:r>
              <w:rPr>
                <w:rFonts w:eastAsiaTheme="minorEastAsia" w:cstheme="minorBidi"/>
                <w:b w:val="0"/>
                <w:bCs w:val="0"/>
                <w:iCs w:val="0"/>
                <w:noProof/>
                <w:lang w:eastAsia="fr-CH" w:bidi="ar-SA"/>
                <w14:ligatures w14:val="standardContextual"/>
              </w:rPr>
              <w:tab/>
            </w:r>
            <w:r w:rsidRPr="002F3A88">
              <w:rPr>
                <w:rStyle w:val="Lienhypertexte"/>
                <w:noProof/>
              </w:rPr>
              <w:t>Mise en pratique</w:t>
            </w:r>
            <w:r>
              <w:rPr>
                <w:noProof/>
              </w:rPr>
              <w:tab/>
            </w:r>
            <w:r>
              <w:rPr>
                <w:noProof/>
              </w:rPr>
              <w:fldChar w:fldCharType="begin"/>
            </w:r>
            <w:r>
              <w:rPr>
                <w:noProof/>
              </w:rPr>
              <w:instrText xml:space="preserve"> PAGEREF _Toc206118949 \h </w:instrText>
            </w:r>
            <w:r>
              <w:rPr>
                <w:noProof/>
              </w:rPr>
            </w:r>
            <w:r>
              <w:rPr>
                <w:noProof/>
              </w:rPr>
              <w:fldChar w:fldCharType="separate"/>
            </w:r>
            <w:r w:rsidR="0078601C">
              <w:rPr>
                <w:noProof/>
              </w:rPr>
              <w:t>24</w:t>
            </w:r>
            <w:r>
              <w:rPr>
                <w:noProof/>
              </w:rPr>
              <w:fldChar w:fldCharType="end"/>
            </w:r>
          </w:hyperlink>
        </w:p>
        <w:p w14:paraId="1D0E5669" w14:textId="7D8D649A"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0" w:history="1">
            <w:r w:rsidRPr="002F3A88">
              <w:rPr>
                <w:rStyle w:val="Lienhypertexte"/>
                <w:noProof/>
              </w:rPr>
              <w:t>4.1.</w:t>
            </w:r>
            <w:r>
              <w:rPr>
                <w:rFonts w:eastAsiaTheme="minorEastAsia" w:cstheme="minorBidi"/>
                <w:b w:val="0"/>
                <w:bCs w:val="0"/>
                <w:noProof/>
                <w:sz w:val="24"/>
                <w:szCs w:val="24"/>
                <w:lang w:eastAsia="fr-CH" w:bidi="ar-SA"/>
                <w14:ligatures w14:val="standardContextual"/>
              </w:rPr>
              <w:tab/>
            </w:r>
            <w:r w:rsidRPr="002F3A88">
              <w:rPr>
                <w:rStyle w:val="Lienhypertexte"/>
                <w:noProof/>
              </w:rPr>
              <w:t>Vérification des prototypes à disposition</w:t>
            </w:r>
            <w:r>
              <w:rPr>
                <w:noProof/>
              </w:rPr>
              <w:tab/>
            </w:r>
            <w:r>
              <w:rPr>
                <w:noProof/>
              </w:rPr>
              <w:fldChar w:fldCharType="begin"/>
            </w:r>
            <w:r>
              <w:rPr>
                <w:noProof/>
              </w:rPr>
              <w:instrText xml:space="preserve"> PAGEREF _Toc206118950 \h </w:instrText>
            </w:r>
            <w:r>
              <w:rPr>
                <w:noProof/>
              </w:rPr>
            </w:r>
            <w:r>
              <w:rPr>
                <w:noProof/>
              </w:rPr>
              <w:fldChar w:fldCharType="separate"/>
            </w:r>
            <w:r w:rsidR="0078601C">
              <w:rPr>
                <w:noProof/>
              </w:rPr>
              <w:t>24</w:t>
            </w:r>
            <w:r>
              <w:rPr>
                <w:noProof/>
              </w:rPr>
              <w:fldChar w:fldCharType="end"/>
            </w:r>
          </w:hyperlink>
        </w:p>
        <w:p w14:paraId="4A15A96D" w14:textId="63F7B73E"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1" w:history="1">
            <w:r w:rsidRPr="002F3A88">
              <w:rPr>
                <w:rStyle w:val="Lienhypertexte"/>
                <w:noProof/>
              </w:rPr>
              <w:t>a)</w:t>
            </w:r>
            <w:r>
              <w:rPr>
                <w:rFonts w:eastAsiaTheme="minorEastAsia" w:cstheme="minorBidi"/>
                <w:noProof/>
                <w:sz w:val="24"/>
                <w:szCs w:val="24"/>
                <w:lang w:eastAsia="fr-CH" w:bidi="ar-SA"/>
                <w14:ligatures w14:val="standardContextual"/>
              </w:rPr>
              <w:tab/>
            </w:r>
            <w:r w:rsidRPr="002F3A88">
              <w:rPr>
                <w:rStyle w:val="Lienhypertexte"/>
                <w:noProof/>
              </w:rPr>
              <w:t>Carte de bobricius</w:t>
            </w:r>
            <w:r>
              <w:rPr>
                <w:noProof/>
              </w:rPr>
              <w:tab/>
            </w:r>
            <w:r>
              <w:rPr>
                <w:noProof/>
              </w:rPr>
              <w:fldChar w:fldCharType="begin"/>
            </w:r>
            <w:r>
              <w:rPr>
                <w:noProof/>
              </w:rPr>
              <w:instrText xml:space="preserve"> PAGEREF _Toc206118951 \h </w:instrText>
            </w:r>
            <w:r>
              <w:rPr>
                <w:noProof/>
              </w:rPr>
            </w:r>
            <w:r>
              <w:rPr>
                <w:noProof/>
              </w:rPr>
              <w:fldChar w:fldCharType="separate"/>
            </w:r>
            <w:r w:rsidR="0078601C">
              <w:rPr>
                <w:noProof/>
              </w:rPr>
              <w:t>24</w:t>
            </w:r>
            <w:r>
              <w:rPr>
                <w:noProof/>
              </w:rPr>
              <w:fldChar w:fldCharType="end"/>
            </w:r>
          </w:hyperlink>
        </w:p>
        <w:p w14:paraId="3C1185AD" w14:textId="287B71E4"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2" w:history="1">
            <w:r w:rsidRPr="002F3A88">
              <w:rPr>
                <w:rStyle w:val="Lienhypertexte"/>
                <w:noProof/>
              </w:rPr>
              <w:t>b)</w:t>
            </w:r>
            <w:r>
              <w:rPr>
                <w:rFonts w:eastAsiaTheme="minorEastAsia" w:cstheme="minorBidi"/>
                <w:noProof/>
                <w:sz w:val="24"/>
                <w:szCs w:val="24"/>
                <w:lang w:eastAsia="fr-CH" w:bidi="ar-SA"/>
                <w14:ligatures w14:val="standardContextual"/>
              </w:rPr>
              <w:tab/>
            </w:r>
            <w:r w:rsidRPr="002F3A88">
              <w:rPr>
                <w:rStyle w:val="Lienhypertexte"/>
                <w:noProof/>
              </w:rPr>
              <w:t>Carte de Jonas</w:t>
            </w:r>
            <w:r>
              <w:rPr>
                <w:noProof/>
              </w:rPr>
              <w:tab/>
            </w:r>
            <w:r>
              <w:rPr>
                <w:noProof/>
              </w:rPr>
              <w:fldChar w:fldCharType="begin"/>
            </w:r>
            <w:r>
              <w:rPr>
                <w:noProof/>
              </w:rPr>
              <w:instrText xml:space="preserve"> PAGEREF _Toc206118952 \h </w:instrText>
            </w:r>
            <w:r>
              <w:rPr>
                <w:noProof/>
              </w:rPr>
            </w:r>
            <w:r>
              <w:rPr>
                <w:noProof/>
              </w:rPr>
              <w:fldChar w:fldCharType="separate"/>
            </w:r>
            <w:r w:rsidR="0078601C">
              <w:rPr>
                <w:noProof/>
              </w:rPr>
              <w:t>26</w:t>
            </w:r>
            <w:r>
              <w:rPr>
                <w:noProof/>
              </w:rPr>
              <w:fldChar w:fldCharType="end"/>
            </w:r>
          </w:hyperlink>
        </w:p>
        <w:p w14:paraId="074217D7" w14:textId="30177FB3"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3" w:history="1">
            <w:r w:rsidRPr="002F3A88">
              <w:rPr>
                <w:rStyle w:val="Lienhypertexte"/>
                <w:noProof/>
              </w:rPr>
              <w:t>4.2.</w:t>
            </w:r>
            <w:r>
              <w:rPr>
                <w:rFonts w:eastAsiaTheme="minorEastAsia" w:cstheme="minorBidi"/>
                <w:b w:val="0"/>
                <w:bCs w:val="0"/>
                <w:noProof/>
                <w:sz w:val="24"/>
                <w:szCs w:val="24"/>
                <w:lang w:eastAsia="fr-CH" w:bidi="ar-SA"/>
                <w14:ligatures w14:val="standardContextual"/>
              </w:rPr>
              <w:tab/>
            </w:r>
            <w:r w:rsidRPr="002F3A88">
              <w:rPr>
                <w:rStyle w:val="Lienhypertexte"/>
                <w:noProof/>
              </w:rPr>
              <w:t>Prototype de matrice 3x3</w:t>
            </w:r>
            <w:r>
              <w:rPr>
                <w:noProof/>
              </w:rPr>
              <w:tab/>
            </w:r>
            <w:r>
              <w:rPr>
                <w:noProof/>
              </w:rPr>
              <w:fldChar w:fldCharType="begin"/>
            </w:r>
            <w:r>
              <w:rPr>
                <w:noProof/>
              </w:rPr>
              <w:instrText xml:space="preserve"> PAGEREF _Toc206118953 \h </w:instrText>
            </w:r>
            <w:r>
              <w:rPr>
                <w:noProof/>
              </w:rPr>
            </w:r>
            <w:r>
              <w:rPr>
                <w:noProof/>
              </w:rPr>
              <w:fldChar w:fldCharType="separate"/>
            </w:r>
            <w:r w:rsidR="0078601C">
              <w:rPr>
                <w:noProof/>
              </w:rPr>
              <w:t>27</w:t>
            </w:r>
            <w:r>
              <w:rPr>
                <w:noProof/>
              </w:rPr>
              <w:fldChar w:fldCharType="end"/>
            </w:r>
          </w:hyperlink>
        </w:p>
        <w:p w14:paraId="0D994C5B" w14:textId="36D6FA86"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4" w:history="1">
            <w:r w:rsidRPr="002F3A88">
              <w:rPr>
                <w:rStyle w:val="Lienhypertexte"/>
                <w:noProof/>
              </w:rPr>
              <w:t>4.3.</w:t>
            </w:r>
            <w:r>
              <w:rPr>
                <w:rFonts w:eastAsiaTheme="minorEastAsia" w:cstheme="minorBidi"/>
                <w:b w:val="0"/>
                <w:bCs w:val="0"/>
                <w:noProof/>
                <w:sz w:val="24"/>
                <w:szCs w:val="24"/>
                <w:lang w:eastAsia="fr-CH" w:bidi="ar-SA"/>
                <w14:ligatures w14:val="standardContextual"/>
              </w:rPr>
              <w:tab/>
            </w:r>
            <w:r w:rsidRPr="002F3A88">
              <w:rPr>
                <w:rStyle w:val="Lienhypertexte"/>
                <w:noProof/>
              </w:rPr>
              <w:t>Test de divers agencements d’aimants</w:t>
            </w:r>
            <w:r>
              <w:rPr>
                <w:noProof/>
              </w:rPr>
              <w:tab/>
            </w:r>
            <w:r>
              <w:rPr>
                <w:noProof/>
              </w:rPr>
              <w:fldChar w:fldCharType="begin"/>
            </w:r>
            <w:r>
              <w:rPr>
                <w:noProof/>
              </w:rPr>
              <w:instrText xml:space="preserve"> PAGEREF _Toc206118954 \h </w:instrText>
            </w:r>
            <w:r>
              <w:rPr>
                <w:noProof/>
              </w:rPr>
            </w:r>
            <w:r>
              <w:rPr>
                <w:noProof/>
              </w:rPr>
              <w:fldChar w:fldCharType="separate"/>
            </w:r>
            <w:r w:rsidR="0078601C">
              <w:rPr>
                <w:noProof/>
              </w:rPr>
              <w:t>28</w:t>
            </w:r>
            <w:r>
              <w:rPr>
                <w:noProof/>
              </w:rPr>
              <w:fldChar w:fldCharType="end"/>
            </w:r>
          </w:hyperlink>
        </w:p>
        <w:p w14:paraId="4D12E9D8" w14:textId="209D0FF8"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5" w:history="1">
            <w:r w:rsidRPr="002F3A88">
              <w:rPr>
                <w:rStyle w:val="Lienhypertexte"/>
                <w:noProof/>
              </w:rPr>
              <w:t>4.4.</w:t>
            </w:r>
            <w:r>
              <w:rPr>
                <w:rFonts w:eastAsiaTheme="minorEastAsia" w:cstheme="minorBidi"/>
                <w:b w:val="0"/>
                <w:bCs w:val="0"/>
                <w:noProof/>
                <w:sz w:val="24"/>
                <w:szCs w:val="24"/>
                <w:lang w:eastAsia="fr-CH" w:bidi="ar-SA"/>
                <w14:ligatures w14:val="standardContextual"/>
              </w:rPr>
              <w:tab/>
            </w:r>
            <w:r w:rsidRPr="002F3A88">
              <w:rPr>
                <w:rStyle w:val="Lienhypertexte"/>
                <w:noProof/>
              </w:rPr>
              <w:t>Réalisation d’un prototype complet</w:t>
            </w:r>
            <w:r>
              <w:rPr>
                <w:noProof/>
              </w:rPr>
              <w:tab/>
            </w:r>
            <w:r>
              <w:rPr>
                <w:noProof/>
              </w:rPr>
              <w:fldChar w:fldCharType="begin"/>
            </w:r>
            <w:r>
              <w:rPr>
                <w:noProof/>
              </w:rPr>
              <w:instrText xml:space="preserve"> PAGEREF _Toc206118955 \h </w:instrText>
            </w:r>
            <w:r>
              <w:rPr>
                <w:noProof/>
              </w:rPr>
            </w:r>
            <w:r>
              <w:rPr>
                <w:noProof/>
              </w:rPr>
              <w:fldChar w:fldCharType="separate"/>
            </w:r>
            <w:r w:rsidR="0078601C">
              <w:rPr>
                <w:noProof/>
              </w:rPr>
              <w:t>29</w:t>
            </w:r>
            <w:r>
              <w:rPr>
                <w:noProof/>
              </w:rPr>
              <w:fldChar w:fldCharType="end"/>
            </w:r>
          </w:hyperlink>
        </w:p>
        <w:p w14:paraId="69A1D271" w14:textId="284B8AD8"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6" w:history="1">
            <w:r w:rsidRPr="002F3A88">
              <w:rPr>
                <w:rStyle w:val="Lienhypertexte"/>
                <w:noProof/>
              </w:rPr>
              <w:t>a)</w:t>
            </w:r>
            <w:r>
              <w:rPr>
                <w:rFonts w:eastAsiaTheme="minorEastAsia" w:cstheme="minorBidi"/>
                <w:noProof/>
                <w:sz w:val="24"/>
                <w:szCs w:val="24"/>
                <w:lang w:eastAsia="fr-CH" w:bidi="ar-SA"/>
                <w14:ligatures w14:val="standardContextual"/>
              </w:rPr>
              <w:tab/>
            </w:r>
            <w:r w:rsidRPr="002F3A88">
              <w:rPr>
                <w:rStyle w:val="Lienhypertexte"/>
                <w:noProof/>
              </w:rPr>
              <w:t>Choix des composants</w:t>
            </w:r>
            <w:r>
              <w:rPr>
                <w:noProof/>
              </w:rPr>
              <w:tab/>
            </w:r>
            <w:r>
              <w:rPr>
                <w:noProof/>
              </w:rPr>
              <w:fldChar w:fldCharType="begin"/>
            </w:r>
            <w:r>
              <w:rPr>
                <w:noProof/>
              </w:rPr>
              <w:instrText xml:space="preserve"> PAGEREF _Toc206118956 \h </w:instrText>
            </w:r>
            <w:r>
              <w:rPr>
                <w:noProof/>
              </w:rPr>
            </w:r>
            <w:r>
              <w:rPr>
                <w:noProof/>
              </w:rPr>
              <w:fldChar w:fldCharType="separate"/>
            </w:r>
            <w:r w:rsidR="0078601C">
              <w:rPr>
                <w:noProof/>
              </w:rPr>
              <w:t>30</w:t>
            </w:r>
            <w:r>
              <w:rPr>
                <w:noProof/>
              </w:rPr>
              <w:fldChar w:fldCharType="end"/>
            </w:r>
          </w:hyperlink>
        </w:p>
        <w:p w14:paraId="00132421" w14:textId="0CA0360D"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7" w:history="1">
            <w:r w:rsidRPr="002F3A88">
              <w:rPr>
                <w:rStyle w:val="Lienhypertexte"/>
                <w:noProof/>
              </w:rPr>
              <w:t>b)</w:t>
            </w:r>
            <w:r>
              <w:rPr>
                <w:rFonts w:eastAsiaTheme="minorEastAsia" w:cstheme="minorBidi"/>
                <w:noProof/>
                <w:sz w:val="24"/>
                <w:szCs w:val="24"/>
                <w:lang w:eastAsia="fr-CH" w:bidi="ar-SA"/>
                <w14:ligatures w14:val="standardContextual"/>
              </w:rPr>
              <w:tab/>
            </w:r>
            <w:r w:rsidRPr="002F3A88">
              <w:rPr>
                <w:rStyle w:val="Lienhypertexte"/>
                <w:noProof/>
              </w:rPr>
              <w:t>Conception sur Altium</w:t>
            </w:r>
            <w:r>
              <w:rPr>
                <w:noProof/>
              </w:rPr>
              <w:tab/>
            </w:r>
            <w:r>
              <w:rPr>
                <w:noProof/>
              </w:rPr>
              <w:fldChar w:fldCharType="begin"/>
            </w:r>
            <w:r>
              <w:rPr>
                <w:noProof/>
              </w:rPr>
              <w:instrText xml:space="preserve"> PAGEREF _Toc206118957 \h </w:instrText>
            </w:r>
            <w:r>
              <w:rPr>
                <w:noProof/>
              </w:rPr>
            </w:r>
            <w:r>
              <w:rPr>
                <w:noProof/>
              </w:rPr>
              <w:fldChar w:fldCharType="separate"/>
            </w:r>
            <w:r w:rsidR="0078601C">
              <w:rPr>
                <w:noProof/>
              </w:rPr>
              <w:t>31</w:t>
            </w:r>
            <w:r>
              <w:rPr>
                <w:noProof/>
              </w:rPr>
              <w:fldChar w:fldCharType="end"/>
            </w:r>
          </w:hyperlink>
        </w:p>
        <w:p w14:paraId="795DA8C0" w14:textId="1790ABC1"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8" w:history="1">
            <w:r w:rsidRPr="002F3A88">
              <w:rPr>
                <w:rStyle w:val="Lienhypertexte"/>
                <w:noProof/>
              </w:rPr>
              <w:t>c)</w:t>
            </w:r>
            <w:r>
              <w:rPr>
                <w:rFonts w:eastAsiaTheme="minorEastAsia" w:cstheme="minorBidi"/>
                <w:noProof/>
                <w:sz w:val="24"/>
                <w:szCs w:val="24"/>
                <w:lang w:eastAsia="fr-CH" w:bidi="ar-SA"/>
                <w14:ligatures w14:val="standardContextual"/>
              </w:rPr>
              <w:tab/>
            </w:r>
            <w:r w:rsidRPr="002F3A88">
              <w:rPr>
                <w:rStyle w:val="Lienhypertexte"/>
                <w:noProof/>
              </w:rPr>
              <w:t>Assemblage et Tests</w:t>
            </w:r>
            <w:r>
              <w:rPr>
                <w:noProof/>
              </w:rPr>
              <w:tab/>
            </w:r>
            <w:r>
              <w:rPr>
                <w:noProof/>
              </w:rPr>
              <w:fldChar w:fldCharType="begin"/>
            </w:r>
            <w:r>
              <w:rPr>
                <w:noProof/>
              </w:rPr>
              <w:instrText xml:space="preserve"> PAGEREF _Toc206118958 \h </w:instrText>
            </w:r>
            <w:r>
              <w:rPr>
                <w:noProof/>
              </w:rPr>
            </w:r>
            <w:r>
              <w:rPr>
                <w:noProof/>
              </w:rPr>
              <w:fldChar w:fldCharType="separate"/>
            </w:r>
            <w:r w:rsidR="0078601C">
              <w:rPr>
                <w:noProof/>
              </w:rPr>
              <w:t>35</w:t>
            </w:r>
            <w:r>
              <w:rPr>
                <w:noProof/>
              </w:rPr>
              <w:fldChar w:fldCharType="end"/>
            </w:r>
          </w:hyperlink>
        </w:p>
        <w:p w14:paraId="191FD8BF" w14:textId="0C4F65E8"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59" w:history="1">
            <w:r w:rsidRPr="002F3A88">
              <w:rPr>
                <w:rStyle w:val="Lienhypertexte"/>
                <w:noProof/>
              </w:rPr>
              <w:t>Conclusion</w:t>
            </w:r>
            <w:r>
              <w:rPr>
                <w:noProof/>
              </w:rPr>
              <w:tab/>
            </w:r>
            <w:r>
              <w:rPr>
                <w:noProof/>
              </w:rPr>
              <w:fldChar w:fldCharType="begin"/>
            </w:r>
            <w:r>
              <w:rPr>
                <w:noProof/>
              </w:rPr>
              <w:instrText xml:space="preserve"> PAGEREF _Toc206118959 \h </w:instrText>
            </w:r>
            <w:r>
              <w:rPr>
                <w:noProof/>
              </w:rPr>
            </w:r>
            <w:r>
              <w:rPr>
                <w:noProof/>
              </w:rPr>
              <w:fldChar w:fldCharType="separate"/>
            </w:r>
            <w:r w:rsidR="0078601C">
              <w:rPr>
                <w:noProof/>
              </w:rPr>
              <w:t>38</w:t>
            </w:r>
            <w:r>
              <w:rPr>
                <w:noProof/>
              </w:rPr>
              <w:fldChar w:fldCharType="end"/>
            </w:r>
          </w:hyperlink>
        </w:p>
        <w:p w14:paraId="75CAD666" w14:textId="2CF609C0"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60" w:history="1">
            <w:r w:rsidRPr="002F3A88">
              <w:rPr>
                <w:rStyle w:val="Lienhypertexte"/>
                <w:noProof/>
              </w:rPr>
              <w:t>Annexes</w:t>
            </w:r>
            <w:r>
              <w:rPr>
                <w:noProof/>
              </w:rPr>
              <w:tab/>
            </w:r>
            <w:r>
              <w:rPr>
                <w:noProof/>
              </w:rPr>
              <w:fldChar w:fldCharType="begin"/>
            </w:r>
            <w:r>
              <w:rPr>
                <w:noProof/>
              </w:rPr>
              <w:instrText xml:space="preserve"> PAGEREF _Toc206118960 \h </w:instrText>
            </w:r>
            <w:r>
              <w:rPr>
                <w:noProof/>
              </w:rPr>
            </w:r>
            <w:r>
              <w:rPr>
                <w:noProof/>
              </w:rPr>
              <w:fldChar w:fldCharType="separate"/>
            </w:r>
            <w:r w:rsidR="0078601C">
              <w:rPr>
                <w:noProof/>
              </w:rPr>
              <w:t>39</w:t>
            </w:r>
            <w:r>
              <w:rPr>
                <w:noProof/>
              </w:rPr>
              <w:fldChar w:fldCharType="end"/>
            </w:r>
          </w:hyperlink>
        </w:p>
        <w:p w14:paraId="018FFE0C" w14:textId="4C4FED53"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61" w:history="1">
            <w:r w:rsidRPr="002F3A88">
              <w:rPr>
                <w:rStyle w:val="Lienhypertexte"/>
                <w:noProof/>
              </w:rPr>
              <w:t>Références documentaires</w:t>
            </w:r>
            <w:r>
              <w:rPr>
                <w:noProof/>
              </w:rPr>
              <w:tab/>
            </w:r>
            <w:r>
              <w:rPr>
                <w:noProof/>
              </w:rPr>
              <w:fldChar w:fldCharType="begin"/>
            </w:r>
            <w:r>
              <w:rPr>
                <w:noProof/>
              </w:rPr>
              <w:instrText xml:space="preserve"> PAGEREF _Toc206118961 \h </w:instrText>
            </w:r>
            <w:r>
              <w:rPr>
                <w:noProof/>
              </w:rPr>
            </w:r>
            <w:r>
              <w:rPr>
                <w:noProof/>
              </w:rPr>
              <w:fldChar w:fldCharType="separate"/>
            </w:r>
            <w:r w:rsidR="0078601C">
              <w:rPr>
                <w:noProof/>
              </w:rPr>
              <w:t>49</w:t>
            </w:r>
            <w:r>
              <w:rPr>
                <w:noProof/>
              </w:rPr>
              <w:fldChar w:fldCharType="end"/>
            </w:r>
          </w:hyperlink>
        </w:p>
        <w:p w14:paraId="432CD004" w14:textId="0C11B08F" w:rsidR="002A5F1B" w:rsidRPr="000048B7" w:rsidRDefault="00240719" w:rsidP="00DB0625">
          <w:pPr>
            <w:pStyle w:val="TM1"/>
          </w:pPr>
          <w:r w:rsidRPr="000048B7">
            <w:rPr>
              <w:rStyle w:val="Sautdindex"/>
            </w:rPr>
            <w:fldChar w:fldCharType="end"/>
          </w:r>
        </w:p>
      </w:sdtContent>
    </w:sdt>
    <w:p w14:paraId="29351175" w14:textId="77777777" w:rsidR="002A5F1B" w:rsidRPr="000048B7" w:rsidRDefault="002A5F1B">
      <w:pPr>
        <w:jc w:val="both"/>
        <w:rPr>
          <w:rFonts w:ascii="Arial" w:hAnsi="Arial"/>
        </w:rPr>
      </w:pPr>
    </w:p>
    <w:p w14:paraId="73EB6D79" w14:textId="77777777" w:rsidR="002A5F1B" w:rsidRPr="000048B7" w:rsidRDefault="002A5F1B">
      <w:pPr>
        <w:jc w:val="both"/>
        <w:rPr>
          <w:rFonts w:ascii="Arial" w:hAnsi="Arial"/>
        </w:rPr>
      </w:pPr>
    </w:p>
    <w:p w14:paraId="29D3AF19" w14:textId="6C37F77C" w:rsidR="002A5F1B" w:rsidRPr="000048B7" w:rsidRDefault="00240719">
      <w:pPr>
        <w:pStyle w:val="Corpsdetexte"/>
        <w:rPr>
          <w:i/>
        </w:rPr>
        <w:sectPr w:rsidR="002A5F1B" w:rsidRPr="000048B7">
          <w:headerReference w:type="default" r:id="rId12"/>
          <w:footerReference w:type="default" r:id="rId13"/>
          <w:pgSz w:w="11906" w:h="16838"/>
          <w:pgMar w:top="1416" w:right="1134" w:bottom="1416" w:left="1417" w:header="850" w:footer="850" w:gutter="0"/>
          <w:pgNumType w:fmt="lowerRoman"/>
          <w:cols w:space="720"/>
          <w:formProt w:val="0"/>
          <w:docGrid w:linePitch="600" w:charSpace="32768"/>
        </w:sectPr>
      </w:pPr>
      <w:r w:rsidRPr="000048B7">
        <w:rPr>
          <w:i/>
        </w:rPr>
        <w:t>.</w:t>
      </w:r>
    </w:p>
    <w:p w14:paraId="7FA242BF" w14:textId="561FCA37" w:rsidR="002A5F1B" w:rsidRPr="000048B7" w:rsidRDefault="00240719" w:rsidP="00DB0625">
      <w:pPr>
        <w:pStyle w:val="Titre1non-numrot"/>
      </w:pPr>
      <w:bookmarkStart w:id="1" w:name="_Toc206118933"/>
      <w:r w:rsidRPr="000048B7">
        <w:lastRenderedPageBreak/>
        <w:t>Remerciements</w:t>
      </w:r>
      <w:bookmarkEnd w:id="1"/>
    </w:p>
    <w:p w14:paraId="772BFE98" w14:textId="6A7F7BDA" w:rsidR="002A5F1B" w:rsidRPr="000048B7" w:rsidRDefault="00240719">
      <w:pPr>
        <w:pStyle w:val="Corpsdetexte"/>
      </w:pPr>
      <w:r w:rsidRPr="000048B7">
        <w:tab/>
      </w:r>
      <w:r w:rsidR="00EC4D31" w:rsidRPr="000048B7">
        <w:t xml:space="preserve">Je tiens à remercier ma femme, Sandra, qui me pousse chaque jour à être la meilleure version de moi-même et sans qui je n’aurais jamais été </w:t>
      </w:r>
      <w:r w:rsidR="009B533E" w:rsidRPr="000048B7">
        <w:t>jusqu’ici</w:t>
      </w:r>
      <w:r w:rsidR="00EC4D31" w:rsidRPr="000048B7">
        <w:t>.</w:t>
      </w:r>
    </w:p>
    <w:p w14:paraId="6DD2F4B1" w14:textId="292B6D49" w:rsidR="002A5F1B" w:rsidRPr="000048B7" w:rsidRDefault="00EC4D31" w:rsidP="00EC4D31">
      <w:pPr>
        <w:pStyle w:val="Corpsdetexte"/>
        <w:rPr>
          <w:i/>
          <w:iCs/>
        </w:rPr>
        <w:sectPr w:rsidR="002A5F1B" w:rsidRPr="000048B7">
          <w:headerReference w:type="default" r:id="rId14"/>
          <w:footerReference w:type="default" r:id="rId15"/>
          <w:pgSz w:w="11906" w:h="16838"/>
          <w:pgMar w:top="1416" w:right="1134" w:bottom="1416" w:left="1417" w:header="850" w:footer="850" w:gutter="0"/>
          <w:pgNumType w:fmt="lowerRoman"/>
          <w:cols w:space="720"/>
          <w:formProt w:val="0"/>
          <w:docGrid w:linePitch="600" w:charSpace="32768"/>
        </w:sectPr>
      </w:pPr>
      <w:r w:rsidRPr="000048B7">
        <w:t xml:space="preserve">Je souhaite également remercier la Dr. Delphine BECHEVET ainsi que l’entièreté de l’équipe ALPEES pour m’avoir </w:t>
      </w:r>
      <w:r w:rsidR="009B533E" w:rsidRPr="000048B7">
        <w:t>accordé</w:t>
      </w:r>
      <w:r w:rsidRPr="000048B7">
        <w:t xml:space="preserve"> de leurs temps et conseill</w:t>
      </w:r>
      <w:r w:rsidR="000E247F">
        <w:t>é</w:t>
      </w:r>
      <w:r w:rsidRPr="000048B7">
        <w:t xml:space="preserve"> sur des notions techniques.</w:t>
      </w:r>
    </w:p>
    <w:p w14:paraId="510224A8" w14:textId="36471746" w:rsidR="002A5F1B" w:rsidRPr="000048B7" w:rsidRDefault="002A5F1B">
      <w:pPr>
        <w:rPr>
          <w:rFonts w:ascii="Times New Roman" w:hAnsi="Times New Roman" w:cs="Times New Roman"/>
        </w:rPr>
      </w:pPr>
    </w:p>
    <w:p w14:paraId="1F571937" w14:textId="77777777" w:rsidR="00317956" w:rsidRPr="000048B7" w:rsidRDefault="00317956">
      <w:pPr>
        <w:pStyle w:val="Corpsdetexte"/>
        <w:spacing w:before="155"/>
        <w:rPr>
          <w:sz w:val="25"/>
        </w:rPr>
      </w:pPr>
    </w:p>
    <w:p w14:paraId="6B6F0DA6" w14:textId="77777777" w:rsidR="00317956" w:rsidRPr="000048B7" w:rsidRDefault="00317956">
      <w:pPr>
        <w:pStyle w:val="Titre"/>
        <w:spacing w:line="283" w:lineRule="auto"/>
      </w:pPr>
      <w:r w:rsidRPr="000048B7">
        <w:t>Jeu</w:t>
      </w:r>
      <w:r w:rsidRPr="000048B7">
        <w:rPr>
          <w:spacing w:val="-3"/>
        </w:rPr>
        <w:t xml:space="preserve"> </w:t>
      </w:r>
      <w:r w:rsidRPr="000048B7">
        <w:t>de</w:t>
      </w:r>
      <w:r w:rsidRPr="000048B7">
        <w:rPr>
          <w:spacing w:val="-3"/>
        </w:rPr>
        <w:t xml:space="preserve"> </w:t>
      </w:r>
      <w:r w:rsidRPr="000048B7">
        <w:t>plateau</w:t>
      </w:r>
      <w:r w:rsidRPr="000048B7">
        <w:rPr>
          <w:spacing w:val="-3"/>
        </w:rPr>
        <w:t xml:space="preserve"> </w:t>
      </w:r>
      <w:r w:rsidRPr="000048B7">
        <w:t>à</w:t>
      </w:r>
      <w:r w:rsidRPr="000048B7">
        <w:rPr>
          <w:spacing w:val="-3"/>
        </w:rPr>
        <w:t xml:space="preserve"> </w:t>
      </w:r>
      <w:r w:rsidRPr="000048B7">
        <w:t>déplacement</w:t>
      </w:r>
      <w:r w:rsidRPr="000048B7">
        <w:rPr>
          <w:spacing w:val="-1"/>
        </w:rPr>
        <w:t xml:space="preserve"> </w:t>
      </w:r>
      <w:r w:rsidRPr="000048B7">
        <w:t>de</w:t>
      </w:r>
      <w:r w:rsidRPr="000048B7">
        <w:rPr>
          <w:spacing w:val="-3"/>
        </w:rPr>
        <w:t xml:space="preserve"> </w:t>
      </w:r>
      <w:r w:rsidRPr="000048B7">
        <w:t>pions</w:t>
      </w:r>
      <w:r w:rsidRPr="000048B7">
        <w:rPr>
          <w:spacing w:val="-3"/>
        </w:rPr>
        <w:t xml:space="preserve"> </w:t>
      </w:r>
      <w:r w:rsidRPr="000048B7">
        <w:t>par</w:t>
      </w:r>
      <w:r w:rsidRPr="000048B7">
        <w:rPr>
          <w:spacing w:val="-3"/>
        </w:rPr>
        <w:t xml:space="preserve"> </w:t>
      </w:r>
      <w:r w:rsidRPr="000048B7">
        <w:t xml:space="preserve">champs </w:t>
      </w:r>
      <w:r w:rsidRPr="000048B7">
        <w:rPr>
          <w:spacing w:val="-2"/>
        </w:rPr>
        <w:t>magnétiques</w:t>
      </w:r>
    </w:p>
    <w:p w14:paraId="1E6B7BC3" w14:textId="77777777" w:rsidR="00317956" w:rsidRPr="000048B7" w:rsidRDefault="00317956">
      <w:pPr>
        <w:spacing w:before="221"/>
        <w:ind w:left="26" w:right="4"/>
        <w:jc w:val="center"/>
        <w:rPr>
          <w:rFonts w:ascii="Calibri" w:hAnsi="Calibri"/>
          <w:b/>
          <w:sz w:val="28"/>
        </w:rPr>
      </w:pPr>
      <w:r w:rsidRPr="000048B7">
        <w:rPr>
          <w:rFonts w:ascii="Calibri" w:hAnsi="Calibri"/>
          <w:b/>
          <w:smallCaps/>
          <w:sz w:val="28"/>
        </w:rPr>
        <w:t>Orientation</w:t>
      </w:r>
      <w:r w:rsidRPr="000048B7">
        <w:rPr>
          <w:rFonts w:ascii="Calibri" w:hAnsi="Calibri"/>
          <w:b/>
          <w:smallCaps/>
          <w:spacing w:val="16"/>
          <w:sz w:val="28"/>
        </w:rPr>
        <w:t xml:space="preserve"> </w:t>
      </w:r>
      <w:r w:rsidRPr="000048B7">
        <w:rPr>
          <w:rFonts w:ascii="Calibri" w:hAnsi="Calibri"/>
          <w:b/>
          <w:smallCaps/>
          <w:sz w:val="28"/>
        </w:rPr>
        <w:t>: Systèmes</w:t>
      </w:r>
      <w:r w:rsidRPr="000048B7">
        <w:rPr>
          <w:rFonts w:ascii="Calibri" w:hAnsi="Calibri"/>
          <w:b/>
          <w:smallCaps/>
          <w:spacing w:val="15"/>
          <w:sz w:val="28"/>
        </w:rPr>
        <w:t xml:space="preserve"> </w:t>
      </w:r>
      <w:r w:rsidRPr="000048B7">
        <w:rPr>
          <w:rFonts w:ascii="Calibri" w:hAnsi="Calibri"/>
          <w:b/>
          <w:smallCaps/>
          <w:sz w:val="28"/>
        </w:rPr>
        <w:t>informatiques</w:t>
      </w:r>
      <w:r w:rsidRPr="000048B7">
        <w:rPr>
          <w:rFonts w:ascii="Calibri" w:hAnsi="Calibri"/>
          <w:b/>
          <w:smallCaps/>
          <w:spacing w:val="17"/>
          <w:sz w:val="28"/>
        </w:rPr>
        <w:t xml:space="preserve"> </w:t>
      </w:r>
      <w:r w:rsidRPr="000048B7">
        <w:rPr>
          <w:rFonts w:ascii="Calibri" w:hAnsi="Calibri"/>
          <w:b/>
          <w:smallCaps/>
          <w:spacing w:val="-2"/>
          <w:sz w:val="28"/>
        </w:rPr>
        <w:t>embarqués</w:t>
      </w:r>
    </w:p>
    <w:p w14:paraId="1C77B565" w14:textId="77777777" w:rsidR="00317956" w:rsidRPr="000048B7" w:rsidRDefault="00317956">
      <w:pPr>
        <w:pStyle w:val="Corpsdetexte"/>
        <w:rPr>
          <w:rFonts w:ascii="Calibri"/>
          <w:b/>
          <w:sz w:val="22"/>
        </w:rPr>
      </w:pPr>
    </w:p>
    <w:p w14:paraId="37769718" w14:textId="77777777" w:rsidR="00317956" w:rsidRPr="000048B7" w:rsidRDefault="00317956">
      <w:pPr>
        <w:pStyle w:val="Corpsdetexte"/>
        <w:spacing w:before="16"/>
        <w:rPr>
          <w:rFonts w:ascii="Calibri"/>
          <w:b/>
          <w:sz w:val="22"/>
        </w:rPr>
      </w:pPr>
    </w:p>
    <w:p w14:paraId="5B8F3E6C" w14:textId="34F26D16" w:rsidR="00317956" w:rsidRPr="000048B7" w:rsidRDefault="00317956">
      <w:pPr>
        <w:pStyle w:val="Corpsdetexte"/>
        <w:spacing w:line="237" w:lineRule="auto"/>
        <w:ind w:left="119" w:right="106"/>
      </w:pPr>
      <w:r w:rsidRPr="000048B7">
        <w:rPr>
          <w:rFonts w:ascii="Calibri" w:hAnsi="Calibri"/>
          <w:b/>
        </w:rPr>
        <w:t xml:space="preserve">Descriptif </w:t>
      </w:r>
      <w:r w:rsidRPr="000048B7">
        <w:t>:</w:t>
      </w:r>
      <w:r w:rsidRPr="000048B7">
        <w:rPr>
          <w:spacing w:val="-3"/>
        </w:rPr>
        <w:t xml:space="preserve"> Ce travail de Bachelor fait suite à 2 autres travaux précédents. </w:t>
      </w:r>
      <w:r w:rsidRPr="000048B7">
        <w:t>Nous</w:t>
      </w:r>
      <w:r w:rsidRPr="000048B7">
        <w:rPr>
          <w:spacing w:val="-3"/>
        </w:rPr>
        <w:t xml:space="preserve"> </w:t>
      </w:r>
      <w:r w:rsidRPr="000048B7">
        <w:t>souhaitons</w:t>
      </w:r>
      <w:r w:rsidRPr="000048B7">
        <w:rPr>
          <w:spacing w:val="-3"/>
        </w:rPr>
        <w:t xml:space="preserve"> en </w:t>
      </w:r>
      <w:r w:rsidRPr="000048B7">
        <w:t>améliorer</w:t>
      </w:r>
      <w:r w:rsidRPr="000048B7">
        <w:rPr>
          <w:spacing w:val="-3"/>
        </w:rPr>
        <w:t xml:space="preserve"> </w:t>
      </w:r>
      <w:r w:rsidRPr="000048B7">
        <w:t>le</w:t>
      </w:r>
      <w:r w:rsidRPr="000048B7">
        <w:rPr>
          <w:spacing w:val="-3"/>
        </w:rPr>
        <w:t xml:space="preserve"> </w:t>
      </w:r>
      <w:r w:rsidRPr="000048B7">
        <w:t>prototype</w:t>
      </w:r>
      <w:r w:rsidRPr="000048B7">
        <w:rPr>
          <w:spacing w:val="-3"/>
        </w:rPr>
        <w:t xml:space="preserve"> et l’adapter au jeu de morpion. Les pions (sous forme de disques</w:t>
      </w:r>
      <w:r w:rsidRPr="000048B7">
        <w:t xml:space="preserve"> physiques équipés d’aimants) se déplacent sur le plateau </w:t>
      </w:r>
      <w:r w:rsidR="00E5472E" w:rsidRPr="000048B7">
        <w:t>à la suite d’un</w:t>
      </w:r>
      <w:r w:rsidRPr="000048B7">
        <w:t xml:space="preserve"> ensemble d’impulsions magnétiques. Le plateau est plan et implique la mise au point de bobines planaires, dans un PCB ou tout autre support adapté. L’étudiant est tenu d’inscrire son travail dans une démarche scientifique : observation, hypothèse, conception, simulation, réalisation, tests et validation. Une boucle itérative sera peut-être nécessaire.</w:t>
      </w:r>
    </w:p>
    <w:p w14:paraId="1B372E70" w14:textId="77777777" w:rsidR="00317956" w:rsidRPr="000048B7" w:rsidRDefault="00317956" w:rsidP="00DB0625">
      <w:pPr>
        <w:pStyle w:val="Corpsdetexte1"/>
        <w:rPr>
          <w:rFonts w:ascii="Times New Roman" w:hAnsi="Times New Roman"/>
        </w:rPr>
      </w:pPr>
      <w:r w:rsidRPr="000048B7">
        <w:t>Travail</w:t>
      </w:r>
      <w:r w:rsidRPr="000048B7">
        <w:rPr>
          <w:spacing w:val="-7"/>
        </w:rPr>
        <w:t xml:space="preserve"> </w:t>
      </w:r>
      <w:r w:rsidRPr="000048B7">
        <w:t>demandé</w:t>
      </w:r>
      <w:r w:rsidRPr="000048B7">
        <w:rPr>
          <w:spacing w:val="1"/>
        </w:rPr>
        <w:t xml:space="preserve"> </w:t>
      </w:r>
      <w:r w:rsidRPr="000048B7">
        <w:rPr>
          <w:rFonts w:ascii="Times New Roman" w:hAnsi="Times New Roman"/>
          <w:spacing w:val="-10"/>
        </w:rPr>
        <w:t>:</w:t>
      </w:r>
    </w:p>
    <w:p w14:paraId="2EFD38E8" w14:textId="77777777" w:rsidR="00317956" w:rsidRPr="000048B7" w:rsidRDefault="00317956">
      <w:pPr>
        <w:pStyle w:val="Corpsdetexte"/>
        <w:spacing w:line="274" w:lineRule="exact"/>
        <w:ind w:left="119"/>
      </w:pPr>
      <w:r w:rsidRPr="000048B7">
        <w:t>Pour</w:t>
      </w:r>
      <w:r w:rsidRPr="000048B7">
        <w:rPr>
          <w:spacing w:val="-5"/>
        </w:rPr>
        <w:t xml:space="preserve"> </w:t>
      </w:r>
      <w:r w:rsidRPr="000048B7">
        <w:t>ce</w:t>
      </w:r>
      <w:r w:rsidRPr="000048B7">
        <w:rPr>
          <w:spacing w:val="-4"/>
        </w:rPr>
        <w:t xml:space="preserve"> </w:t>
      </w:r>
      <w:r w:rsidRPr="000048B7">
        <w:t>projet,</w:t>
      </w:r>
      <w:r w:rsidRPr="000048B7">
        <w:rPr>
          <w:spacing w:val="-2"/>
        </w:rPr>
        <w:t xml:space="preserve"> </w:t>
      </w:r>
      <w:r w:rsidRPr="000048B7">
        <w:t>il</w:t>
      </w:r>
      <w:r w:rsidRPr="000048B7">
        <w:rPr>
          <w:spacing w:val="-4"/>
        </w:rPr>
        <w:t xml:space="preserve"> </w:t>
      </w:r>
      <w:r w:rsidRPr="000048B7">
        <w:t>est</w:t>
      </w:r>
      <w:r w:rsidRPr="000048B7">
        <w:rPr>
          <w:spacing w:val="-4"/>
        </w:rPr>
        <w:t xml:space="preserve"> </w:t>
      </w:r>
      <w:r w:rsidRPr="000048B7">
        <w:t>attendu</w:t>
      </w:r>
      <w:r w:rsidRPr="000048B7">
        <w:rPr>
          <w:spacing w:val="-2"/>
        </w:rPr>
        <w:t xml:space="preserve"> </w:t>
      </w:r>
      <w:r w:rsidRPr="000048B7">
        <w:t>de</w:t>
      </w:r>
      <w:r w:rsidRPr="000048B7">
        <w:rPr>
          <w:spacing w:val="-4"/>
        </w:rPr>
        <w:t xml:space="preserve"> </w:t>
      </w:r>
      <w:r w:rsidRPr="000048B7">
        <w:t>l’étudiant</w:t>
      </w:r>
      <w:r w:rsidRPr="000048B7">
        <w:rPr>
          <w:spacing w:val="-4"/>
        </w:rPr>
        <w:t xml:space="preserve"> </w:t>
      </w:r>
      <w:r w:rsidRPr="000048B7">
        <w:t>les</w:t>
      </w:r>
      <w:r w:rsidRPr="000048B7">
        <w:rPr>
          <w:spacing w:val="-3"/>
        </w:rPr>
        <w:t xml:space="preserve"> </w:t>
      </w:r>
      <w:r w:rsidRPr="000048B7">
        <w:t>étapes</w:t>
      </w:r>
      <w:r w:rsidRPr="000048B7">
        <w:rPr>
          <w:spacing w:val="-4"/>
        </w:rPr>
        <w:t xml:space="preserve"> </w:t>
      </w:r>
      <w:r w:rsidRPr="000048B7">
        <w:t>suivantes</w:t>
      </w:r>
      <w:r w:rsidRPr="000048B7">
        <w:rPr>
          <w:spacing w:val="-3"/>
        </w:rPr>
        <w:t xml:space="preserve"> </w:t>
      </w:r>
      <w:r w:rsidRPr="000048B7">
        <w:rPr>
          <w:spacing w:val="-10"/>
        </w:rPr>
        <w:t>:</w:t>
      </w:r>
    </w:p>
    <w:p w14:paraId="437CFB4A" w14:textId="77777777" w:rsidR="00317956" w:rsidRPr="000048B7" w:rsidRDefault="00317956" w:rsidP="00317956">
      <w:pPr>
        <w:pStyle w:val="Paragraphedeliste"/>
        <w:numPr>
          <w:ilvl w:val="0"/>
          <w:numId w:val="15"/>
        </w:numPr>
        <w:tabs>
          <w:tab w:val="left" w:pos="839"/>
        </w:tabs>
        <w:ind w:right="114"/>
        <w:rPr>
          <w:rFonts w:ascii="Arial" w:hAnsi="Arial"/>
        </w:rPr>
      </w:pPr>
      <w:r w:rsidRPr="000048B7">
        <w:rPr>
          <w:sz w:val="24"/>
        </w:rPr>
        <w:t>Prendre en main le concept théorique qui permettrait de déplacer un aimant au-dessus d’un PCB plan.</w:t>
      </w:r>
    </w:p>
    <w:p w14:paraId="2CC12C03" w14:textId="77777777" w:rsidR="00317956" w:rsidRPr="000048B7" w:rsidRDefault="00317956" w:rsidP="00317956">
      <w:pPr>
        <w:pStyle w:val="Paragraphedeliste"/>
        <w:numPr>
          <w:ilvl w:val="0"/>
          <w:numId w:val="15"/>
        </w:numPr>
        <w:tabs>
          <w:tab w:val="left" w:pos="838"/>
        </w:tabs>
        <w:ind w:left="838" w:hanging="359"/>
        <w:rPr>
          <w:rFonts w:ascii="Arial" w:hAnsi="Arial"/>
        </w:rPr>
      </w:pPr>
      <w:r w:rsidRPr="000048B7">
        <w:rPr>
          <w:sz w:val="24"/>
        </w:rPr>
        <w:t>Simuler</w:t>
      </w:r>
      <w:r w:rsidRPr="000048B7">
        <w:rPr>
          <w:spacing w:val="-3"/>
          <w:sz w:val="24"/>
        </w:rPr>
        <w:t xml:space="preserve"> </w:t>
      </w:r>
      <w:r w:rsidRPr="000048B7">
        <w:rPr>
          <w:sz w:val="24"/>
        </w:rPr>
        <w:t>les</w:t>
      </w:r>
      <w:r w:rsidRPr="000048B7">
        <w:rPr>
          <w:spacing w:val="-3"/>
          <w:sz w:val="24"/>
        </w:rPr>
        <w:t xml:space="preserve"> </w:t>
      </w:r>
      <w:r w:rsidRPr="000048B7">
        <w:rPr>
          <w:sz w:val="24"/>
        </w:rPr>
        <w:t>effets</w:t>
      </w:r>
      <w:r w:rsidRPr="000048B7">
        <w:rPr>
          <w:spacing w:val="-3"/>
          <w:sz w:val="24"/>
        </w:rPr>
        <w:t xml:space="preserve"> </w:t>
      </w:r>
      <w:r w:rsidRPr="000048B7">
        <w:rPr>
          <w:spacing w:val="-2"/>
          <w:sz w:val="24"/>
        </w:rPr>
        <w:t>magnétiques des bobines conçues</w:t>
      </w:r>
    </w:p>
    <w:p w14:paraId="09C238AC" w14:textId="77777777" w:rsidR="00317956" w:rsidRPr="000048B7" w:rsidRDefault="00317956" w:rsidP="00317956">
      <w:pPr>
        <w:pStyle w:val="Paragraphedeliste"/>
        <w:numPr>
          <w:ilvl w:val="0"/>
          <w:numId w:val="15"/>
        </w:numPr>
        <w:tabs>
          <w:tab w:val="left" w:pos="839"/>
        </w:tabs>
        <w:ind w:right="102"/>
        <w:rPr>
          <w:rFonts w:ascii="Arial" w:hAnsi="Arial"/>
        </w:rPr>
      </w:pPr>
      <w:r w:rsidRPr="000048B7">
        <w:rPr>
          <w:sz w:val="24"/>
        </w:rPr>
        <w:t>Imaginer un concept de plateau disposant de cases nécessaires au jeu (plateau et réserve)</w:t>
      </w:r>
    </w:p>
    <w:p w14:paraId="7B04E031" w14:textId="77777777" w:rsidR="00317956" w:rsidRPr="000048B7" w:rsidRDefault="00317956" w:rsidP="00317956">
      <w:pPr>
        <w:pStyle w:val="Paragraphedeliste"/>
        <w:numPr>
          <w:ilvl w:val="0"/>
          <w:numId w:val="15"/>
        </w:numPr>
        <w:tabs>
          <w:tab w:val="left" w:pos="838"/>
        </w:tabs>
        <w:ind w:left="838" w:hanging="359"/>
        <w:rPr>
          <w:rFonts w:ascii="Arial" w:hAnsi="Arial"/>
        </w:rPr>
      </w:pPr>
      <w:r w:rsidRPr="000048B7">
        <w:rPr>
          <w:sz w:val="24"/>
        </w:rPr>
        <w:t>Réaliser</w:t>
      </w:r>
      <w:r w:rsidRPr="000048B7">
        <w:rPr>
          <w:spacing w:val="-5"/>
          <w:sz w:val="24"/>
        </w:rPr>
        <w:t xml:space="preserve"> </w:t>
      </w:r>
      <w:r w:rsidRPr="000048B7">
        <w:rPr>
          <w:sz w:val="24"/>
        </w:rPr>
        <w:t>l’électronique</w:t>
      </w:r>
      <w:r w:rsidRPr="000048B7">
        <w:rPr>
          <w:spacing w:val="-6"/>
          <w:sz w:val="24"/>
        </w:rPr>
        <w:t xml:space="preserve"> </w:t>
      </w:r>
      <w:r w:rsidRPr="000048B7">
        <w:rPr>
          <w:sz w:val="24"/>
        </w:rPr>
        <w:t>de</w:t>
      </w:r>
      <w:r w:rsidRPr="000048B7">
        <w:rPr>
          <w:spacing w:val="-5"/>
          <w:sz w:val="24"/>
        </w:rPr>
        <w:t xml:space="preserve"> </w:t>
      </w:r>
      <w:r w:rsidRPr="000048B7">
        <w:rPr>
          <w:spacing w:val="-2"/>
          <w:sz w:val="24"/>
        </w:rPr>
        <w:t>contrôle</w:t>
      </w:r>
    </w:p>
    <w:p w14:paraId="0519C379" w14:textId="77777777" w:rsidR="00317956" w:rsidRPr="000048B7" w:rsidRDefault="00317956" w:rsidP="00317956">
      <w:pPr>
        <w:pStyle w:val="Paragraphedeliste"/>
        <w:numPr>
          <w:ilvl w:val="0"/>
          <w:numId w:val="15"/>
        </w:numPr>
        <w:tabs>
          <w:tab w:val="left" w:pos="838"/>
        </w:tabs>
        <w:spacing w:line="275" w:lineRule="exact"/>
        <w:ind w:left="838" w:hanging="359"/>
        <w:rPr>
          <w:rFonts w:ascii="Arial" w:hAnsi="Arial"/>
        </w:rPr>
      </w:pPr>
      <w:r w:rsidRPr="000048B7">
        <w:rPr>
          <w:sz w:val="24"/>
        </w:rPr>
        <w:t>Tester</w:t>
      </w:r>
      <w:r w:rsidRPr="000048B7">
        <w:rPr>
          <w:spacing w:val="-1"/>
          <w:sz w:val="24"/>
        </w:rPr>
        <w:t xml:space="preserve"> </w:t>
      </w:r>
      <w:r w:rsidRPr="000048B7">
        <w:rPr>
          <w:sz w:val="24"/>
        </w:rPr>
        <w:t>et</w:t>
      </w:r>
      <w:r w:rsidRPr="000048B7">
        <w:rPr>
          <w:spacing w:val="-1"/>
          <w:sz w:val="24"/>
        </w:rPr>
        <w:t xml:space="preserve"> </w:t>
      </w:r>
      <w:r w:rsidRPr="000048B7">
        <w:rPr>
          <w:sz w:val="24"/>
        </w:rPr>
        <w:t>valider</w:t>
      </w:r>
      <w:r w:rsidRPr="000048B7">
        <w:rPr>
          <w:spacing w:val="-1"/>
          <w:sz w:val="24"/>
        </w:rPr>
        <w:t xml:space="preserve"> </w:t>
      </w:r>
      <w:r w:rsidRPr="000048B7">
        <w:rPr>
          <w:sz w:val="24"/>
        </w:rPr>
        <w:t>le</w:t>
      </w:r>
      <w:r w:rsidRPr="000048B7">
        <w:rPr>
          <w:spacing w:val="-1"/>
          <w:sz w:val="24"/>
        </w:rPr>
        <w:t xml:space="preserve"> </w:t>
      </w:r>
      <w:r w:rsidRPr="000048B7">
        <w:rPr>
          <w:spacing w:val="-2"/>
          <w:sz w:val="24"/>
        </w:rPr>
        <w:t>fonctionnement sur au moins un super (PCB)</w:t>
      </w:r>
    </w:p>
    <w:p w14:paraId="486C9C40" w14:textId="77777777" w:rsidR="00317956" w:rsidRPr="000048B7" w:rsidRDefault="00317956" w:rsidP="00317956">
      <w:pPr>
        <w:pStyle w:val="Paragraphedeliste"/>
        <w:numPr>
          <w:ilvl w:val="0"/>
          <w:numId w:val="15"/>
        </w:numPr>
        <w:tabs>
          <w:tab w:val="left" w:pos="838"/>
        </w:tabs>
        <w:spacing w:line="277" w:lineRule="exact"/>
        <w:ind w:left="838" w:hanging="359"/>
        <w:rPr>
          <w:rFonts w:ascii="Arial" w:hAnsi="Arial"/>
          <w:sz w:val="24"/>
        </w:rPr>
      </w:pPr>
      <w:r w:rsidRPr="000048B7">
        <w:rPr>
          <w:spacing w:val="-2"/>
          <w:sz w:val="24"/>
        </w:rPr>
        <w:t>Documenter</w:t>
      </w:r>
    </w:p>
    <w:p w14:paraId="09B30BEF" w14:textId="77777777" w:rsidR="00317956" w:rsidRPr="000048B7" w:rsidRDefault="00317956">
      <w:pPr>
        <w:pStyle w:val="Corpsdetexte"/>
      </w:pPr>
    </w:p>
    <w:p w14:paraId="34DD8AA5" w14:textId="77777777" w:rsidR="00317956" w:rsidRPr="000048B7" w:rsidRDefault="00317956">
      <w:pPr>
        <w:pStyle w:val="Corpsdetexte"/>
        <w:spacing w:before="212"/>
      </w:pPr>
    </w:p>
    <w:p w14:paraId="321CA5F9" w14:textId="4F4E1126" w:rsidR="00317956" w:rsidRPr="000048B7" w:rsidRDefault="00317956">
      <w:pPr>
        <w:tabs>
          <w:tab w:val="left" w:pos="5646"/>
        </w:tabs>
        <w:ind w:left="119"/>
        <w:rPr>
          <w:rFonts w:ascii="Calibri"/>
        </w:rPr>
      </w:pPr>
      <w:r w:rsidRPr="000048B7">
        <w:rPr>
          <w:rFonts w:ascii="Calibri"/>
        </w:rPr>
        <w:t>Candidat</w:t>
      </w:r>
      <w:r w:rsidRPr="000048B7">
        <w:rPr>
          <w:rFonts w:ascii="Calibri"/>
          <w:spacing w:val="-8"/>
        </w:rPr>
        <w:t xml:space="preserve"> </w:t>
      </w:r>
      <w:r w:rsidRPr="000048B7">
        <w:rPr>
          <w:rFonts w:ascii="Calibri"/>
          <w:spacing w:val="-10"/>
        </w:rPr>
        <w:t>:</w:t>
      </w:r>
      <w:r w:rsidRPr="000048B7">
        <w:rPr>
          <w:rFonts w:ascii="Calibri"/>
        </w:rPr>
        <w:tab/>
      </w:r>
      <w:r w:rsidRPr="000048B7">
        <w:rPr>
          <w:rFonts w:ascii="Calibri"/>
          <w:spacing w:val="-2"/>
        </w:rPr>
        <w:t>Professeure</w:t>
      </w:r>
      <w:r w:rsidRPr="000048B7">
        <w:rPr>
          <w:rFonts w:ascii="Calibri"/>
          <w:spacing w:val="14"/>
        </w:rPr>
        <w:t xml:space="preserve"> </w:t>
      </w:r>
      <w:r w:rsidRPr="000048B7">
        <w:rPr>
          <w:rFonts w:ascii="Calibri"/>
          <w:spacing w:val="-2"/>
        </w:rPr>
        <w:t>responsable(s)</w:t>
      </w:r>
      <w:r w:rsidRPr="000048B7">
        <w:rPr>
          <w:rFonts w:ascii="Calibri"/>
          <w:spacing w:val="15"/>
        </w:rPr>
        <w:t xml:space="preserve"> </w:t>
      </w:r>
      <w:r w:rsidRPr="000048B7">
        <w:rPr>
          <w:rFonts w:ascii="Calibri"/>
          <w:spacing w:val="-10"/>
        </w:rPr>
        <w:t>:</w:t>
      </w:r>
    </w:p>
    <w:p w14:paraId="1018069E" w14:textId="77777777" w:rsidR="00317956" w:rsidRPr="000048B7" w:rsidRDefault="00317956">
      <w:pPr>
        <w:pStyle w:val="Corpsdetexte"/>
        <w:spacing w:before="1"/>
        <w:rPr>
          <w:rFonts w:ascii="Calibri"/>
          <w:sz w:val="22"/>
        </w:rPr>
      </w:pPr>
    </w:p>
    <w:p w14:paraId="04C2A7FB" w14:textId="77777777" w:rsidR="00317956" w:rsidRPr="000048B7" w:rsidRDefault="00317956">
      <w:pPr>
        <w:tabs>
          <w:tab w:val="left" w:pos="5646"/>
        </w:tabs>
        <w:ind w:left="119"/>
        <w:rPr>
          <w:rFonts w:ascii="Calibri" w:hAnsi="Calibri"/>
          <w:b/>
        </w:rPr>
      </w:pPr>
      <w:r w:rsidRPr="000048B7">
        <w:rPr>
          <w:rFonts w:ascii="Calibri" w:hAnsi="Calibri"/>
          <w:b/>
          <w:smallCaps/>
          <w:spacing w:val="-2"/>
        </w:rPr>
        <w:t>Mariot</w:t>
      </w:r>
      <w:r w:rsidRPr="000048B7">
        <w:rPr>
          <w:rFonts w:ascii="Calibri" w:hAnsi="Calibri"/>
          <w:b/>
          <w:smallCaps/>
          <w:spacing w:val="1"/>
        </w:rPr>
        <w:t xml:space="preserve"> </w:t>
      </w:r>
      <w:r w:rsidRPr="000048B7">
        <w:rPr>
          <w:rFonts w:ascii="Calibri" w:hAnsi="Calibri"/>
          <w:b/>
          <w:smallCaps/>
          <w:spacing w:val="-4"/>
        </w:rPr>
        <w:t>Gaël</w:t>
      </w:r>
      <w:r w:rsidRPr="000048B7">
        <w:rPr>
          <w:rFonts w:ascii="Calibri" w:hAnsi="Calibri"/>
          <w:b/>
          <w:smallCaps/>
        </w:rPr>
        <w:tab/>
      </w:r>
      <w:r w:rsidRPr="000048B7">
        <w:rPr>
          <w:rFonts w:ascii="Calibri" w:hAnsi="Calibri"/>
          <w:b/>
          <w:smallCaps/>
          <w:spacing w:val="-2"/>
        </w:rPr>
        <w:t>Bechevet</w:t>
      </w:r>
      <w:r w:rsidRPr="000048B7">
        <w:rPr>
          <w:rFonts w:ascii="Calibri" w:hAnsi="Calibri"/>
          <w:b/>
          <w:smallCaps/>
          <w:spacing w:val="-3"/>
        </w:rPr>
        <w:t xml:space="preserve"> </w:t>
      </w:r>
      <w:r w:rsidRPr="000048B7">
        <w:rPr>
          <w:rFonts w:ascii="Calibri" w:hAnsi="Calibri"/>
          <w:b/>
          <w:smallCaps/>
          <w:spacing w:val="-2"/>
        </w:rPr>
        <w:t>Delphine</w:t>
      </w:r>
    </w:p>
    <w:p w14:paraId="3AB2EDB9" w14:textId="77777777" w:rsidR="00317956" w:rsidRPr="000048B7" w:rsidRDefault="00317956">
      <w:pPr>
        <w:pStyle w:val="Corpsdetexte"/>
        <w:spacing w:before="12"/>
        <w:rPr>
          <w:rFonts w:ascii="Calibri"/>
          <w:b/>
          <w:sz w:val="17"/>
        </w:rPr>
      </w:pPr>
    </w:p>
    <w:p w14:paraId="4320E843" w14:textId="4A983E5E" w:rsidR="00317956" w:rsidRPr="000048B7" w:rsidRDefault="00317956" w:rsidP="009B533E">
      <w:pPr>
        <w:tabs>
          <w:tab w:val="left" w:pos="5646"/>
        </w:tabs>
        <w:ind w:left="5647" w:right="147" w:hanging="5528"/>
        <w:jc w:val="both"/>
        <w:rPr>
          <w:rFonts w:ascii="Calibri" w:hAnsi="Calibri"/>
          <w:sz w:val="18"/>
        </w:rPr>
      </w:pPr>
      <w:r w:rsidRPr="000048B7">
        <w:rPr>
          <w:rFonts w:ascii="Calibri" w:hAnsi="Calibri"/>
          <w:sz w:val="18"/>
        </w:rPr>
        <w:t xml:space="preserve">Filière d’études </w:t>
      </w:r>
      <w:r w:rsidRPr="000048B7">
        <w:rPr>
          <w:rFonts w:ascii="Microsoft Sans Serif" w:hAnsi="Microsoft Sans Serif"/>
          <w:sz w:val="18"/>
        </w:rPr>
        <w:t>: ISC</w:t>
      </w:r>
      <w:r w:rsidRPr="000048B7">
        <w:rPr>
          <w:rFonts w:ascii="Microsoft Sans Serif" w:hAnsi="Microsoft Sans Serif"/>
          <w:sz w:val="18"/>
        </w:rPr>
        <w:tab/>
      </w:r>
    </w:p>
    <w:p w14:paraId="05AF3520" w14:textId="77777777" w:rsidR="005B76F3" w:rsidRPr="000048B7" w:rsidRDefault="005B76F3" w:rsidP="005B76F3">
      <w:pPr>
        <w:pStyle w:val="En-tte"/>
        <w:tabs>
          <w:tab w:val="clear" w:pos="4819"/>
          <w:tab w:val="clear" w:pos="9638"/>
          <w:tab w:val="left" w:pos="8080"/>
        </w:tabs>
        <w:rPr>
          <w:i/>
          <w:iCs/>
        </w:rPr>
      </w:pPr>
    </w:p>
    <w:p w14:paraId="400AD70D" w14:textId="5433003B" w:rsidR="005B76F3" w:rsidRPr="000048B7" w:rsidRDefault="005B76F3" w:rsidP="005B76F3">
      <w:pPr>
        <w:pStyle w:val="En-tte"/>
        <w:tabs>
          <w:tab w:val="clear" w:pos="4819"/>
          <w:tab w:val="clear" w:pos="9638"/>
          <w:tab w:val="left" w:pos="8080"/>
        </w:tabs>
        <w:rPr>
          <w:i/>
          <w:iCs/>
        </w:rPr>
        <w:sectPr w:rsidR="005B76F3" w:rsidRPr="000048B7" w:rsidSect="00C770CF">
          <w:headerReference w:type="default" r:id="rId16"/>
          <w:footerReference w:type="default" r:id="rId17"/>
          <w:pgSz w:w="11906" w:h="16838"/>
          <w:pgMar w:top="850" w:right="1134" w:bottom="850" w:left="1417" w:header="0" w:footer="0" w:gutter="0"/>
          <w:pgNumType w:fmt="lowerRoman"/>
          <w:cols w:space="720"/>
          <w:formProt w:val="0"/>
          <w:titlePg/>
          <w:docGrid w:linePitch="600" w:charSpace="32768"/>
        </w:sectPr>
      </w:pPr>
    </w:p>
    <w:p w14:paraId="7AE8F07A" w14:textId="53ECCCC1" w:rsidR="002A5F1B" w:rsidRPr="000048B7" w:rsidRDefault="00240719" w:rsidP="00DB0625">
      <w:pPr>
        <w:pStyle w:val="Titre1non-numrot"/>
      </w:pPr>
      <w:bookmarkStart w:id="2" w:name="_Toc206118934"/>
      <w:r w:rsidRPr="000048B7">
        <w:lastRenderedPageBreak/>
        <w:t>Résum</w:t>
      </w:r>
      <w:r w:rsidR="00177692" w:rsidRPr="000048B7">
        <w:t>é</w:t>
      </w:r>
      <w:bookmarkEnd w:id="2"/>
    </w:p>
    <w:p w14:paraId="30E8C84F" w14:textId="5DD76024" w:rsidR="00BE2AC9" w:rsidRDefault="00BE2AC9" w:rsidP="0056436A">
      <w:pPr>
        <w:pStyle w:val="Corpsdetexte1"/>
      </w:pPr>
      <w:bookmarkStart w:id="3" w:name="__DdeLink__4588_3452250398"/>
      <w:r>
        <w:t xml:space="preserve">La Haute Ecole de Paysage d’Ingénierie et d’Architecture héberge ses Portes Ouvertes une fois par an. C’est l’occasion pour le cursus Informatique et Systèmes de Communication spécialisé en Systèmes Informatiques Embarqués de pouvoir montrer des projets innovants et ludique. C’est dans ce cadre que ce projet est voué à être exposé en utilisant les propriétés de l’électromagnétisme. C’est après avoir vu l’implémentation du Miniatur Wunderland de Hambourg que le Dr. Fabien Vannel a décidé de lancer un projet de plateau de jeu fonctionnant grâce à des champs magnétique pour déplacer des pions magnétisés. Deux personnes ont déjà travaillé sur ce </w:t>
      </w:r>
      <w:r w:rsidR="002748D2">
        <w:t>sujet</w:t>
      </w:r>
      <w:r>
        <w:t xml:space="preserve"> et l’objectif de ce</w:t>
      </w:r>
      <w:r w:rsidR="002748D2">
        <w:t xml:space="preserve">lui-ci </w:t>
      </w:r>
      <w:r>
        <w:t xml:space="preserve">est donc de reprendre ses projets afin d’améliorer le processus de </w:t>
      </w:r>
      <w:r w:rsidR="002748D2">
        <w:t>création. Afin d’atteindre cet objectif</w:t>
      </w:r>
      <w:r>
        <w:t>,</w:t>
      </w:r>
      <w:r w:rsidR="002748D2">
        <w:t xml:space="preserve"> il a fallu allouer un certain temps </w:t>
      </w:r>
      <w:r>
        <w:t xml:space="preserve">à l’apprentissage des fondements de l’électromagnétisme </w:t>
      </w:r>
      <w:r w:rsidR="002748D2">
        <w:t xml:space="preserve">pour disposer des notions </w:t>
      </w:r>
      <w:r>
        <w:t>nécessaires.</w:t>
      </w:r>
      <w:r w:rsidR="00A529B0">
        <w:t xml:space="preserve"> Durant cette phase de recherche, une méthode de déplacement d’aimant plus efficace </w:t>
      </w:r>
      <w:r w:rsidR="001A5284">
        <w:t>a</w:t>
      </w:r>
      <w:r w:rsidR="00A529B0">
        <w:t xml:space="preserve"> été mise en lumière.</w:t>
      </w:r>
      <w:r>
        <w:t xml:space="preserve"> </w:t>
      </w:r>
      <w:r w:rsidR="002748D2">
        <w:t>Ensuite,</w:t>
      </w:r>
      <w:r>
        <w:t xml:space="preserve"> </w:t>
      </w:r>
      <w:r w:rsidR="002748D2">
        <w:t xml:space="preserve">une </w:t>
      </w:r>
      <w:r>
        <w:t>partie du temps a été destinée à réaliser des simulations pour expliquer les choix réalisés</w:t>
      </w:r>
      <w:r w:rsidR="002748D2">
        <w:t xml:space="preserve"> par rapport aux bobines</w:t>
      </w:r>
      <w:r>
        <w:t xml:space="preserve">. </w:t>
      </w:r>
      <w:r w:rsidR="002748D2">
        <w:t>Puis, dans le cadre de la création de pions, plusieurs arrangements d’aimants ont été testé afin de définir la plus efficace</w:t>
      </w:r>
      <w:r>
        <w:t>. Finalement, un prototyp</w:t>
      </w:r>
      <w:r w:rsidR="002748D2">
        <w:t>e</w:t>
      </w:r>
      <w:r>
        <w:t xml:space="preserve"> a été modélisé et assemblé afin de pouvoir valider toutes les compétences acquises. Des courts-circuits </w:t>
      </w:r>
      <w:r w:rsidR="000E247F">
        <w:t>dû</w:t>
      </w:r>
      <w:r>
        <w:t xml:space="preserve"> aux composants trop petit</w:t>
      </w:r>
      <w:r w:rsidR="00F95948">
        <w:t>s</w:t>
      </w:r>
      <w:r>
        <w:t xml:space="preserve"> sont survenus lors de la phase de test et ont rendu le prototype invalide et par manque de temps, la résolution de ce problème a dû être abandonné.</w:t>
      </w:r>
    </w:p>
    <w:p w14:paraId="6D593DB6" w14:textId="77777777" w:rsidR="00BE2AC9" w:rsidRDefault="00BE2AC9" w:rsidP="00BE2AC9">
      <w:pPr>
        <w:jc w:val="center"/>
      </w:pPr>
      <w:r w:rsidRPr="000048B7">
        <w:rPr>
          <w:noProof/>
        </w:rPr>
        <w:drawing>
          <wp:inline distT="0" distB="0" distL="0" distR="0" wp14:anchorId="02008798" wp14:editId="53DC437D">
            <wp:extent cx="3503750" cy="1859915"/>
            <wp:effectExtent l="0" t="0" r="1905" b="6985"/>
            <wp:docPr id="1492707850"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87"/>
                    <a:stretch>
                      <a:fillRect/>
                    </a:stretch>
                  </pic:blipFill>
                  <pic:spPr bwMode="auto">
                    <a:xfrm>
                      <a:off x="0" y="0"/>
                      <a:ext cx="3642212" cy="1933416"/>
                    </a:xfrm>
                    <a:prstGeom prst="rect">
                      <a:avLst/>
                    </a:prstGeom>
                    <a:noFill/>
                    <a:ln>
                      <a:noFill/>
                    </a:ln>
                    <a:extLst>
                      <a:ext uri="{53640926-AAD7-44D8-BBD7-CCE9431645EC}">
                        <a14:shadowObscured xmlns:a14="http://schemas.microsoft.com/office/drawing/2010/main"/>
                      </a:ext>
                    </a:extLst>
                  </pic:spPr>
                </pic:pic>
              </a:graphicData>
            </a:graphic>
          </wp:inline>
        </w:drawing>
      </w:r>
    </w:p>
    <w:p w14:paraId="6A0CF95D" w14:textId="77777777" w:rsidR="0056436A" w:rsidRDefault="0056436A" w:rsidP="00BE2AC9">
      <w:pPr>
        <w:jc w:val="cente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E2AC9" w14:paraId="4BAB3441" w14:textId="77777777" w:rsidTr="00F135D1">
        <w:trPr>
          <w:jc w:val="center"/>
        </w:trPr>
        <w:tc>
          <w:tcPr>
            <w:tcW w:w="4531" w:type="dxa"/>
          </w:tcPr>
          <w:p w14:paraId="13A1661B" w14:textId="77777777" w:rsidR="00BE2AC9" w:rsidRDefault="00BE2AC9" w:rsidP="0056436A">
            <w:pPr>
              <w:pStyle w:val="Corpsdetexte1"/>
            </w:pPr>
            <w:bookmarkStart w:id="4" w:name="__DdeLink__1928_2063594322"/>
            <w:bookmarkStart w:id="5" w:name="__Fieldmark__1657_1308450142"/>
            <w:bookmarkEnd w:id="4"/>
            <w:r>
              <w:t>Candida</w:t>
            </w:r>
            <w:bookmarkEnd w:id="5"/>
            <w:r>
              <w:t>t :</w:t>
            </w:r>
          </w:p>
          <w:p w14:paraId="31D6DE5F" w14:textId="77777777" w:rsidR="00BE2AC9" w:rsidRDefault="00BE2AC9" w:rsidP="0056436A">
            <w:pPr>
              <w:pStyle w:val="Corpsdetexte1"/>
            </w:pPr>
            <w:r>
              <w:t>Mariot Gaël</w:t>
            </w:r>
          </w:p>
          <w:p w14:paraId="1B1D9DB5" w14:textId="77777777" w:rsidR="00BE2AC9" w:rsidRDefault="00BE2AC9" w:rsidP="0056436A">
            <w:pPr>
              <w:pStyle w:val="Corpsdetexte1"/>
            </w:pPr>
            <w:r>
              <w:t>Filière d’études : ISC</w:t>
            </w:r>
          </w:p>
        </w:tc>
        <w:tc>
          <w:tcPr>
            <w:tcW w:w="4531" w:type="dxa"/>
          </w:tcPr>
          <w:p w14:paraId="5A37EF43" w14:textId="77777777" w:rsidR="00BE2AC9" w:rsidRDefault="00BE2AC9" w:rsidP="0056436A">
            <w:pPr>
              <w:pStyle w:val="Corpsdetexte1"/>
            </w:pPr>
            <w:r>
              <w:t>Professeure responsable :</w:t>
            </w:r>
          </w:p>
          <w:p w14:paraId="2EE2B442" w14:textId="77777777" w:rsidR="00BE2AC9" w:rsidRDefault="00BE2AC9" w:rsidP="0056436A">
            <w:pPr>
              <w:pStyle w:val="Corpsdetexte1"/>
            </w:pPr>
            <w:r>
              <w:t>Bechevet Delphine</w:t>
            </w:r>
          </w:p>
          <w:p w14:paraId="4A2A166D" w14:textId="77777777" w:rsidR="00BE2AC9" w:rsidRDefault="00BE2AC9" w:rsidP="0056436A">
            <w:pPr>
              <w:pStyle w:val="Corpsdetexte1"/>
            </w:pPr>
          </w:p>
        </w:tc>
      </w:tr>
    </w:tbl>
    <w:p w14:paraId="5A73F4D3" w14:textId="25066C00" w:rsidR="002A5F1B" w:rsidRPr="000048B7" w:rsidRDefault="00240719" w:rsidP="00DB0625">
      <w:pPr>
        <w:pStyle w:val="Titre1non-numrot"/>
      </w:pPr>
      <w:bookmarkStart w:id="6" w:name="_Toc206118935"/>
      <w:bookmarkEnd w:id="3"/>
      <w:r w:rsidRPr="000048B7">
        <w:lastRenderedPageBreak/>
        <w:t>Liste des acronymes</w:t>
      </w:r>
      <w:bookmarkEnd w:id="6"/>
    </w:p>
    <w:p w14:paraId="368A9C2E" w14:textId="131175C7" w:rsidR="006A513C" w:rsidRPr="000048B7" w:rsidRDefault="006A513C" w:rsidP="00DB0625">
      <w:pPr>
        <w:pStyle w:val="Corpsdetexte15interligne"/>
      </w:pPr>
      <w:r w:rsidRPr="000048B7">
        <w:rPr>
          <w:b/>
          <w:bCs/>
        </w:rPr>
        <w:t>PCB</w:t>
      </w:r>
      <w:r w:rsidRPr="000048B7">
        <w:t> : Printed Circuit Board pour Circuit Imprimé</w:t>
      </w:r>
    </w:p>
    <w:p w14:paraId="7070853C" w14:textId="2FC5FC29" w:rsidR="006A513C" w:rsidRPr="000048B7" w:rsidRDefault="006A513C" w:rsidP="00DB0625">
      <w:pPr>
        <w:pStyle w:val="Corpsdetexte15interligne"/>
      </w:pPr>
      <w:r w:rsidRPr="000048B7">
        <w:rPr>
          <w:b/>
          <w:bCs/>
        </w:rPr>
        <w:t>CST</w:t>
      </w:r>
      <w:r w:rsidRPr="000048B7">
        <w:t> : Logiciels de simulation détenu par Dassault Systèmes</w:t>
      </w:r>
    </w:p>
    <w:p w14:paraId="6FB5F458" w14:textId="77777777" w:rsidR="006A513C" w:rsidRPr="000048B7" w:rsidRDefault="006A513C" w:rsidP="00DB0625">
      <w:pPr>
        <w:pStyle w:val="Corpsdetexte15interligne"/>
      </w:pPr>
    </w:p>
    <w:p w14:paraId="42316955" w14:textId="77777777" w:rsidR="002F35CD" w:rsidRPr="000048B7" w:rsidRDefault="002F35CD" w:rsidP="00DB0625">
      <w:pPr>
        <w:pStyle w:val="Corpsdetexte1"/>
      </w:pPr>
    </w:p>
    <w:p w14:paraId="7CA2AD1B" w14:textId="77777777" w:rsidR="002F35CD" w:rsidRPr="000048B7" w:rsidRDefault="002F35CD" w:rsidP="00DB0625">
      <w:pPr>
        <w:pStyle w:val="Corpsdetexte1"/>
        <w:sectPr w:rsidR="002F35CD" w:rsidRPr="000048B7">
          <w:headerReference w:type="default" r:id="rId19"/>
          <w:footerReference w:type="default" r:id="rId20"/>
          <w:pgSz w:w="11906" w:h="16838"/>
          <w:pgMar w:top="1416" w:right="1134" w:bottom="1416" w:left="1417" w:header="850" w:footer="850" w:gutter="0"/>
          <w:pgNumType w:fmt="lowerRoman"/>
          <w:cols w:space="720"/>
          <w:formProt w:val="0"/>
          <w:docGrid w:linePitch="600" w:charSpace="32768"/>
        </w:sectPr>
      </w:pPr>
    </w:p>
    <w:p w14:paraId="07D7CCBD" w14:textId="182FC2C7" w:rsidR="002A5F1B" w:rsidRPr="000048B7" w:rsidRDefault="00240719" w:rsidP="00DB0625">
      <w:pPr>
        <w:pStyle w:val="Titre1non-numrot"/>
      </w:pPr>
      <w:bookmarkStart w:id="7" w:name="_Toc206118936"/>
      <w:r w:rsidRPr="000048B7">
        <w:lastRenderedPageBreak/>
        <w:t>Liste des illustrations</w:t>
      </w:r>
      <w:r w:rsidR="006A513C" w:rsidRPr="000048B7">
        <w:t xml:space="preserve"> et des tableaux</w:t>
      </w:r>
      <w:bookmarkEnd w:id="7"/>
    </w:p>
    <w:p w14:paraId="0A56D6D1" w14:textId="41DD7D47" w:rsidR="00A65600" w:rsidRDefault="005B76F3">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0048B7">
        <w:fldChar w:fldCharType="begin"/>
      </w:r>
      <w:r w:rsidRPr="000048B7">
        <w:instrText xml:space="preserve"> TOC \h \z \t "Illustration;1" \c "Figure" </w:instrText>
      </w:r>
      <w:r w:rsidRPr="000048B7">
        <w:fldChar w:fldCharType="separate"/>
      </w:r>
      <w:hyperlink w:anchor="_Toc206118962" w:history="1">
        <w:r w:rsidR="00A65600" w:rsidRPr="00653F24">
          <w:rPr>
            <w:rStyle w:val="Lienhypertexte"/>
            <w:noProof/>
          </w:rPr>
          <w:t>Figure 1: Rapport entre le champ magnétique et le courant parcourant un fil.</w:t>
        </w:r>
        <w:r w:rsidR="00A65600">
          <w:rPr>
            <w:noProof/>
            <w:webHidden/>
          </w:rPr>
          <w:tab/>
        </w:r>
        <w:r w:rsidR="00A65600">
          <w:rPr>
            <w:noProof/>
            <w:webHidden/>
          </w:rPr>
          <w:fldChar w:fldCharType="begin"/>
        </w:r>
        <w:r w:rsidR="00A65600">
          <w:rPr>
            <w:noProof/>
            <w:webHidden/>
          </w:rPr>
          <w:instrText xml:space="preserve"> PAGEREF _Toc206118962 \h </w:instrText>
        </w:r>
        <w:r w:rsidR="00A65600">
          <w:rPr>
            <w:noProof/>
            <w:webHidden/>
          </w:rPr>
        </w:r>
        <w:r w:rsidR="00A65600">
          <w:rPr>
            <w:noProof/>
            <w:webHidden/>
          </w:rPr>
          <w:fldChar w:fldCharType="separate"/>
        </w:r>
        <w:r w:rsidR="0078601C">
          <w:rPr>
            <w:noProof/>
            <w:webHidden/>
          </w:rPr>
          <w:t>4</w:t>
        </w:r>
        <w:r w:rsidR="00A65600">
          <w:rPr>
            <w:noProof/>
            <w:webHidden/>
          </w:rPr>
          <w:fldChar w:fldCharType="end"/>
        </w:r>
      </w:hyperlink>
    </w:p>
    <w:p w14:paraId="407BB5FD" w14:textId="6C7D3CC4"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3" w:history="1">
        <w:r w:rsidRPr="00653F24">
          <w:rPr>
            <w:rStyle w:val="Lienhypertexte"/>
            <w:noProof/>
          </w:rPr>
          <w:t>Figure 2: Déplacement du microrobot dans la vidéo de SRI International.</w:t>
        </w:r>
        <w:r>
          <w:rPr>
            <w:noProof/>
            <w:webHidden/>
          </w:rPr>
          <w:tab/>
        </w:r>
        <w:r>
          <w:rPr>
            <w:noProof/>
            <w:webHidden/>
          </w:rPr>
          <w:fldChar w:fldCharType="begin"/>
        </w:r>
        <w:r>
          <w:rPr>
            <w:noProof/>
            <w:webHidden/>
          </w:rPr>
          <w:instrText xml:space="preserve"> PAGEREF _Toc206118963 \h </w:instrText>
        </w:r>
        <w:r>
          <w:rPr>
            <w:noProof/>
            <w:webHidden/>
          </w:rPr>
        </w:r>
        <w:r>
          <w:rPr>
            <w:noProof/>
            <w:webHidden/>
          </w:rPr>
          <w:fldChar w:fldCharType="separate"/>
        </w:r>
        <w:r w:rsidR="0078601C">
          <w:rPr>
            <w:noProof/>
            <w:webHidden/>
          </w:rPr>
          <w:t>5</w:t>
        </w:r>
        <w:r>
          <w:rPr>
            <w:noProof/>
            <w:webHidden/>
          </w:rPr>
          <w:fldChar w:fldCharType="end"/>
        </w:r>
      </w:hyperlink>
    </w:p>
    <w:p w14:paraId="65018F3D" w14:textId="282769F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4" w:history="1">
        <w:r w:rsidRPr="00653F24">
          <w:rPr>
            <w:rStyle w:val="Lienhypertexte"/>
            <w:noProof/>
          </w:rPr>
          <w:t>Figure 3: Circuit Imprimé final de Jonas.</w:t>
        </w:r>
        <w:r>
          <w:rPr>
            <w:noProof/>
            <w:webHidden/>
          </w:rPr>
          <w:tab/>
        </w:r>
        <w:r>
          <w:rPr>
            <w:noProof/>
            <w:webHidden/>
          </w:rPr>
          <w:fldChar w:fldCharType="begin"/>
        </w:r>
        <w:r>
          <w:rPr>
            <w:noProof/>
            <w:webHidden/>
          </w:rPr>
          <w:instrText xml:space="preserve"> PAGEREF _Toc206118964 \h </w:instrText>
        </w:r>
        <w:r>
          <w:rPr>
            <w:noProof/>
            <w:webHidden/>
          </w:rPr>
        </w:r>
        <w:r>
          <w:rPr>
            <w:noProof/>
            <w:webHidden/>
          </w:rPr>
          <w:fldChar w:fldCharType="separate"/>
        </w:r>
        <w:r w:rsidR="0078601C">
          <w:rPr>
            <w:noProof/>
            <w:webHidden/>
          </w:rPr>
          <w:t>6</w:t>
        </w:r>
        <w:r>
          <w:rPr>
            <w:noProof/>
            <w:webHidden/>
          </w:rPr>
          <w:fldChar w:fldCharType="end"/>
        </w:r>
      </w:hyperlink>
    </w:p>
    <w:p w14:paraId="07E0F952" w14:textId="573CE6F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5" w:history="1">
        <w:r w:rsidRPr="00653F24">
          <w:rPr>
            <w:rStyle w:val="Lienhypertexte"/>
            <w:noProof/>
          </w:rPr>
          <w:t>Figure 4: Le circuit de Monaco de Miniatur Wunderland.</w:t>
        </w:r>
        <w:r>
          <w:rPr>
            <w:noProof/>
            <w:webHidden/>
          </w:rPr>
          <w:tab/>
        </w:r>
        <w:r>
          <w:rPr>
            <w:noProof/>
            <w:webHidden/>
          </w:rPr>
          <w:fldChar w:fldCharType="begin"/>
        </w:r>
        <w:r>
          <w:rPr>
            <w:noProof/>
            <w:webHidden/>
          </w:rPr>
          <w:instrText xml:space="preserve"> PAGEREF _Toc206118965 \h </w:instrText>
        </w:r>
        <w:r>
          <w:rPr>
            <w:noProof/>
            <w:webHidden/>
          </w:rPr>
        </w:r>
        <w:r>
          <w:rPr>
            <w:noProof/>
            <w:webHidden/>
          </w:rPr>
          <w:fldChar w:fldCharType="separate"/>
        </w:r>
        <w:r w:rsidR="0078601C">
          <w:rPr>
            <w:noProof/>
            <w:webHidden/>
          </w:rPr>
          <w:t>7</w:t>
        </w:r>
        <w:r>
          <w:rPr>
            <w:noProof/>
            <w:webHidden/>
          </w:rPr>
          <w:fldChar w:fldCharType="end"/>
        </w:r>
      </w:hyperlink>
    </w:p>
    <w:p w14:paraId="5CC97051" w14:textId="707EBF4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6" w:history="1">
        <w:r w:rsidRPr="00653F24">
          <w:rPr>
            <w:rStyle w:val="Lienhypertexte"/>
            <w:noProof/>
          </w:rPr>
          <w:t>Figure 5: Circuit de bobines circulaires du Miniatur Wunderland¨</w:t>
        </w:r>
        <w:r>
          <w:rPr>
            <w:noProof/>
            <w:webHidden/>
          </w:rPr>
          <w:tab/>
        </w:r>
        <w:r>
          <w:rPr>
            <w:noProof/>
            <w:webHidden/>
          </w:rPr>
          <w:fldChar w:fldCharType="begin"/>
        </w:r>
        <w:r>
          <w:rPr>
            <w:noProof/>
            <w:webHidden/>
          </w:rPr>
          <w:instrText xml:space="preserve"> PAGEREF _Toc206118966 \h </w:instrText>
        </w:r>
        <w:r>
          <w:rPr>
            <w:noProof/>
            <w:webHidden/>
          </w:rPr>
        </w:r>
        <w:r>
          <w:rPr>
            <w:noProof/>
            <w:webHidden/>
          </w:rPr>
          <w:fldChar w:fldCharType="separate"/>
        </w:r>
        <w:r w:rsidR="0078601C">
          <w:rPr>
            <w:noProof/>
            <w:webHidden/>
          </w:rPr>
          <w:t>8</w:t>
        </w:r>
        <w:r>
          <w:rPr>
            <w:noProof/>
            <w:webHidden/>
          </w:rPr>
          <w:fldChar w:fldCharType="end"/>
        </w:r>
      </w:hyperlink>
    </w:p>
    <w:p w14:paraId="36E6AFBD" w14:textId="698B802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7" w:history="1">
        <w:r w:rsidRPr="00653F24">
          <w:rPr>
            <w:rStyle w:val="Lienhypertexte"/>
            <w:noProof/>
          </w:rPr>
          <w:t>Figure 6: Réseau de Halbach et bobines linéaires du Miniatur Wunderland</w:t>
        </w:r>
        <w:r>
          <w:rPr>
            <w:noProof/>
            <w:webHidden/>
          </w:rPr>
          <w:tab/>
        </w:r>
        <w:r>
          <w:rPr>
            <w:noProof/>
            <w:webHidden/>
          </w:rPr>
          <w:fldChar w:fldCharType="begin"/>
        </w:r>
        <w:r>
          <w:rPr>
            <w:noProof/>
            <w:webHidden/>
          </w:rPr>
          <w:instrText xml:space="preserve"> PAGEREF _Toc206118967 \h </w:instrText>
        </w:r>
        <w:r>
          <w:rPr>
            <w:noProof/>
            <w:webHidden/>
          </w:rPr>
        </w:r>
        <w:r>
          <w:rPr>
            <w:noProof/>
            <w:webHidden/>
          </w:rPr>
          <w:fldChar w:fldCharType="separate"/>
        </w:r>
        <w:r w:rsidR="0078601C">
          <w:rPr>
            <w:noProof/>
            <w:webHidden/>
          </w:rPr>
          <w:t>9</w:t>
        </w:r>
        <w:r>
          <w:rPr>
            <w:noProof/>
            <w:webHidden/>
          </w:rPr>
          <w:fldChar w:fldCharType="end"/>
        </w:r>
      </w:hyperlink>
    </w:p>
    <w:p w14:paraId="4AF0B71B" w14:textId="205A51FF"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8" w:history="1">
        <w:r w:rsidRPr="00653F24">
          <w:rPr>
            <w:rStyle w:val="Lienhypertexte"/>
            <w:noProof/>
          </w:rPr>
          <w:t>Figure 7: Réseau de Halbach se déplaçant sur des bobines linéaires</w:t>
        </w:r>
        <w:r>
          <w:rPr>
            <w:noProof/>
            <w:webHidden/>
          </w:rPr>
          <w:tab/>
        </w:r>
        <w:r>
          <w:rPr>
            <w:noProof/>
            <w:webHidden/>
          </w:rPr>
          <w:fldChar w:fldCharType="begin"/>
        </w:r>
        <w:r>
          <w:rPr>
            <w:noProof/>
            <w:webHidden/>
          </w:rPr>
          <w:instrText xml:space="preserve"> PAGEREF _Toc206118968 \h </w:instrText>
        </w:r>
        <w:r>
          <w:rPr>
            <w:noProof/>
            <w:webHidden/>
          </w:rPr>
        </w:r>
        <w:r>
          <w:rPr>
            <w:noProof/>
            <w:webHidden/>
          </w:rPr>
          <w:fldChar w:fldCharType="separate"/>
        </w:r>
        <w:r w:rsidR="0078601C">
          <w:rPr>
            <w:noProof/>
            <w:webHidden/>
          </w:rPr>
          <w:t>9</w:t>
        </w:r>
        <w:r>
          <w:rPr>
            <w:noProof/>
            <w:webHidden/>
          </w:rPr>
          <w:fldChar w:fldCharType="end"/>
        </w:r>
      </w:hyperlink>
    </w:p>
    <w:p w14:paraId="0FAD71A9" w14:textId="0F562176"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9" w:history="1">
        <w:r w:rsidRPr="00653F24">
          <w:rPr>
            <w:rStyle w:val="Lienhypertexte"/>
            <w:noProof/>
          </w:rPr>
          <w:t>Figure 8: Proof of Concept du Miniatur Wunderland sur les bobines linéaires</w:t>
        </w:r>
        <w:r>
          <w:rPr>
            <w:noProof/>
            <w:webHidden/>
          </w:rPr>
          <w:tab/>
        </w:r>
        <w:r>
          <w:rPr>
            <w:noProof/>
            <w:webHidden/>
          </w:rPr>
          <w:fldChar w:fldCharType="begin"/>
        </w:r>
        <w:r>
          <w:rPr>
            <w:noProof/>
            <w:webHidden/>
          </w:rPr>
          <w:instrText xml:space="preserve"> PAGEREF _Toc206118969 \h </w:instrText>
        </w:r>
        <w:r>
          <w:rPr>
            <w:noProof/>
            <w:webHidden/>
          </w:rPr>
        </w:r>
        <w:r>
          <w:rPr>
            <w:noProof/>
            <w:webHidden/>
          </w:rPr>
          <w:fldChar w:fldCharType="separate"/>
        </w:r>
        <w:r w:rsidR="0078601C">
          <w:rPr>
            <w:noProof/>
            <w:webHidden/>
          </w:rPr>
          <w:t>10</w:t>
        </w:r>
        <w:r>
          <w:rPr>
            <w:noProof/>
            <w:webHidden/>
          </w:rPr>
          <w:fldChar w:fldCharType="end"/>
        </w:r>
      </w:hyperlink>
    </w:p>
    <w:p w14:paraId="0BEE14A0" w14:textId="36F1AD0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0" w:history="1">
        <w:r w:rsidRPr="00653F24">
          <w:rPr>
            <w:rStyle w:val="Lienhypertexte"/>
            <w:noProof/>
          </w:rPr>
          <w:t>Figure 9: Réseau de Halbach sous les voitures de Miniatur Wunderland.</w:t>
        </w:r>
        <w:r>
          <w:rPr>
            <w:noProof/>
            <w:webHidden/>
          </w:rPr>
          <w:tab/>
        </w:r>
        <w:r>
          <w:rPr>
            <w:noProof/>
            <w:webHidden/>
          </w:rPr>
          <w:fldChar w:fldCharType="begin"/>
        </w:r>
        <w:r>
          <w:rPr>
            <w:noProof/>
            <w:webHidden/>
          </w:rPr>
          <w:instrText xml:space="preserve"> PAGEREF _Toc206118970 \h </w:instrText>
        </w:r>
        <w:r>
          <w:rPr>
            <w:noProof/>
            <w:webHidden/>
          </w:rPr>
        </w:r>
        <w:r>
          <w:rPr>
            <w:noProof/>
            <w:webHidden/>
          </w:rPr>
          <w:fldChar w:fldCharType="separate"/>
        </w:r>
        <w:r w:rsidR="0078601C">
          <w:rPr>
            <w:noProof/>
            <w:webHidden/>
          </w:rPr>
          <w:t>10</w:t>
        </w:r>
        <w:r>
          <w:rPr>
            <w:noProof/>
            <w:webHidden/>
          </w:rPr>
          <w:fldChar w:fldCharType="end"/>
        </w:r>
      </w:hyperlink>
    </w:p>
    <w:p w14:paraId="4799E264" w14:textId="3F5C5B0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1" w:history="1">
        <w:r w:rsidRPr="00653F24">
          <w:rPr>
            <w:rStyle w:val="Lienhypertexte"/>
            <w:noProof/>
          </w:rPr>
          <w:t>Figure 10: Circuit imprimé du circuit de Miniatur Wunderland.</w:t>
        </w:r>
        <w:r>
          <w:rPr>
            <w:noProof/>
            <w:webHidden/>
          </w:rPr>
          <w:tab/>
        </w:r>
        <w:r>
          <w:rPr>
            <w:noProof/>
            <w:webHidden/>
          </w:rPr>
          <w:fldChar w:fldCharType="begin"/>
        </w:r>
        <w:r>
          <w:rPr>
            <w:noProof/>
            <w:webHidden/>
          </w:rPr>
          <w:instrText xml:space="preserve"> PAGEREF _Toc206118971 \h </w:instrText>
        </w:r>
        <w:r>
          <w:rPr>
            <w:noProof/>
            <w:webHidden/>
          </w:rPr>
        </w:r>
        <w:r>
          <w:rPr>
            <w:noProof/>
            <w:webHidden/>
          </w:rPr>
          <w:fldChar w:fldCharType="separate"/>
        </w:r>
        <w:r w:rsidR="0078601C">
          <w:rPr>
            <w:noProof/>
            <w:webHidden/>
          </w:rPr>
          <w:t>11</w:t>
        </w:r>
        <w:r>
          <w:rPr>
            <w:noProof/>
            <w:webHidden/>
          </w:rPr>
          <w:fldChar w:fldCharType="end"/>
        </w:r>
      </w:hyperlink>
    </w:p>
    <w:p w14:paraId="758EECDE" w14:textId="39142CC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2" w:history="1">
        <w:r w:rsidRPr="00653F24">
          <w:rPr>
            <w:rStyle w:val="Lienhypertexte"/>
            <w:noProof/>
          </w:rPr>
          <w:t>Figure 11: Echiquier automatique de Miko (Miko Chess).</w:t>
        </w:r>
        <w:r>
          <w:rPr>
            <w:noProof/>
            <w:webHidden/>
          </w:rPr>
          <w:tab/>
        </w:r>
        <w:r>
          <w:rPr>
            <w:noProof/>
            <w:webHidden/>
          </w:rPr>
          <w:fldChar w:fldCharType="begin"/>
        </w:r>
        <w:r>
          <w:rPr>
            <w:noProof/>
            <w:webHidden/>
          </w:rPr>
          <w:instrText xml:space="preserve"> PAGEREF _Toc206118972 \h </w:instrText>
        </w:r>
        <w:r>
          <w:rPr>
            <w:noProof/>
            <w:webHidden/>
          </w:rPr>
        </w:r>
        <w:r>
          <w:rPr>
            <w:noProof/>
            <w:webHidden/>
          </w:rPr>
          <w:fldChar w:fldCharType="separate"/>
        </w:r>
        <w:r w:rsidR="0078601C">
          <w:rPr>
            <w:noProof/>
            <w:webHidden/>
          </w:rPr>
          <w:t>12</w:t>
        </w:r>
        <w:r>
          <w:rPr>
            <w:noProof/>
            <w:webHidden/>
          </w:rPr>
          <w:fldChar w:fldCharType="end"/>
        </w:r>
      </w:hyperlink>
    </w:p>
    <w:p w14:paraId="0721F8FD" w14:textId="3B35828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3" w:history="1">
        <w:r w:rsidRPr="00653F24">
          <w:rPr>
            <w:rStyle w:val="Lienhypertexte"/>
            <w:noProof/>
          </w:rPr>
          <w:t>Figure 12: Intérieur du plateau de jeu SquareOff</w:t>
        </w:r>
        <w:r>
          <w:rPr>
            <w:noProof/>
            <w:webHidden/>
          </w:rPr>
          <w:tab/>
        </w:r>
        <w:r>
          <w:rPr>
            <w:noProof/>
            <w:webHidden/>
          </w:rPr>
          <w:fldChar w:fldCharType="begin"/>
        </w:r>
        <w:r>
          <w:rPr>
            <w:noProof/>
            <w:webHidden/>
          </w:rPr>
          <w:instrText xml:space="preserve"> PAGEREF _Toc206118973 \h </w:instrText>
        </w:r>
        <w:r>
          <w:rPr>
            <w:noProof/>
            <w:webHidden/>
          </w:rPr>
        </w:r>
        <w:r>
          <w:rPr>
            <w:noProof/>
            <w:webHidden/>
          </w:rPr>
          <w:fldChar w:fldCharType="separate"/>
        </w:r>
        <w:r w:rsidR="0078601C">
          <w:rPr>
            <w:noProof/>
            <w:webHidden/>
          </w:rPr>
          <w:t>13</w:t>
        </w:r>
        <w:r>
          <w:rPr>
            <w:noProof/>
            <w:webHidden/>
          </w:rPr>
          <w:fldChar w:fldCharType="end"/>
        </w:r>
      </w:hyperlink>
    </w:p>
    <w:p w14:paraId="3D59AA99" w14:textId="5E07E4A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4" w:history="1">
        <w:r w:rsidRPr="00653F24">
          <w:rPr>
            <w:rStyle w:val="Lienhypertexte"/>
            <w:noProof/>
          </w:rPr>
          <w:t>Figure 13 : Vue du dessus de la bobine circulaire conjointe</w:t>
        </w:r>
        <w:r>
          <w:rPr>
            <w:noProof/>
            <w:webHidden/>
          </w:rPr>
          <w:tab/>
        </w:r>
        <w:r>
          <w:rPr>
            <w:noProof/>
            <w:webHidden/>
          </w:rPr>
          <w:fldChar w:fldCharType="begin"/>
        </w:r>
        <w:r>
          <w:rPr>
            <w:noProof/>
            <w:webHidden/>
          </w:rPr>
          <w:instrText xml:space="preserve"> PAGEREF _Toc206118974 \h </w:instrText>
        </w:r>
        <w:r>
          <w:rPr>
            <w:noProof/>
            <w:webHidden/>
          </w:rPr>
        </w:r>
        <w:r>
          <w:rPr>
            <w:noProof/>
            <w:webHidden/>
          </w:rPr>
          <w:fldChar w:fldCharType="separate"/>
        </w:r>
        <w:r w:rsidR="0078601C">
          <w:rPr>
            <w:noProof/>
            <w:webHidden/>
          </w:rPr>
          <w:t>14</w:t>
        </w:r>
        <w:r>
          <w:rPr>
            <w:noProof/>
            <w:webHidden/>
          </w:rPr>
          <w:fldChar w:fldCharType="end"/>
        </w:r>
      </w:hyperlink>
    </w:p>
    <w:p w14:paraId="33F27B43" w14:textId="6EB689EB"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5" w:history="1">
        <w:r w:rsidRPr="00653F24">
          <w:rPr>
            <w:rStyle w:val="Lienhypertexte"/>
            <w:noProof/>
          </w:rPr>
          <w:t>Figure 14 : Vue du dessous de la bobine circulaire conjointe</w:t>
        </w:r>
        <w:r>
          <w:rPr>
            <w:noProof/>
            <w:webHidden/>
          </w:rPr>
          <w:tab/>
        </w:r>
        <w:r>
          <w:rPr>
            <w:noProof/>
            <w:webHidden/>
          </w:rPr>
          <w:fldChar w:fldCharType="begin"/>
        </w:r>
        <w:r>
          <w:rPr>
            <w:noProof/>
            <w:webHidden/>
          </w:rPr>
          <w:instrText xml:space="preserve"> PAGEREF _Toc206118975 \h </w:instrText>
        </w:r>
        <w:r>
          <w:rPr>
            <w:noProof/>
            <w:webHidden/>
          </w:rPr>
        </w:r>
        <w:r>
          <w:rPr>
            <w:noProof/>
            <w:webHidden/>
          </w:rPr>
          <w:fldChar w:fldCharType="separate"/>
        </w:r>
        <w:r w:rsidR="0078601C">
          <w:rPr>
            <w:noProof/>
            <w:webHidden/>
          </w:rPr>
          <w:t>14</w:t>
        </w:r>
        <w:r>
          <w:rPr>
            <w:noProof/>
            <w:webHidden/>
          </w:rPr>
          <w:fldChar w:fldCharType="end"/>
        </w:r>
      </w:hyperlink>
    </w:p>
    <w:p w14:paraId="786F7E58" w14:textId="0C0ADC5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6" w:history="1">
        <w:r w:rsidRPr="00653F24">
          <w:rPr>
            <w:rStyle w:val="Lienhypertexte"/>
            <w:noProof/>
          </w:rPr>
          <w:t>Figure 15 : Vue du dessous de la bobine circulaire inversée</w:t>
        </w:r>
        <w:r>
          <w:rPr>
            <w:noProof/>
            <w:webHidden/>
          </w:rPr>
          <w:tab/>
        </w:r>
        <w:r>
          <w:rPr>
            <w:noProof/>
            <w:webHidden/>
          </w:rPr>
          <w:fldChar w:fldCharType="begin"/>
        </w:r>
        <w:r>
          <w:rPr>
            <w:noProof/>
            <w:webHidden/>
          </w:rPr>
          <w:instrText xml:space="preserve"> PAGEREF _Toc206118976 \h </w:instrText>
        </w:r>
        <w:r>
          <w:rPr>
            <w:noProof/>
            <w:webHidden/>
          </w:rPr>
        </w:r>
        <w:r>
          <w:rPr>
            <w:noProof/>
            <w:webHidden/>
          </w:rPr>
          <w:fldChar w:fldCharType="separate"/>
        </w:r>
        <w:r w:rsidR="0078601C">
          <w:rPr>
            <w:noProof/>
            <w:webHidden/>
          </w:rPr>
          <w:t>15</w:t>
        </w:r>
        <w:r>
          <w:rPr>
            <w:noProof/>
            <w:webHidden/>
          </w:rPr>
          <w:fldChar w:fldCharType="end"/>
        </w:r>
      </w:hyperlink>
    </w:p>
    <w:p w14:paraId="684F0155" w14:textId="7E659A04"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7" w:history="1">
        <w:r w:rsidRPr="00653F24">
          <w:rPr>
            <w:rStyle w:val="Lienhypertexte"/>
            <w:noProof/>
          </w:rPr>
          <w:t>Figure 16 : Vue du dessus de la bobine circulaire inversée</w:t>
        </w:r>
        <w:r>
          <w:rPr>
            <w:noProof/>
            <w:webHidden/>
          </w:rPr>
          <w:tab/>
        </w:r>
        <w:r>
          <w:rPr>
            <w:noProof/>
            <w:webHidden/>
          </w:rPr>
          <w:fldChar w:fldCharType="begin"/>
        </w:r>
        <w:r>
          <w:rPr>
            <w:noProof/>
            <w:webHidden/>
          </w:rPr>
          <w:instrText xml:space="preserve"> PAGEREF _Toc206118977 \h </w:instrText>
        </w:r>
        <w:r>
          <w:rPr>
            <w:noProof/>
            <w:webHidden/>
          </w:rPr>
        </w:r>
        <w:r>
          <w:rPr>
            <w:noProof/>
            <w:webHidden/>
          </w:rPr>
          <w:fldChar w:fldCharType="separate"/>
        </w:r>
        <w:r w:rsidR="0078601C">
          <w:rPr>
            <w:noProof/>
            <w:webHidden/>
          </w:rPr>
          <w:t>15</w:t>
        </w:r>
        <w:r>
          <w:rPr>
            <w:noProof/>
            <w:webHidden/>
          </w:rPr>
          <w:fldChar w:fldCharType="end"/>
        </w:r>
      </w:hyperlink>
    </w:p>
    <w:p w14:paraId="39F31463" w14:textId="1BF3AA6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8" w:history="1">
        <w:r w:rsidRPr="00653F24">
          <w:rPr>
            <w:rStyle w:val="Lienhypertexte"/>
            <w:noProof/>
          </w:rPr>
          <w:t>Figure 17 : Résultat de simulation électromagnétique de la bobine circulaire conjointe</w:t>
        </w:r>
        <w:r>
          <w:rPr>
            <w:noProof/>
            <w:webHidden/>
          </w:rPr>
          <w:tab/>
        </w:r>
        <w:r>
          <w:rPr>
            <w:noProof/>
            <w:webHidden/>
          </w:rPr>
          <w:fldChar w:fldCharType="begin"/>
        </w:r>
        <w:r>
          <w:rPr>
            <w:noProof/>
            <w:webHidden/>
          </w:rPr>
          <w:instrText xml:space="preserve"> PAGEREF _Toc206118978 \h </w:instrText>
        </w:r>
        <w:r>
          <w:rPr>
            <w:noProof/>
            <w:webHidden/>
          </w:rPr>
        </w:r>
        <w:r>
          <w:rPr>
            <w:noProof/>
            <w:webHidden/>
          </w:rPr>
          <w:fldChar w:fldCharType="separate"/>
        </w:r>
        <w:r w:rsidR="0078601C">
          <w:rPr>
            <w:noProof/>
            <w:webHidden/>
          </w:rPr>
          <w:t>15</w:t>
        </w:r>
        <w:r>
          <w:rPr>
            <w:noProof/>
            <w:webHidden/>
          </w:rPr>
          <w:fldChar w:fldCharType="end"/>
        </w:r>
      </w:hyperlink>
    </w:p>
    <w:p w14:paraId="3D61F321" w14:textId="31DA9E30"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9" w:history="1">
        <w:r w:rsidRPr="00653F24">
          <w:rPr>
            <w:rStyle w:val="Lienhypertexte"/>
            <w:noProof/>
          </w:rPr>
          <w:t>Figure 18 : Résultat de simulation électromagnétique de la bobine circulaire inversée</w:t>
        </w:r>
        <w:r>
          <w:rPr>
            <w:noProof/>
            <w:webHidden/>
          </w:rPr>
          <w:tab/>
        </w:r>
        <w:r>
          <w:rPr>
            <w:noProof/>
            <w:webHidden/>
          </w:rPr>
          <w:fldChar w:fldCharType="begin"/>
        </w:r>
        <w:r>
          <w:rPr>
            <w:noProof/>
            <w:webHidden/>
          </w:rPr>
          <w:instrText xml:space="preserve"> PAGEREF _Toc206118979 \h </w:instrText>
        </w:r>
        <w:r>
          <w:rPr>
            <w:noProof/>
            <w:webHidden/>
          </w:rPr>
        </w:r>
        <w:r>
          <w:rPr>
            <w:noProof/>
            <w:webHidden/>
          </w:rPr>
          <w:fldChar w:fldCharType="separate"/>
        </w:r>
        <w:r w:rsidR="0078601C">
          <w:rPr>
            <w:noProof/>
            <w:webHidden/>
          </w:rPr>
          <w:t>16</w:t>
        </w:r>
        <w:r>
          <w:rPr>
            <w:noProof/>
            <w:webHidden/>
          </w:rPr>
          <w:fldChar w:fldCharType="end"/>
        </w:r>
      </w:hyperlink>
    </w:p>
    <w:p w14:paraId="71B918AB" w14:textId="57958AB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0" w:history="1">
        <w:r w:rsidRPr="00653F24">
          <w:rPr>
            <w:rStyle w:val="Lienhypertexte"/>
            <w:noProof/>
          </w:rPr>
          <w:t>Figure 19 : Vue du dessus de la bobine rectangulaire conjointe</w:t>
        </w:r>
        <w:r>
          <w:rPr>
            <w:noProof/>
            <w:webHidden/>
          </w:rPr>
          <w:tab/>
        </w:r>
        <w:r>
          <w:rPr>
            <w:noProof/>
            <w:webHidden/>
          </w:rPr>
          <w:fldChar w:fldCharType="begin"/>
        </w:r>
        <w:r>
          <w:rPr>
            <w:noProof/>
            <w:webHidden/>
          </w:rPr>
          <w:instrText xml:space="preserve"> PAGEREF _Toc206118980 \h </w:instrText>
        </w:r>
        <w:r>
          <w:rPr>
            <w:noProof/>
            <w:webHidden/>
          </w:rPr>
        </w:r>
        <w:r>
          <w:rPr>
            <w:noProof/>
            <w:webHidden/>
          </w:rPr>
          <w:fldChar w:fldCharType="separate"/>
        </w:r>
        <w:r w:rsidR="0078601C">
          <w:rPr>
            <w:noProof/>
            <w:webHidden/>
          </w:rPr>
          <w:t>16</w:t>
        </w:r>
        <w:r>
          <w:rPr>
            <w:noProof/>
            <w:webHidden/>
          </w:rPr>
          <w:fldChar w:fldCharType="end"/>
        </w:r>
      </w:hyperlink>
    </w:p>
    <w:p w14:paraId="64F45699" w14:textId="3BDEDD0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1" w:history="1">
        <w:r w:rsidRPr="00653F24">
          <w:rPr>
            <w:rStyle w:val="Lienhypertexte"/>
            <w:noProof/>
          </w:rPr>
          <w:t>Figure 20 : Vue du dessous de la bobine rectangulaire conjointe</w:t>
        </w:r>
        <w:r>
          <w:rPr>
            <w:noProof/>
            <w:webHidden/>
          </w:rPr>
          <w:tab/>
        </w:r>
        <w:r>
          <w:rPr>
            <w:noProof/>
            <w:webHidden/>
          </w:rPr>
          <w:fldChar w:fldCharType="begin"/>
        </w:r>
        <w:r>
          <w:rPr>
            <w:noProof/>
            <w:webHidden/>
          </w:rPr>
          <w:instrText xml:space="preserve"> PAGEREF _Toc206118981 \h </w:instrText>
        </w:r>
        <w:r>
          <w:rPr>
            <w:noProof/>
            <w:webHidden/>
          </w:rPr>
        </w:r>
        <w:r>
          <w:rPr>
            <w:noProof/>
            <w:webHidden/>
          </w:rPr>
          <w:fldChar w:fldCharType="separate"/>
        </w:r>
        <w:r w:rsidR="0078601C">
          <w:rPr>
            <w:noProof/>
            <w:webHidden/>
          </w:rPr>
          <w:t>16</w:t>
        </w:r>
        <w:r>
          <w:rPr>
            <w:noProof/>
            <w:webHidden/>
          </w:rPr>
          <w:fldChar w:fldCharType="end"/>
        </w:r>
      </w:hyperlink>
    </w:p>
    <w:p w14:paraId="0CAB1CCD" w14:textId="539D3DB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2" w:history="1">
        <w:r w:rsidRPr="00653F24">
          <w:rPr>
            <w:rStyle w:val="Lienhypertexte"/>
            <w:noProof/>
          </w:rPr>
          <w:t>Figure 21 : Vue du dessous de la bobine rectangulaire inversée</w:t>
        </w:r>
        <w:r>
          <w:rPr>
            <w:noProof/>
            <w:webHidden/>
          </w:rPr>
          <w:tab/>
        </w:r>
        <w:r>
          <w:rPr>
            <w:noProof/>
            <w:webHidden/>
          </w:rPr>
          <w:fldChar w:fldCharType="begin"/>
        </w:r>
        <w:r>
          <w:rPr>
            <w:noProof/>
            <w:webHidden/>
          </w:rPr>
          <w:instrText xml:space="preserve"> PAGEREF _Toc206118982 \h </w:instrText>
        </w:r>
        <w:r>
          <w:rPr>
            <w:noProof/>
            <w:webHidden/>
          </w:rPr>
        </w:r>
        <w:r>
          <w:rPr>
            <w:noProof/>
            <w:webHidden/>
          </w:rPr>
          <w:fldChar w:fldCharType="separate"/>
        </w:r>
        <w:r w:rsidR="0078601C">
          <w:rPr>
            <w:noProof/>
            <w:webHidden/>
          </w:rPr>
          <w:t>17</w:t>
        </w:r>
        <w:r>
          <w:rPr>
            <w:noProof/>
            <w:webHidden/>
          </w:rPr>
          <w:fldChar w:fldCharType="end"/>
        </w:r>
      </w:hyperlink>
    </w:p>
    <w:p w14:paraId="1B7CA98F" w14:textId="3E77E5E5"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3" w:history="1">
        <w:r w:rsidRPr="00653F24">
          <w:rPr>
            <w:rStyle w:val="Lienhypertexte"/>
            <w:noProof/>
          </w:rPr>
          <w:t>Figure 22 : Vue du dessus de la bobine rectangulaire inversée</w:t>
        </w:r>
        <w:r>
          <w:rPr>
            <w:noProof/>
            <w:webHidden/>
          </w:rPr>
          <w:tab/>
        </w:r>
        <w:r>
          <w:rPr>
            <w:noProof/>
            <w:webHidden/>
          </w:rPr>
          <w:fldChar w:fldCharType="begin"/>
        </w:r>
        <w:r>
          <w:rPr>
            <w:noProof/>
            <w:webHidden/>
          </w:rPr>
          <w:instrText xml:space="preserve"> PAGEREF _Toc206118983 \h </w:instrText>
        </w:r>
        <w:r>
          <w:rPr>
            <w:noProof/>
            <w:webHidden/>
          </w:rPr>
        </w:r>
        <w:r>
          <w:rPr>
            <w:noProof/>
            <w:webHidden/>
          </w:rPr>
          <w:fldChar w:fldCharType="separate"/>
        </w:r>
        <w:r w:rsidR="0078601C">
          <w:rPr>
            <w:noProof/>
            <w:webHidden/>
          </w:rPr>
          <w:t>17</w:t>
        </w:r>
        <w:r>
          <w:rPr>
            <w:noProof/>
            <w:webHidden/>
          </w:rPr>
          <w:fldChar w:fldCharType="end"/>
        </w:r>
      </w:hyperlink>
    </w:p>
    <w:p w14:paraId="1881988F" w14:textId="64314E5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4" w:history="1">
        <w:r w:rsidRPr="00653F24">
          <w:rPr>
            <w:rStyle w:val="Lienhypertexte"/>
            <w:noProof/>
          </w:rPr>
          <w:t>Figure 23 : Résultat de simulation électromagnétique de la bobine rectangulaire conjointe</w:t>
        </w:r>
        <w:r>
          <w:rPr>
            <w:noProof/>
            <w:webHidden/>
          </w:rPr>
          <w:tab/>
        </w:r>
        <w:r>
          <w:rPr>
            <w:noProof/>
            <w:webHidden/>
          </w:rPr>
          <w:fldChar w:fldCharType="begin"/>
        </w:r>
        <w:r>
          <w:rPr>
            <w:noProof/>
            <w:webHidden/>
          </w:rPr>
          <w:instrText xml:space="preserve"> PAGEREF _Toc206118984 \h </w:instrText>
        </w:r>
        <w:r>
          <w:rPr>
            <w:noProof/>
            <w:webHidden/>
          </w:rPr>
        </w:r>
        <w:r>
          <w:rPr>
            <w:noProof/>
            <w:webHidden/>
          </w:rPr>
          <w:fldChar w:fldCharType="separate"/>
        </w:r>
        <w:r w:rsidR="0078601C">
          <w:rPr>
            <w:noProof/>
            <w:webHidden/>
          </w:rPr>
          <w:t>17</w:t>
        </w:r>
        <w:r>
          <w:rPr>
            <w:noProof/>
            <w:webHidden/>
          </w:rPr>
          <w:fldChar w:fldCharType="end"/>
        </w:r>
      </w:hyperlink>
    </w:p>
    <w:p w14:paraId="3EC675F9" w14:textId="75C4391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5" w:history="1">
        <w:r w:rsidRPr="00653F24">
          <w:rPr>
            <w:rStyle w:val="Lienhypertexte"/>
            <w:noProof/>
          </w:rPr>
          <w:t>Figure 24 : Résultat de simulation électromagnétique de la bobine rectangulaire inversée</w:t>
        </w:r>
        <w:r>
          <w:rPr>
            <w:noProof/>
            <w:webHidden/>
          </w:rPr>
          <w:tab/>
        </w:r>
        <w:r>
          <w:rPr>
            <w:noProof/>
            <w:webHidden/>
          </w:rPr>
          <w:fldChar w:fldCharType="begin"/>
        </w:r>
        <w:r>
          <w:rPr>
            <w:noProof/>
            <w:webHidden/>
          </w:rPr>
          <w:instrText xml:space="preserve"> PAGEREF _Toc206118985 \h </w:instrText>
        </w:r>
        <w:r>
          <w:rPr>
            <w:noProof/>
            <w:webHidden/>
          </w:rPr>
        </w:r>
        <w:r>
          <w:rPr>
            <w:noProof/>
            <w:webHidden/>
          </w:rPr>
          <w:fldChar w:fldCharType="separate"/>
        </w:r>
        <w:r w:rsidR="0078601C">
          <w:rPr>
            <w:noProof/>
            <w:webHidden/>
          </w:rPr>
          <w:t>18</w:t>
        </w:r>
        <w:r>
          <w:rPr>
            <w:noProof/>
            <w:webHidden/>
          </w:rPr>
          <w:fldChar w:fldCharType="end"/>
        </w:r>
      </w:hyperlink>
    </w:p>
    <w:p w14:paraId="5EA8AAFF" w14:textId="63F5EC0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6" w:history="1">
        <w:r w:rsidRPr="00653F24">
          <w:rPr>
            <w:rStyle w:val="Lienhypertexte"/>
            <w:noProof/>
          </w:rPr>
          <w:t>Figure 25: Modélisation de 3 couches sur CST Studio.</w:t>
        </w:r>
        <w:r>
          <w:rPr>
            <w:noProof/>
            <w:webHidden/>
          </w:rPr>
          <w:tab/>
        </w:r>
        <w:r>
          <w:rPr>
            <w:noProof/>
            <w:webHidden/>
          </w:rPr>
          <w:fldChar w:fldCharType="begin"/>
        </w:r>
        <w:r>
          <w:rPr>
            <w:noProof/>
            <w:webHidden/>
          </w:rPr>
          <w:instrText xml:space="preserve"> PAGEREF _Toc206118986 \h </w:instrText>
        </w:r>
        <w:r>
          <w:rPr>
            <w:noProof/>
            <w:webHidden/>
          </w:rPr>
        </w:r>
        <w:r>
          <w:rPr>
            <w:noProof/>
            <w:webHidden/>
          </w:rPr>
          <w:fldChar w:fldCharType="separate"/>
        </w:r>
        <w:r w:rsidR="0078601C">
          <w:rPr>
            <w:noProof/>
            <w:webHidden/>
          </w:rPr>
          <w:t>19</w:t>
        </w:r>
        <w:r>
          <w:rPr>
            <w:noProof/>
            <w:webHidden/>
          </w:rPr>
          <w:fldChar w:fldCharType="end"/>
        </w:r>
      </w:hyperlink>
    </w:p>
    <w:p w14:paraId="07B4D4CD" w14:textId="7CE63FA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7" w:history="1">
        <w:r w:rsidRPr="00653F24">
          <w:rPr>
            <w:rStyle w:val="Lienhypertexte"/>
            <w:noProof/>
          </w:rPr>
          <w:t>Figure 26: Lignes de champ des bobines linéaires tri-couches. Respectivement Courant négatif, nul et positif d'1A</w:t>
        </w:r>
        <w:r>
          <w:rPr>
            <w:noProof/>
            <w:webHidden/>
          </w:rPr>
          <w:tab/>
        </w:r>
        <w:r>
          <w:rPr>
            <w:noProof/>
            <w:webHidden/>
          </w:rPr>
          <w:fldChar w:fldCharType="begin"/>
        </w:r>
        <w:r>
          <w:rPr>
            <w:noProof/>
            <w:webHidden/>
          </w:rPr>
          <w:instrText xml:space="preserve"> PAGEREF _Toc206118987 \h </w:instrText>
        </w:r>
        <w:r>
          <w:rPr>
            <w:noProof/>
            <w:webHidden/>
          </w:rPr>
        </w:r>
        <w:r>
          <w:rPr>
            <w:noProof/>
            <w:webHidden/>
          </w:rPr>
          <w:fldChar w:fldCharType="separate"/>
        </w:r>
        <w:r w:rsidR="0078601C">
          <w:rPr>
            <w:noProof/>
            <w:webHidden/>
          </w:rPr>
          <w:t>19</w:t>
        </w:r>
        <w:r>
          <w:rPr>
            <w:noProof/>
            <w:webHidden/>
          </w:rPr>
          <w:fldChar w:fldCharType="end"/>
        </w:r>
      </w:hyperlink>
    </w:p>
    <w:p w14:paraId="3F547FFC" w14:textId="11C1068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8" w:history="1">
        <w:r w:rsidRPr="00653F24">
          <w:rPr>
            <w:rStyle w:val="Lienhypertexte"/>
            <w:noProof/>
          </w:rPr>
          <w:t>Figure 27: Lignes de champ des bobines linéaires tri-couches. Respectivement Courant nul, négatif et positif d'1A</w:t>
        </w:r>
        <w:r>
          <w:rPr>
            <w:noProof/>
            <w:webHidden/>
          </w:rPr>
          <w:tab/>
        </w:r>
        <w:r>
          <w:rPr>
            <w:noProof/>
            <w:webHidden/>
          </w:rPr>
          <w:fldChar w:fldCharType="begin"/>
        </w:r>
        <w:r>
          <w:rPr>
            <w:noProof/>
            <w:webHidden/>
          </w:rPr>
          <w:instrText xml:space="preserve"> PAGEREF _Toc206118988 \h </w:instrText>
        </w:r>
        <w:r>
          <w:rPr>
            <w:noProof/>
            <w:webHidden/>
          </w:rPr>
        </w:r>
        <w:r>
          <w:rPr>
            <w:noProof/>
            <w:webHidden/>
          </w:rPr>
          <w:fldChar w:fldCharType="separate"/>
        </w:r>
        <w:r w:rsidR="0078601C">
          <w:rPr>
            <w:noProof/>
            <w:webHidden/>
          </w:rPr>
          <w:t>20</w:t>
        </w:r>
        <w:r>
          <w:rPr>
            <w:noProof/>
            <w:webHidden/>
          </w:rPr>
          <w:fldChar w:fldCharType="end"/>
        </w:r>
      </w:hyperlink>
    </w:p>
    <w:p w14:paraId="27BEB346" w14:textId="6FCA23C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9" w:history="1">
        <w:r w:rsidRPr="00653F24">
          <w:rPr>
            <w:rStyle w:val="Lienhypertexte"/>
            <w:noProof/>
          </w:rPr>
          <w:t>Figure 28: Modélisation de trois bobines linéaires en une seule couche</w:t>
        </w:r>
        <w:r>
          <w:rPr>
            <w:noProof/>
            <w:webHidden/>
          </w:rPr>
          <w:tab/>
        </w:r>
        <w:r>
          <w:rPr>
            <w:noProof/>
            <w:webHidden/>
          </w:rPr>
          <w:fldChar w:fldCharType="begin"/>
        </w:r>
        <w:r>
          <w:rPr>
            <w:noProof/>
            <w:webHidden/>
          </w:rPr>
          <w:instrText xml:space="preserve"> PAGEREF _Toc206118989 \h </w:instrText>
        </w:r>
        <w:r>
          <w:rPr>
            <w:noProof/>
            <w:webHidden/>
          </w:rPr>
        </w:r>
        <w:r>
          <w:rPr>
            <w:noProof/>
            <w:webHidden/>
          </w:rPr>
          <w:fldChar w:fldCharType="separate"/>
        </w:r>
        <w:r w:rsidR="0078601C">
          <w:rPr>
            <w:noProof/>
            <w:webHidden/>
          </w:rPr>
          <w:t>21</w:t>
        </w:r>
        <w:r>
          <w:rPr>
            <w:noProof/>
            <w:webHidden/>
          </w:rPr>
          <w:fldChar w:fldCharType="end"/>
        </w:r>
      </w:hyperlink>
    </w:p>
    <w:p w14:paraId="59F05E44" w14:textId="761B5FA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0" w:history="1">
        <w:r w:rsidRPr="00653F24">
          <w:rPr>
            <w:rStyle w:val="Lienhypertexte"/>
            <w:noProof/>
          </w:rPr>
          <w:t>Figure 29: Simulation des bobines linéaires monocouches avec une bobine attirant, une autre repoussant et la dernière passive</w:t>
        </w:r>
        <w:r>
          <w:rPr>
            <w:noProof/>
            <w:webHidden/>
          </w:rPr>
          <w:tab/>
        </w:r>
        <w:r>
          <w:rPr>
            <w:noProof/>
            <w:webHidden/>
          </w:rPr>
          <w:fldChar w:fldCharType="begin"/>
        </w:r>
        <w:r>
          <w:rPr>
            <w:noProof/>
            <w:webHidden/>
          </w:rPr>
          <w:instrText xml:space="preserve"> PAGEREF _Toc206118990 \h </w:instrText>
        </w:r>
        <w:r>
          <w:rPr>
            <w:noProof/>
            <w:webHidden/>
          </w:rPr>
        </w:r>
        <w:r>
          <w:rPr>
            <w:noProof/>
            <w:webHidden/>
          </w:rPr>
          <w:fldChar w:fldCharType="separate"/>
        </w:r>
        <w:r w:rsidR="0078601C">
          <w:rPr>
            <w:noProof/>
            <w:webHidden/>
          </w:rPr>
          <w:t>21</w:t>
        </w:r>
        <w:r>
          <w:rPr>
            <w:noProof/>
            <w:webHidden/>
          </w:rPr>
          <w:fldChar w:fldCharType="end"/>
        </w:r>
      </w:hyperlink>
    </w:p>
    <w:p w14:paraId="755D4EBC" w14:textId="5816A41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1" w:history="1">
        <w:r w:rsidRPr="00653F24">
          <w:rPr>
            <w:rStyle w:val="Lienhypertexte"/>
            <w:noProof/>
          </w:rPr>
          <w:t>Figure 30: Modélisation d'aimants arrangés en réseau de Halbach</w:t>
        </w:r>
        <w:r>
          <w:rPr>
            <w:noProof/>
            <w:webHidden/>
          </w:rPr>
          <w:tab/>
        </w:r>
        <w:r>
          <w:rPr>
            <w:noProof/>
            <w:webHidden/>
          </w:rPr>
          <w:fldChar w:fldCharType="begin"/>
        </w:r>
        <w:r>
          <w:rPr>
            <w:noProof/>
            <w:webHidden/>
          </w:rPr>
          <w:instrText xml:space="preserve"> PAGEREF _Toc206118991 \h </w:instrText>
        </w:r>
        <w:r>
          <w:rPr>
            <w:noProof/>
            <w:webHidden/>
          </w:rPr>
        </w:r>
        <w:r>
          <w:rPr>
            <w:noProof/>
            <w:webHidden/>
          </w:rPr>
          <w:fldChar w:fldCharType="separate"/>
        </w:r>
        <w:r w:rsidR="0078601C">
          <w:rPr>
            <w:noProof/>
            <w:webHidden/>
          </w:rPr>
          <w:t>22</w:t>
        </w:r>
        <w:r>
          <w:rPr>
            <w:noProof/>
            <w:webHidden/>
          </w:rPr>
          <w:fldChar w:fldCharType="end"/>
        </w:r>
      </w:hyperlink>
    </w:p>
    <w:p w14:paraId="17A2820D" w14:textId="22E753D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2" w:history="1">
        <w:r w:rsidRPr="00653F24">
          <w:rPr>
            <w:rStyle w:val="Lienhypertexte"/>
            <w:noProof/>
          </w:rPr>
          <w:t>Figure 31: Modélisation d'aimants arrangés en réseau alterné</w:t>
        </w:r>
        <w:r>
          <w:rPr>
            <w:noProof/>
            <w:webHidden/>
          </w:rPr>
          <w:tab/>
        </w:r>
        <w:r>
          <w:rPr>
            <w:noProof/>
            <w:webHidden/>
          </w:rPr>
          <w:fldChar w:fldCharType="begin"/>
        </w:r>
        <w:r>
          <w:rPr>
            <w:noProof/>
            <w:webHidden/>
          </w:rPr>
          <w:instrText xml:space="preserve"> PAGEREF _Toc206118992 \h </w:instrText>
        </w:r>
        <w:r>
          <w:rPr>
            <w:noProof/>
            <w:webHidden/>
          </w:rPr>
        </w:r>
        <w:r>
          <w:rPr>
            <w:noProof/>
            <w:webHidden/>
          </w:rPr>
          <w:fldChar w:fldCharType="separate"/>
        </w:r>
        <w:r w:rsidR="0078601C">
          <w:rPr>
            <w:noProof/>
            <w:webHidden/>
          </w:rPr>
          <w:t>22</w:t>
        </w:r>
        <w:r>
          <w:rPr>
            <w:noProof/>
            <w:webHidden/>
          </w:rPr>
          <w:fldChar w:fldCharType="end"/>
        </w:r>
      </w:hyperlink>
    </w:p>
    <w:p w14:paraId="5063FB06" w14:textId="1F96FEE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3" w:history="1">
        <w:r w:rsidRPr="00653F24">
          <w:rPr>
            <w:rStyle w:val="Lienhypertexte"/>
            <w:noProof/>
          </w:rPr>
          <w:t>Figure 32: Lignes de champ du réseau de Halbach</w:t>
        </w:r>
        <w:r>
          <w:rPr>
            <w:noProof/>
            <w:webHidden/>
          </w:rPr>
          <w:tab/>
        </w:r>
        <w:r>
          <w:rPr>
            <w:noProof/>
            <w:webHidden/>
          </w:rPr>
          <w:fldChar w:fldCharType="begin"/>
        </w:r>
        <w:r>
          <w:rPr>
            <w:noProof/>
            <w:webHidden/>
          </w:rPr>
          <w:instrText xml:space="preserve"> PAGEREF _Toc206118993 \h </w:instrText>
        </w:r>
        <w:r>
          <w:rPr>
            <w:noProof/>
            <w:webHidden/>
          </w:rPr>
        </w:r>
        <w:r>
          <w:rPr>
            <w:noProof/>
            <w:webHidden/>
          </w:rPr>
          <w:fldChar w:fldCharType="separate"/>
        </w:r>
        <w:r w:rsidR="0078601C">
          <w:rPr>
            <w:noProof/>
            <w:webHidden/>
          </w:rPr>
          <w:t>23</w:t>
        </w:r>
        <w:r>
          <w:rPr>
            <w:noProof/>
            <w:webHidden/>
          </w:rPr>
          <w:fldChar w:fldCharType="end"/>
        </w:r>
      </w:hyperlink>
    </w:p>
    <w:p w14:paraId="26A1E7E7" w14:textId="4D3A2EC6"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4" w:history="1">
        <w:r w:rsidRPr="00653F24">
          <w:rPr>
            <w:rStyle w:val="Lienhypertexte"/>
            <w:noProof/>
          </w:rPr>
          <w:t>Figure 33: Lignes de champ du réseau alterné</w:t>
        </w:r>
        <w:r>
          <w:rPr>
            <w:noProof/>
            <w:webHidden/>
          </w:rPr>
          <w:tab/>
        </w:r>
        <w:r>
          <w:rPr>
            <w:noProof/>
            <w:webHidden/>
          </w:rPr>
          <w:fldChar w:fldCharType="begin"/>
        </w:r>
        <w:r>
          <w:rPr>
            <w:noProof/>
            <w:webHidden/>
          </w:rPr>
          <w:instrText xml:space="preserve"> PAGEREF _Toc206118994 \h </w:instrText>
        </w:r>
        <w:r>
          <w:rPr>
            <w:noProof/>
            <w:webHidden/>
          </w:rPr>
        </w:r>
        <w:r>
          <w:rPr>
            <w:noProof/>
            <w:webHidden/>
          </w:rPr>
          <w:fldChar w:fldCharType="separate"/>
        </w:r>
        <w:r w:rsidR="0078601C">
          <w:rPr>
            <w:noProof/>
            <w:webHidden/>
          </w:rPr>
          <w:t>23</w:t>
        </w:r>
        <w:r>
          <w:rPr>
            <w:noProof/>
            <w:webHidden/>
          </w:rPr>
          <w:fldChar w:fldCharType="end"/>
        </w:r>
      </w:hyperlink>
    </w:p>
    <w:p w14:paraId="2C4A50C7" w14:textId="318BCB6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5" w:history="1">
        <w:r w:rsidRPr="00653F24">
          <w:rPr>
            <w:rStyle w:val="Lienhypertexte"/>
            <w:noProof/>
          </w:rPr>
          <w:t>Figure 34: Carte de bobines linéaires réalisée par bobricius</w:t>
        </w:r>
        <w:r>
          <w:rPr>
            <w:noProof/>
            <w:webHidden/>
          </w:rPr>
          <w:tab/>
        </w:r>
        <w:r>
          <w:rPr>
            <w:noProof/>
            <w:webHidden/>
          </w:rPr>
          <w:fldChar w:fldCharType="begin"/>
        </w:r>
        <w:r>
          <w:rPr>
            <w:noProof/>
            <w:webHidden/>
          </w:rPr>
          <w:instrText xml:space="preserve"> PAGEREF _Toc206118995 \h </w:instrText>
        </w:r>
        <w:r>
          <w:rPr>
            <w:noProof/>
            <w:webHidden/>
          </w:rPr>
        </w:r>
        <w:r>
          <w:rPr>
            <w:noProof/>
            <w:webHidden/>
          </w:rPr>
          <w:fldChar w:fldCharType="separate"/>
        </w:r>
        <w:r w:rsidR="0078601C">
          <w:rPr>
            <w:noProof/>
            <w:webHidden/>
          </w:rPr>
          <w:t>24</w:t>
        </w:r>
        <w:r>
          <w:rPr>
            <w:noProof/>
            <w:webHidden/>
          </w:rPr>
          <w:fldChar w:fldCharType="end"/>
        </w:r>
      </w:hyperlink>
    </w:p>
    <w:p w14:paraId="3A099D30" w14:textId="44F7C656"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6" w:history="1">
        <w:r w:rsidRPr="00653F24">
          <w:rPr>
            <w:rStyle w:val="Lienhypertexte"/>
            <w:noProof/>
          </w:rPr>
          <w:t>Figure 35: Fonctionnement de la carte de bobricius</w:t>
        </w:r>
        <w:r>
          <w:rPr>
            <w:noProof/>
            <w:webHidden/>
          </w:rPr>
          <w:tab/>
        </w:r>
        <w:r>
          <w:rPr>
            <w:noProof/>
            <w:webHidden/>
          </w:rPr>
          <w:fldChar w:fldCharType="begin"/>
        </w:r>
        <w:r>
          <w:rPr>
            <w:noProof/>
            <w:webHidden/>
          </w:rPr>
          <w:instrText xml:space="preserve"> PAGEREF _Toc206118996 \h </w:instrText>
        </w:r>
        <w:r>
          <w:rPr>
            <w:noProof/>
            <w:webHidden/>
          </w:rPr>
        </w:r>
        <w:r>
          <w:rPr>
            <w:noProof/>
            <w:webHidden/>
          </w:rPr>
          <w:fldChar w:fldCharType="separate"/>
        </w:r>
        <w:r w:rsidR="0078601C">
          <w:rPr>
            <w:noProof/>
            <w:webHidden/>
          </w:rPr>
          <w:t>25</w:t>
        </w:r>
        <w:r>
          <w:rPr>
            <w:noProof/>
            <w:webHidden/>
          </w:rPr>
          <w:fldChar w:fldCharType="end"/>
        </w:r>
      </w:hyperlink>
    </w:p>
    <w:p w14:paraId="1DE00B70" w14:textId="14F0822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7" w:history="1">
        <w:r w:rsidRPr="00653F24">
          <w:rPr>
            <w:rStyle w:val="Lienhypertexte"/>
            <w:noProof/>
          </w:rPr>
          <w:t>Figure 36: Carte de test de bobines par Jonas STIRNEMANN</w:t>
        </w:r>
        <w:r>
          <w:rPr>
            <w:noProof/>
            <w:webHidden/>
          </w:rPr>
          <w:tab/>
        </w:r>
        <w:r>
          <w:rPr>
            <w:noProof/>
            <w:webHidden/>
          </w:rPr>
          <w:fldChar w:fldCharType="begin"/>
        </w:r>
        <w:r>
          <w:rPr>
            <w:noProof/>
            <w:webHidden/>
          </w:rPr>
          <w:instrText xml:space="preserve"> PAGEREF _Toc206118997 \h </w:instrText>
        </w:r>
        <w:r>
          <w:rPr>
            <w:noProof/>
            <w:webHidden/>
          </w:rPr>
        </w:r>
        <w:r>
          <w:rPr>
            <w:noProof/>
            <w:webHidden/>
          </w:rPr>
          <w:fldChar w:fldCharType="separate"/>
        </w:r>
        <w:r w:rsidR="0078601C">
          <w:rPr>
            <w:noProof/>
            <w:webHidden/>
          </w:rPr>
          <w:t>26</w:t>
        </w:r>
        <w:r>
          <w:rPr>
            <w:noProof/>
            <w:webHidden/>
          </w:rPr>
          <w:fldChar w:fldCharType="end"/>
        </w:r>
      </w:hyperlink>
    </w:p>
    <w:p w14:paraId="372388BA" w14:textId="0F2E9A6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8" w:history="1">
        <w:r w:rsidRPr="00653F24">
          <w:rPr>
            <w:rStyle w:val="Lienhypertexte"/>
            <w:noProof/>
          </w:rPr>
          <w:t>Figure 37: Carte de contrôle à gauche et Carte de bobines à droite</w:t>
        </w:r>
        <w:r>
          <w:rPr>
            <w:noProof/>
            <w:webHidden/>
          </w:rPr>
          <w:tab/>
        </w:r>
        <w:r>
          <w:rPr>
            <w:noProof/>
            <w:webHidden/>
          </w:rPr>
          <w:fldChar w:fldCharType="begin"/>
        </w:r>
        <w:r>
          <w:rPr>
            <w:noProof/>
            <w:webHidden/>
          </w:rPr>
          <w:instrText xml:space="preserve"> PAGEREF _Toc206118998 \h </w:instrText>
        </w:r>
        <w:r>
          <w:rPr>
            <w:noProof/>
            <w:webHidden/>
          </w:rPr>
        </w:r>
        <w:r>
          <w:rPr>
            <w:noProof/>
            <w:webHidden/>
          </w:rPr>
          <w:fldChar w:fldCharType="separate"/>
        </w:r>
        <w:r w:rsidR="0078601C">
          <w:rPr>
            <w:noProof/>
            <w:webHidden/>
          </w:rPr>
          <w:t>27</w:t>
        </w:r>
        <w:r>
          <w:rPr>
            <w:noProof/>
            <w:webHidden/>
          </w:rPr>
          <w:fldChar w:fldCharType="end"/>
        </w:r>
      </w:hyperlink>
    </w:p>
    <w:p w14:paraId="69411485" w14:textId="444D294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9" w:history="1">
        <w:r w:rsidRPr="00653F24">
          <w:rPr>
            <w:rStyle w:val="Lienhypertexte"/>
            <w:noProof/>
          </w:rPr>
          <w:t>Figure 38: Cartes de contrôle et de bobines assemblées</w:t>
        </w:r>
        <w:r>
          <w:rPr>
            <w:noProof/>
            <w:webHidden/>
          </w:rPr>
          <w:tab/>
        </w:r>
        <w:r>
          <w:rPr>
            <w:noProof/>
            <w:webHidden/>
          </w:rPr>
          <w:fldChar w:fldCharType="begin"/>
        </w:r>
        <w:r>
          <w:rPr>
            <w:noProof/>
            <w:webHidden/>
          </w:rPr>
          <w:instrText xml:space="preserve"> PAGEREF _Toc206118999 \h </w:instrText>
        </w:r>
        <w:r>
          <w:rPr>
            <w:noProof/>
            <w:webHidden/>
          </w:rPr>
        </w:r>
        <w:r>
          <w:rPr>
            <w:noProof/>
            <w:webHidden/>
          </w:rPr>
          <w:fldChar w:fldCharType="separate"/>
        </w:r>
        <w:r w:rsidR="0078601C">
          <w:rPr>
            <w:noProof/>
            <w:webHidden/>
          </w:rPr>
          <w:t>28</w:t>
        </w:r>
        <w:r>
          <w:rPr>
            <w:noProof/>
            <w:webHidden/>
          </w:rPr>
          <w:fldChar w:fldCharType="end"/>
        </w:r>
      </w:hyperlink>
    </w:p>
    <w:p w14:paraId="00BD2111" w14:textId="7F2396F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0" w:history="1">
        <w:r w:rsidRPr="00653F24">
          <w:rPr>
            <w:rStyle w:val="Lienhypertexte"/>
            <w:noProof/>
          </w:rPr>
          <w:t>Figure 39: Schéma d'un bloc de bobines du prototype final</w:t>
        </w:r>
        <w:r>
          <w:rPr>
            <w:noProof/>
            <w:webHidden/>
          </w:rPr>
          <w:tab/>
        </w:r>
        <w:r>
          <w:rPr>
            <w:noProof/>
            <w:webHidden/>
          </w:rPr>
          <w:fldChar w:fldCharType="begin"/>
        </w:r>
        <w:r>
          <w:rPr>
            <w:noProof/>
            <w:webHidden/>
          </w:rPr>
          <w:instrText xml:space="preserve"> PAGEREF _Toc206119000 \h </w:instrText>
        </w:r>
        <w:r>
          <w:rPr>
            <w:noProof/>
            <w:webHidden/>
          </w:rPr>
        </w:r>
        <w:r>
          <w:rPr>
            <w:noProof/>
            <w:webHidden/>
          </w:rPr>
          <w:fldChar w:fldCharType="separate"/>
        </w:r>
        <w:r w:rsidR="0078601C">
          <w:rPr>
            <w:noProof/>
            <w:webHidden/>
          </w:rPr>
          <w:t>31</w:t>
        </w:r>
        <w:r>
          <w:rPr>
            <w:noProof/>
            <w:webHidden/>
          </w:rPr>
          <w:fldChar w:fldCharType="end"/>
        </w:r>
      </w:hyperlink>
    </w:p>
    <w:p w14:paraId="72AA281E" w14:textId="493D4A04"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1" w:history="1">
        <w:r w:rsidRPr="00653F24">
          <w:rPr>
            <w:rStyle w:val="Lienhypertexte"/>
            <w:noProof/>
          </w:rPr>
          <w:t>Figure 40: Schéma de pont en H du prototype final</w:t>
        </w:r>
        <w:r>
          <w:rPr>
            <w:noProof/>
            <w:webHidden/>
          </w:rPr>
          <w:tab/>
        </w:r>
        <w:r>
          <w:rPr>
            <w:noProof/>
            <w:webHidden/>
          </w:rPr>
          <w:fldChar w:fldCharType="begin"/>
        </w:r>
        <w:r>
          <w:rPr>
            <w:noProof/>
            <w:webHidden/>
          </w:rPr>
          <w:instrText xml:space="preserve"> PAGEREF _Toc206119001 \h </w:instrText>
        </w:r>
        <w:r>
          <w:rPr>
            <w:noProof/>
            <w:webHidden/>
          </w:rPr>
        </w:r>
        <w:r>
          <w:rPr>
            <w:noProof/>
            <w:webHidden/>
          </w:rPr>
          <w:fldChar w:fldCharType="separate"/>
        </w:r>
        <w:r w:rsidR="0078601C">
          <w:rPr>
            <w:noProof/>
            <w:webHidden/>
          </w:rPr>
          <w:t>31</w:t>
        </w:r>
        <w:r>
          <w:rPr>
            <w:noProof/>
            <w:webHidden/>
          </w:rPr>
          <w:fldChar w:fldCharType="end"/>
        </w:r>
      </w:hyperlink>
    </w:p>
    <w:p w14:paraId="04D207C8" w14:textId="63B15CB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2" w:history="1">
        <w:r w:rsidRPr="00653F24">
          <w:rPr>
            <w:rStyle w:val="Lienhypertexte"/>
            <w:noProof/>
          </w:rPr>
          <w:t>Figure 41: Schéma de connexion d'alimentation externe avec switch et LED du prototype final</w:t>
        </w:r>
        <w:r>
          <w:rPr>
            <w:noProof/>
            <w:webHidden/>
          </w:rPr>
          <w:tab/>
        </w:r>
        <w:r>
          <w:rPr>
            <w:noProof/>
            <w:webHidden/>
          </w:rPr>
          <w:fldChar w:fldCharType="begin"/>
        </w:r>
        <w:r>
          <w:rPr>
            <w:noProof/>
            <w:webHidden/>
          </w:rPr>
          <w:instrText xml:space="preserve"> PAGEREF _Toc206119002 \h </w:instrText>
        </w:r>
        <w:r>
          <w:rPr>
            <w:noProof/>
            <w:webHidden/>
          </w:rPr>
        </w:r>
        <w:r>
          <w:rPr>
            <w:noProof/>
            <w:webHidden/>
          </w:rPr>
          <w:fldChar w:fldCharType="separate"/>
        </w:r>
        <w:r w:rsidR="0078601C">
          <w:rPr>
            <w:noProof/>
            <w:webHidden/>
          </w:rPr>
          <w:t>32</w:t>
        </w:r>
        <w:r>
          <w:rPr>
            <w:noProof/>
            <w:webHidden/>
          </w:rPr>
          <w:fldChar w:fldCharType="end"/>
        </w:r>
      </w:hyperlink>
    </w:p>
    <w:p w14:paraId="08812C7F" w14:textId="57A079FD"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3" w:history="1">
        <w:r w:rsidRPr="00653F24">
          <w:rPr>
            <w:rStyle w:val="Lienhypertexte"/>
            <w:noProof/>
          </w:rPr>
          <w:t>Figure 42: Schéma du LDO du prototype final</w:t>
        </w:r>
        <w:r>
          <w:rPr>
            <w:noProof/>
            <w:webHidden/>
          </w:rPr>
          <w:tab/>
        </w:r>
        <w:r>
          <w:rPr>
            <w:noProof/>
            <w:webHidden/>
          </w:rPr>
          <w:fldChar w:fldCharType="begin"/>
        </w:r>
        <w:r>
          <w:rPr>
            <w:noProof/>
            <w:webHidden/>
          </w:rPr>
          <w:instrText xml:space="preserve"> PAGEREF _Toc206119003 \h </w:instrText>
        </w:r>
        <w:r>
          <w:rPr>
            <w:noProof/>
            <w:webHidden/>
          </w:rPr>
        </w:r>
        <w:r>
          <w:rPr>
            <w:noProof/>
            <w:webHidden/>
          </w:rPr>
          <w:fldChar w:fldCharType="separate"/>
        </w:r>
        <w:r w:rsidR="0078601C">
          <w:rPr>
            <w:noProof/>
            <w:webHidden/>
          </w:rPr>
          <w:t>32</w:t>
        </w:r>
        <w:r>
          <w:rPr>
            <w:noProof/>
            <w:webHidden/>
          </w:rPr>
          <w:fldChar w:fldCharType="end"/>
        </w:r>
      </w:hyperlink>
    </w:p>
    <w:p w14:paraId="5E94B763" w14:textId="17051FB4"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4" w:history="1">
        <w:r w:rsidRPr="00653F24">
          <w:rPr>
            <w:rStyle w:val="Lienhypertexte"/>
            <w:noProof/>
          </w:rPr>
          <w:t>Figure 43: Schéma du microcontrôleur, connecteur SWD et bouton RESET du prototype final</w:t>
        </w:r>
        <w:r>
          <w:rPr>
            <w:noProof/>
            <w:webHidden/>
          </w:rPr>
          <w:tab/>
        </w:r>
        <w:r>
          <w:rPr>
            <w:noProof/>
            <w:webHidden/>
          </w:rPr>
          <w:fldChar w:fldCharType="begin"/>
        </w:r>
        <w:r>
          <w:rPr>
            <w:noProof/>
            <w:webHidden/>
          </w:rPr>
          <w:instrText xml:space="preserve"> PAGEREF _Toc206119004 \h </w:instrText>
        </w:r>
        <w:r>
          <w:rPr>
            <w:noProof/>
            <w:webHidden/>
          </w:rPr>
        </w:r>
        <w:r>
          <w:rPr>
            <w:noProof/>
            <w:webHidden/>
          </w:rPr>
          <w:fldChar w:fldCharType="separate"/>
        </w:r>
        <w:r w:rsidR="0078601C">
          <w:rPr>
            <w:noProof/>
            <w:webHidden/>
          </w:rPr>
          <w:t>33</w:t>
        </w:r>
        <w:r>
          <w:rPr>
            <w:noProof/>
            <w:webHidden/>
          </w:rPr>
          <w:fldChar w:fldCharType="end"/>
        </w:r>
      </w:hyperlink>
    </w:p>
    <w:p w14:paraId="0A4C3419" w14:textId="5A0A722B"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5" w:history="1">
        <w:r w:rsidRPr="00653F24">
          <w:rPr>
            <w:rStyle w:val="Lienhypertexte"/>
            <w:noProof/>
          </w:rPr>
          <w:t>Figure 44: Vue du dessus de la carte de prototype final sur Altium</w:t>
        </w:r>
        <w:r>
          <w:rPr>
            <w:noProof/>
            <w:webHidden/>
          </w:rPr>
          <w:tab/>
        </w:r>
        <w:r>
          <w:rPr>
            <w:noProof/>
            <w:webHidden/>
          </w:rPr>
          <w:fldChar w:fldCharType="begin"/>
        </w:r>
        <w:r>
          <w:rPr>
            <w:noProof/>
            <w:webHidden/>
          </w:rPr>
          <w:instrText xml:space="preserve"> PAGEREF _Toc206119005 \h </w:instrText>
        </w:r>
        <w:r>
          <w:rPr>
            <w:noProof/>
            <w:webHidden/>
          </w:rPr>
        </w:r>
        <w:r>
          <w:rPr>
            <w:noProof/>
            <w:webHidden/>
          </w:rPr>
          <w:fldChar w:fldCharType="separate"/>
        </w:r>
        <w:r w:rsidR="0078601C">
          <w:rPr>
            <w:noProof/>
            <w:webHidden/>
          </w:rPr>
          <w:t>34</w:t>
        </w:r>
        <w:r>
          <w:rPr>
            <w:noProof/>
            <w:webHidden/>
          </w:rPr>
          <w:fldChar w:fldCharType="end"/>
        </w:r>
      </w:hyperlink>
    </w:p>
    <w:p w14:paraId="28776279" w14:textId="48FE6F3B"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6" w:history="1">
        <w:r w:rsidRPr="00653F24">
          <w:rPr>
            <w:rStyle w:val="Lienhypertexte"/>
            <w:noProof/>
          </w:rPr>
          <w:t>Figure 45: Vue du dessous de la carte de prototype final sur Altium</w:t>
        </w:r>
        <w:r>
          <w:rPr>
            <w:noProof/>
            <w:webHidden/>
          </w:rPr>
          <w:tab/>
        </w:r>
        <w:r>
          <w:rPr>
            <w:noProof/>
            <w:webHidden/>
          </w:rPr>
          <w:fldChar w:fldCharType="begin"/>
        </w:r>
        <w:r>
          <w:rPr>
            <w:noProof/>
            <w:webHidden/>
          </w:rPr>
          <w:instrText xml:space="preserve"> PAGEREF _Toc206119006 \h </w:instrText>
        </w:r>
        <w:r>
          <w:rPr>
            <w:noProof/>
            <w:webHidden/>
          </w:rPr>
        </w:r>
        <w:r>
          <w:rPr>
            <w:noProof/>
            <w:webHidden/>
          </w:rPr>
          <w:fldChar w:fldCharType="separate"/>
        </w:r>
        <w:r w:rsidR="0078601C">
          <w:rPr>
            <w:noProof/>
            <w:webHidden/>
          </w:rPr>
          <w:t>35</w:t>
        </w:r>
        <w:r>
          <w:rPr>
            <w:noProof/>
            <w:webHidden/>
          </w:rPr>
          <w:fldChar w:fldCharType="end"/>
        </w:r>
      </w:hyperlink>
    </w:p>
    <w:p w14:paraId="07098910" w14:textId="241ED5C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7" w:history="1">
        <w:r w:rsidRPr="00653F24">
          <w:rPr>
            <w:rStyle w:val="Lienhypertexte"/>
            <w:noProof/>
          </w:rPr>
          <w:t>Figure 46: Deux cartes de prototypes final assemblé. A gauche JLCPCB à droite Eurocircuits</w:t>
        </w:r>
        <w:r>
          <w:rPr>
            <w:noProof/>
            <w:webHidden/>
          </w:rPr>
          <w:tab/>
        </w:r>
        <w:r>
          <w:rPr>
            <w:noProof/>
            <w:webHidden/>
          </w:rPr>
          <w:fldChar w:fldCharType="begin"/>
        </w:r>
        <w:r>
          <w:rPr>
            <w:noProof/>
            <w:webHidden/>
          </w:rPr>
          <w:instrText xml:space="preserve"> PAGEREF _Toc206119007 \h </w:instrText>
        </w:r>
        <w:r>
          <w:rPr>
            <w:noProof/>
            <w:webHidden/>
          </w:rPr>
        </w:r>
        <w:r>
          <w:rPr>
            <w:noProof/>
            <w:webHidden/>
          </w:rPr>
          <w:fldChar w:fldCharType="separate"/>
        </w:r>
        <w:r w:rsidR="0078601C">
          <w:rPr>
            <w:noProof/>
            <w:webHidden/>
          </w:rPr>
          <w:t>37</w:t>
        </w:r>
        <w:r>
          <w:rPr>
            <w:noProof/>
            <w:webHidden/>
          </w:rPr>
          <w:fldChar w:fldCharType="end"/>
        </w:r>
      </w:hyperlink>
    </w:p>
    <w:p w14:paraId="4541E1AB" w14:textId="77777777" w:rsidR="00A65600" w:rsidRDefault="005B76F3" w:rsidP="001875E6">
      <w:pPr>
        <w:pStyle w:val="Corpsdetexte"/>
        <w:ind w:firstLine="0"/>
        <w:rPr>
          <w:noProof/>
        </w:rPr>
      </w:pPr>
      <w:r w:rsidRPr="000048B7">
        <w:rPr>
          <w:rFonts w:cs="Mangal"/>
          <w:szCs w:val="21"/>
        </w:rPr>
        <w:fldChar w:fldCharType="end"/>
      </w:r>
      <w:r w:rsidR="006A513C" w:rsidRPr="000048B7">
        <w:rPr>
          <w:rFonts w:cs="Mangal"/>
          <w:szCs w:val="21"/>
        </w:rPr>
        <w:fldChar w:fldCharType="begin"/>
      </w:r>
      <w:r w:rsidR="006A513C" w:rsidRPr="000048B7">
        <w:rPr>
          <w:rFonts w:cs="Mangal"/>
          <w:szCs w:val="21"/>
        </w:rPr>
        <w:instrText xml:space="preserve"> TOC \h \z \c "Tableau" </w:instrText>
      </w:r>
      <w:r w:rsidR="006A513C" w:rsidRPr="000048B7">
        <w:rPr>
          <w:rFonts w:cs="Mangal"/>
          <w:szCs w:val="21"/>
        </w:rPr>
        <w:fldChar w:fldCharType="separate"/>
      </w:r>
    </w:p>
    <w:p w14:paraId="0B7B3996" w14:textId="5EE045D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8" w:history="1">
        <w:r w:rsidRPr="00266368">
          <w:rPr>
            <w:rStyle w:val="Lienhypertexte"/>
            <w:noProof/>
          </w:rPr>
          <w:t>Tableau 1: Résultats des tests d'arrangements d'aimants</w:t>
        </w:r>
        <w:r>
          <w:rPr>
            <w:noProof/>
            <w:webHidden/>
          </w:rPr>
          <w:tab/>
        </w:r>
        <w:r>
          <w:rPr>
            <w:noProof/>
            <w:webHidden/>
          </w:rPr>
          <w:fldChar w:fldCharType="begin"/>
        </w:r>
        <w:r>
          <w:rPr>
            <w:noProof/>
            <w:webHidden/>
          </w:rPr>
          <w:instrText xml:space="preserve"> PAGEREF _Toc206119008 \h </w:instrText>
        </w:r>
        <w:r>
          <w:rPr>
            <w:noProof/>
            <w:webHidden/>
          </w:rPr>
        </w:r>
        <w:r>
          <w:rPr>
            <w:noProof/>
            <w:webHidden/>
          </w:rPr>
          <w:fldChar w:fldCharType="separate"/>
        </w:r>
        <w:r w:rsidR="0078601C">
          <w:rPr>
            <w:noProof/>
            <w:webHidden/>
          </w:rPr>
          <w:t>29</w:t>
        </w:r>
        <w:r>
          <w:rPr>
            <w:noProof/>
            <w:webHidden/>
          </w:rPr>
          <w:fldChar w:fldCharType="end"/>
        </w:r>
      </w:hyperlink>
    </w:p>
    <w:p w14:paraId="115CE884" w14:textId="49623D2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9" w:history="1">
        <w:r w:rsidRPr="00266368">
          <w:rPr>
            <w:rStyle w:val="Lienhypertexte"/>
            <w:noProof/>
          </w:rPr>
          <w:t>Tableau 2: Comparatif de microcontrôleurs pour prototype final</w:t>
        </w:r>
        <w:r>
          <w:rPr>
            <w:noProof/>
            <w:webHidden/>
          </w:rPr>
          <w:tab/>
        </w:r>
        <w:r>
          <w:rPr>
            <w:noProof/>
            <w:webHidden/>
          </w:rPr>
          <w:fldChar w:fldCharType="begin"/>
        </w:r>
        <w:r>
          <w:rPr>
            <w:noProof/>
            <w:webHidden/>
          </w:rPr>
          <w:instrText xml:space="preserve"> PAGEREF _Toc206119009 \h </w:instrText>
        </w:r>
        <w:r>
          <w:rPr>
            <w:noProof/>
            <w:webHidden/>
          </w:rPr>
        </w:r>
        <w:r>
          <w:rPr>
            <w:noProof/>
            <w:webHidden/>
          </w:rPr>
          <w:fldChar w:fldCharType="separate"/>
        </w:r>
        <w:r w:rsidR="0078601C">
          <w:rPr>
            <w:noProof/>
            <w:webHidden/>
          </w:rPr>
          <w:t>30</w:t>
        </w:r>
        <w:r>
          <w:rPr>
            <w:noProof/>
            <w:webHidden/>
          </w:rPr>
          <w:fldChar w:fldCharType="end"/>
        </w:r>
      </w:hyperlink>
    </w:p>
    <w:p w14:paraId="3450CC32" w14:textId="7D66B43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10" w:history="1">
        <w:r w:rsidRPr="00266368">
          <w:rPr>
            <w:rStyle w:val="Lienhypertexte"/>
            <w:noProof/>
          </w:rPr>
          <w:t>Tableau 3: Comparatif des résistances des bobines des cartes de prototype final</w:t>
        </w:r>
        <w:r>
          <w:rPr>
            <w:noProof/>
            <w:webHidden/>
          </w:rPr>
          <w:tab/>
        </w:r>
        <w:r>
          <w:rPr>
            <w:noProof/>
            <w:webHidden/>
          </w:rPr>
          <w:fldChar w:fldCharType="begin"/>
        </w:r>
        <w:r>
          <w:rPr>
            <w:noProof/>
            <w:webHidden/>
          </w:rPr>
          <w:instrText xml:space="preserve"> PAGEREF _Toc206119010 \h </w:instrText>
        </w:r>
        <w:r>
          <w:rPr>
            <w:noProof/>
            <w:webHidden/>
          </w:rPr>
        </w:r>
        <w:r>
          <w:rPr>
            <w:noProof/>
            <w:webHidden/>
          </w:rPr>
          <w:fldChar w:fldCharType="separate"/>
        </w:r>
        <w:r w:rsidR="0078601C">
          <w:rPr>
            <w:noProof/>
            <w:webHidden/>
          </w:rPr>
          <w:t>36</w:t>
        </w:r>
        <w:r>
          <w:rPr>
            <w:noProof/>
            <w:webHidden/>
          </w:rPr>
          <w:fldChar w:fldCharType="end"/>
        </w:r>
      </w:hyperlink>
    </w:p>
    <w:p w14:paraId="2F61323E" w14:textId="2C793763" w:rsidR="00D755D9" w:rsidRPr="000048B7" w:rsidRDefault="006A513C" w:rsidP="001875E6">
      <w:pPr>
        <w:pStyle w:val="Corpsdetexte"/>
        <w:ind w:firstLine="0"/>
      </w:pPr>
      <w:r w:rsidRPr="000048B7">
        <w:rPr>
          <w:rFonts w:cs="Mangal"/>
          <w:szCs w:val="21"/>
        </w:rPr>
        <w:fldChar w:fldCharType="end"/>
      </w:r>
    </w:p>
    <w:p w14:paraId="3ED12E25" w14:textId="77777777" w:rsidR="002A5F1B" w:rsidRPr="000048B7" w:rsidRDefault="00240719" w:rsidP="00DB0625">
      <w:pPr>
        <w:pStyle w:val="Titre2non-numrothorsTDM"/>
      </w:pPr>
      <w:r w:rsidRPr="000048B7">
        <w:t>Réf</w:t>
      </w:r>
      <w:r w:rsidR="00D755D9" w:rsidRPr="000048B7">
        <w:t>é</w:t>
      </w:r>
      <w:r w:rsidRPr="000048B7">
        <w:t>rences des URL</w:t>
      </w:r>
    </w:p>
    <w:p w14:paraId="79E40F10" w14:textId="12E2CFF2" w:rsidR="002A5F1B" w:rsidRPr="000048B7" w:rsidRDefault="00240719" w:rsidP="00495569">
      <w:pPr>
        <w:pStyle w:val="bibliographie"/>
        <w:ind w:left="851" w:hanging="1134"/>
      </w:pPr>
      <w:r w:rsidRPr="000048B7">
        <w:t>URL01</w:t>
      </w:r>
      <w:r w:rsidRPr="000048B7">
        <w:tab/>
      </w:r>
      <w:hyperlink r:id="rId21" w:history="1">
        <w:r w:rsidR="00991F1B" w:rsidRPr="000048B7">
          <w:rPr>
            <w:rStyle w:val="Lienhypertexte"/>
            <w:u w:val="none"/>
          </w:rPr>
          <w:t>https://commons.wikimedia.org/wiki/File:Electromagnetism.svg</w:t>
        </w:r>
      </w:hyperlink>
      <w:r w:rsidR="00991F1B" w:rsidRPr="000048B7">
        <w:t xml:space="preserve"> </w:t>
      </w:r>
    </w:p>
    <w:p w14:paraId="5425C98A" w14:textId="7A3A5BB1" w:rsidR="00991F1B" w:rsidRPr="000048B7" w:rsidRDefault="00991F1B" w:rsidP="00495569">
      <w:pPr>
        <w:pStyle w:val="bibliographie"/>
        <w:ind w:left="851" w:hanging="1134"/>
      </w:pPr>
      <w:r w:rsidRPr="000048B7">
        <w:t>URL02</w:t>
      </w:r>
      <w:r w:rsidRPr="000048B7">
        <w:tab/>
      </w:r>
      <w:hyperlink r:id="rId22" w:history="1">
        <w:r w:rsidRPr="000048B7">
          <w:rPr>
            <w:rStyle w:val="Lienhypertexte"/>
            <w:u w:val="none"/>
          </w:rPr>
          <w:t>https://www.youtube.com/watch?v=uL6e3co4Qqc</w:t>
        </w:r>
      </w:hyperlink>
      <w:r w:rsidRPr="000048B7">
        <w:t xml:space="preserve"> </w:t>
      </w:r>
    </w:p>
    <w:p w14:paraId="57A44B38" w14:textId="6AB0CC92" w:rsidR="00991F1B" w:rsidRPr="00495569" w:rsidRDefault="00991F1B" w:rsidP="00495569">
      <w:pPr>
        <w:pStyle w:val="bibliographie"/>
        <w:ind w:left="851" w:hanging="1134"/>
      </w:pPr>
      <w:r w:rsidRPr="00495569">
        <w:t>URL0</w:t>
      </w:r>
      <w:r w:rsidR="00DE1384" w:rsidRPr="00495569">
        <w:t>3</w:t>
      </w:r>
      <w:r w:rsidRPr="00495569">
        <w:tab/>
      </w:r>
      <w:hyperlink r:id="rId23" w:history="1">
        <w:r w:rsidR="00495569" w:rsidRPr="00495569">
          <w:rPr>
            <w:rStyle w:val="Lienhypertexte"/>
            <w:u w:val="none"/>
          </w:rPr>
          <w:t>https://github.com/ThePurpleOne/Magtrix/blob/master/docs/memoire/figures/front.png</w:t>
        </w:r>
      </w:hyperlink>
      <w:r w:rsidR="001875E6" w:rsidRPr="00495569">
        <w:t xml:space="preserve"> </w:t>
      </w:r>
    </w:p>
    <w:p w14:paraId="541F086D" w14:textId="77F07FAC" w:rsidR="00991F1B" w:rsidRPr="000048B7" w:rsidRDefault="00991F1B" w:rsidP="00495569">
      <w:pPr>
        <w:pStyle w:val="bibliographie"/>
        <w:ind w:left="851" w:hanging="1134"/>
      </w:pPr>
      <w:r w:rsidRPr="000048B7">
        <w:t>URL0</w:t>
      </w:r>
      <w:r w:rsidR="0006301C" w:rsidRPr="000048B7">
        <w:t>4</w:t>
      </w:r>
      <w:r w:rsidRPr="000048B7">
        <w:tab/>
      </w:r>
      <w:hyperlink r:id="rId24" w:history="1">
        <w:r w:rsidRPr="000048B7">
          <w:rPr>
            <w:rStyle w:val="Lienhypertexte"/>
            <w:u w:val="none"/>
          </w:rPr>
          <w:t>https://www.miniatur-wunderland.de/assets/content/layout/monaco/monaco-formel1-montecarlo-haarnadel.jpg</w:t>
        </w:r>
      </w:hyperlink>
      <w:r w:rsidRPr="000048B7">
        <w:t xml:space="preserve"> </w:t>
      </w:r>
    </w:p>
    <w:p w14:paraId="45933017" w14:textId="33773F46" w:rsidR="00991F1B" w:rsidRPr="000048B7" w:rsidRDefault="0006301C" w:rsidP="00495569">
      <w:pPr>
        <w:pStyle w:val="bibliographie"/>
        <w:ind w:left="851" w:hanging="1134"/>
      </w:pPr>
      <w:r w:rsidRPr="000048B7">
        <w:t>URL05</w:t>
      </w:r>
      <w:r w:rsidR="00991F1B" w:rsidRPr="000048B7">
        <w:tab/>
      </w:r>
      <w:hyperlink r:id="rId25" w:history="1">
        <w:r w:rsidR="00F77972" w:rsidRPr="000048B7">
          <w:rPr>
            <w:rStyle w:val="Lienhypertexte"/>
            <w:u w:val="none"/>
          </w:rPr>
          <w:t>https://www.youtube.com/watch?v=bl5jziS66Zk</w:t>
        </w:r>
      </w:hyperlink>
      <w:r w:rsidR="00F77972" w:rsidRPr="000048B7">
        <w:t xml:space="preserve"> </w:t>
      </w:r>
    </w:p>
    <w:p w14:paraId="3AA8AAD0" w14:textId="5DB04E73" w:rsidR="00991F1B" w:rsidRPr="000048B7" w:rsidRDefault="00991F1B" w:rsidP="00495569">
      <w:pPr>
        <w:pStyle w:val="bibliographie"/>
        <w:ind w:left="851" w:hanging="1134"/>
      </w:pPr>
      <w:r w:rsidRPr="000048B7">
        <w:t>URL0</w:t>
      </w:r>
      <w:r w:rsidR="0006301C" w:rsidRPr="000048B7">
        <w:t>6</w:t>
      </w:r>
      <w:r w:rsidRPr="000048B7">
        <w:tab/>
      </w:r>
      <w:hyperlink r:id="rId26" w:history="1">
        <w:r w:rsidR="00F77972" w:rsidRPr="000048B7">
          <w:rPr>
            <w:rStyle w:val="Lienhypertexte"/>
            <w:u w:val="none"/>
          </w:rPr>
          <w:t>https://www.youtube.com/watch?v=-7VYErogUvg</w:t>
        </w:r>
      </w:hyperlink>
      <w:r w:rsidR="00F77972" w:rsidRPr="000048B7">
        <w:t xml:space="preserve"> </w:t>
      </w:r>
    </w:p>
    <w:p w14:paraId="73ADB9D6" w14:textId="0476D683" w:rsidR="00991F1B" w:rsidRPr="00495569" w:rsidRDefault="00991F1B" w:rsidP="00495569">
      <w:pPr>
        <w:pStyle w:val="bibliographie"/>
        <w:ind w:left="851" w:hanging="1134"/>
      </w:pPr>
      <w:r w:rsidRPr="000048B7">
        <w:t>URL0</w:t>
      </w:r>
      <w:r w:rsidR="00A8181D" w:rsidRPr="000048B7">
        <w:t>7</w:t>
      </w:r>
      <w:r w:rsidR="00495569">
        <w:tab/>
      </w:r>
      <w:hyperlink r:id="rId27" w:history="1">
        <w:r w:rsidR="00495569" w:rsidRPr="00495569">
          <w:rPr>
            <w:rStyle w:val="Lienhypertexte"/>
            <w:sz w:val="20"/>
            <w:szCs w:val="20"/>
            <w:u w:val="none"/>
          </w:rPr>
          <w:t>https://github.com/ThePurpleOne/Magtrix/blob/master/docs/memoire/figures/coil_driver_pcb.jpg</w:t>
        </w:r>
      </w:hyperlink>
      <w:r w:rsidRPr="00495569">
        <w:rPr>
          <w:sz w:val="20"/>
          <w:szCs w:val="20"/>
        </w:rPr>
        <w:t xml:space="preserve"> </w:t>
      </w:r>
    </w:p>
    <w:p w14:paraId="6EE34F16" w14:textId="56D1B044" w:rsidR="0015436A" w:rsidRPr="000048B7" w:rsidRDefault="0015436A" w:rsidP="00495569">
      <w:pPr>
        <w:pStyle w:val="bibliographie"/>
        <w:ind w:left="851" w:hanging="1134"/>
      </w:pPr>
      <w:r w:rsidRPr="000048B7">
        <w:t>URL</w:t>
      </w:r>
      <w:r w:rsidR="003A3BDD" w:rsidRPr="000048B7">
        <w:t>0</w:t>
      </w:r>
      <w:r w:rsidR="00A8181D" w:rsidRPr="000048B7">
        <w:t>8</w:t>
      </w:r>
      <w:r w:rsidRPr="000048B7">
        <w:tab/>
      </w:r>
      <w:hyperlink r:id="rId28" w:history="1">
        <w:r w:rsidRPr="000048B7">
          <w:rPr>
            <w:rStyle w:val="Lienhypertexte"/>
            <w:u w:val="none"/>
          </w:rPr>
          <w:t>https://miko.ai/products/miko-chess</w:t>
        </w:r>
      </w:hyperlink>
      <w:r w:rsidRPr="000048B7">
        <w:t xml:space="preserve"> </w:t>
      </w:r>
    </w:p>
    <w:p w14:paraId="7EBE866E" w14:textId="456406AE" w:rsidR="00A8181D" w:rsidRPr="000048B7" w:rsidRDefault="00A8181D" w:rsidP="00495569">
      <w:pPr>
        <w:pStyle w:val="bibliographie"/>
        <w:ind w:left="851" w:hanging="1134"/>
      </w:pPr>
      <w:r w:rsidRPr="000048B7">
        <w:t>URL09</w:t>
      </w:r>
      <w:r w:rsidRPr="000048B7">
        <w:tab/>
      </w:r>
      <w:hyperlink r:id="rId29" w:history="1">
        <w:r w:rsidR="00711C9E" w:rsidRPr="000048B7">
          <w:rPr>
            <w:rStyle w:val="Lienhypertexte"/>
            <w:u w:val="none"/>
          </w:rPr>
          <w:t>https://youtu.be/y-M5DxNqQVI?si=zlEYOlDHhxqkESsi&amp;t=337</w:t>
        </w:r>
      </w:hyperlink>
      <w:r w:rsidR="00711C9E" w:rsidRPr="000048B7">
        <w:t xml:space="preserve"> </w:t>
      </w:r>
    </w:p>
    <w:p w14:paraId="1913DC5E" w14:textId="4E9A3EE4" w:rsidR="00116EDA" w:rsidRPr="000048B7" w:rsidRDefault="00240719" w:rsidP="00DB0625">
      <w:pPr>
        <w:pStyle w:val="bibliographie"/>
        <w:sectPr w:rsidR="00116EDA" w:rsidRPr="000048B7">
          <w:pgSz w:w="11906" w:h="16838"/>
          <w:pgMar w:top="1416" w:right="1134" w:bottom="1416" w:left="1417" w:header="850" w:footer="850" w:gutter="0"/>
          <w:pgNumType w:fmt="lowerRoman"/>
          <w:cols w:space="720"/>
          <w:formProt w:val="0"/>
          <w:docGrid w:linePitch="600" w:charSpace="32768"/>
        </w:sectPr>
      </w:pPr>
      <w:r w:rsidRPr="000048B7">
        <w:br w:type="page"/>
      </w:r>
    </w:p>
    <w:p w14:paraId="29F9C177" w14:textId="77777777" w:rsidR="002A5F1B" w:rsidRPr="000048B7" w:rsidRDefault="00240719" w:rsidP="00DB0625">
      <w:pPr>
        <w:pStyle w:val="Titre1non-numrot"/>
      </w:pPr>
      <w:bookmarkStart w:id="8" w:name="_Toc206118937"/>
      <w:r w:rsidRPr="000048B7">
        <w:lastRenderedPageBreak/>
        <w:t>Liste des annexes</w:t>
      </w:r>
      <w:bookmarkEnd w:id="8"/>
    </w:p>
    <w:bookmarkStart w:id="9" w:name="__RefHeading___Toc3366_815341517"/>
    <w:bookmarkEnd w:id="9"/>
    <w:p w14:paraId="03F503B2" w14:textId="3AA13FF9" w:rsidR="00A65600" w:rsidRDefault="0024071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0048B7">
        <w:fldChar w:fldCharType="begin"/>
      </w:r>
      <w:r w:rsidRPr="000048B7">
        <w:instrText xml:space="preserve"> TOC \h \z \t "Annexes" \c </w:instrText>
      </w:r>
      <w:r w:rsidRPr="000048B7">
        <w:fldChar w:fldCharType="separate"/>
      </w:r>
      <w:hyperlink w:anchor="_Toc206119011" w:history="1">
        <w:r w:rsidR="00A65600" w:rsidRPr="00DF476F">
          <w:rPr>
            <w:rStyle w:val="Lienhypertexte"/>
            <w:noProof/>
          </w:rPr>
          <w:t>Annexe 1 : Tests des aimants</w:t>
        </w:r>
        <w:r w:rsidR="00A65600">
          <w:rPr>
            <w:noProof/>
            <w:webHidden/>
          </w:rPr>
          <w:tab/>
        </w:r>
        <w:r w:rsidR="00A65600">
          <w:rPr>
            <w:noProof/>
            <w:webHidden/>
          </w:rPr>
          <w:fldChar w:fldCharType="begin"/>
        </w:r>
        <w:r w:rsidR="00A65600">
          <w:rPr>
            <w:noProof/>
            <w:webHidden/>
          </w:rPr>
          <w:instrText xml:space="preserve"> PAGEREF _Toc206119011 \h </w:instrText>
        </w:r>
        <w:r w:rsidR="00A65600">
          <w:rPr>
            <w:noProof/>
            <w:webHidden/>
          </w:rPr>
        </w:r>
        <w:r w:rsidR="00A65600">
          <w:rPr>
            <w:noProof/>
            <w:webHidden/>
          </w:rPr>
          <w:fldChar w:fldCharType="separate"/>
        </w:r>
        <w:r w:rsidR="0078601C">
          <w:rPr>
            <w:noProof/>
            <w:webHidden/>
          </w:rPr>
          <w:t>40</w:t>
        </w:r>
        <w:r w:rsidR="00A65600">
          <w:rPr>
            <w:noProof/>
            <w:webHidden/>
          </w:rPr>
          <w:fldChar w:fldCharType="end"/>
        </w:r>
      </w:hyperlink>
    </w:p>
    <w:p w14:paraId="699B7603" w14:textId="039C8EEF"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12" w:history="1">
        <w:r w:rsidRPr="00DF476F">
          <w:rPr>
            <w:rStyle w:val="Lienhypertexte"/>
            <w:noProof/>
          </w:rPr>
          <w:t>Annexe 2 : Schéma et BOM du prototype final</w:t>
        </w:r>
        <w:r>
          <w:rPr>
            <w:noProof/>
            <w:webHidden/>
          </w:rPr>
          <w:tab/>
        </w:r>
        <w:r>
          <w:rPr>
            <w:noProof/>
            <w:webHidden/>
          </w:rPr>
          <w:fldChar w:fldCharType="begin"/>
        </w:r>
        <w:r>
          <w:rPr>
            <w:noProof/>
            <w:webHidden/>
          </w:rPr>
          <w:instrText xml:space="preserve"> PAGEREF _Toc206119012 \h </w:instrText>
        </w:r>
        <w:r>
          <w:rPr>
            <w:noProof/>
            <w:webHidden/>
          </w:rPr>
        </w:r>
        <w:r>
          <w:rPr>
            <w:noProof/>
            <w:webHidden/>
          </w:rPr>
          <w:fldChar w:fldCharType="separate"/>
        </w:r>
        <w:r w:rsidR="0078601C">
          <w:rPr>
            <w:noProof/>
            <w:webHidden/>
          </w:rPr>
          <w:t>45</w:t>
        </w:r>
        <w:r>
          <w:rPr>
            <w:noProof/>
            <w:webHidden/>
          </w:rPr>
          <w:fldChar w:fldCharType="end"/>
        </w:r>
      </w:hyperlink>
    </w:p>
    <w:p w14:paraId="6C848FFA" w14:textId="0C0B53B1" w:rsidR="002A5F1B" w:rsidRPr="000048B7" w:rsidRDefault="00240719" w:rsidP="00240719">
      <w:pPr>
        <w:pStyle w:val="Corpsdetexte"/>
        <w:ind w:firstLine="0"/>
      </w:pPr>
      <w:r w:rsidRPr="000048B7">
        <w:fldChar w:fldCharType="end"/>
      </w:r>
    </w:p>
    <w:p w14:paraId="34944A67" w14:textId="77777777" w:rsidR="00240719" w:rsidRPr="000048B7" w:rsidRDefault="00240719" w:rsidP="00240719">
      <w:pPr>
        <w:pStyle w:val="Corpsdetexte"/>
        <w:ind w:firstLine="0"/>
      </w:pPr>
    </w:p>
    <w:p w14:paraId="37F73081" w14:textId="77777777" w:rsidR="00240719" w:rsidRPr="000048B7" w:rsidRDefault="00240719" w:rsidP="00240719">
      <w:pPr>
        <w:pStyle w:val="Corpsdetexte"/>
        <w:ind w:firstLine="0"/>
      </w:pPr>
    </w:p>
    <w:p w14:paraId="210C8B99" w14:textId="77777777" w:rsidR="002A5F1B" w:rsidRPr="000048B7" w:rsidRDefault="002A5F1B">
      <w:pPr>
        <w:pStyle w:val="Corpsdetexte"/>
        <w:rPr>
          <w:i/>
        </w:rPr>
      </w:pPr>
    </w:p>
    <w:p w14:paraId="7954320A" w14:textId="77777777" w:rsidR="002A5F1B" w:rsidRPr="000048B7" w:rsidRDefault="002A5F1B" w:rsidP="00DB0625">
      <w:pPr>
        <w:pStyle w:val="Titre1non-numrot"/>
        <w:sectPr w:rsidR="002A5F1B" w:rsidRPr="000048B7">
          <w:pgSz w:w="11906" w:h="16838"/>
          <w:pgMar w:top="1416" w:right="1134" w:bottom="1416" w:left="1417" w:header="850" w:footer="850" w:gutter="0"/>
          <w:pgNumType w:fmt="lowerRoman"/>
          <w:cols w:space="720"/>
          <w:formProt w:val="0"/>
          <w:docGrid w:linePitch="600" w:charSpace="32768"/>
        </w:sectPr>
      </w:pPr>
    </w:p>
    <w:p w14:paraId="2E109216" w14:textId="2988F7AE" w:rsidR="002A5F1B" w:rsidRPr="000048B7" w:rsidRDefault="00240719" w:rsidP="00DB0625">
      <w:pPr>
        <w:pStyle w:val="Titre1"/>
      </w:pPr>
      <w:bookmarkStart w:id="10" w:name="_Toc206118938"/>
      <w:bookmarkStart w:id="11" w:name="_Hlk206112287"/>
      <w:r w:rsidRPr="00DB0625">
        <w:lastRenderedPageBreak/>
        <w:t>Introduction</w:t>
      </w:r>
      <w:bookmarkStart w:id="12" w:name="__DdeLink__4537_815341517"/>
      <w:bookmarkEnd w:id="10"/>
    </w:p>
    <w:bookmarkEnd w:id="11"/>
    <w:bookmarkEnd w:id="12"/>
    <w:p w14:paraId="4CC1118F" w14:textId="762A0D1A" w:rsidR="002A5F1B" w:rsidRDefault="006A513C" w:rsidP="00DB0625">
      <w:pPr>
        <w:pStyle w:val="Corpsdetexte15interligne"/>
      </w:pPr>
      <w:r w:rsidRPr="000048B7">
        <w:t>Ce projet s’inscrit dans le cadre d’un travail de Bachelor réalisé lors de mes études d’Informatiques et Systèmes de Communication avec comme spécialisation Systèmes informatiques embarqués.</w:t>
      </w:r>
      <w:r w:rsidR="000E1651" w:rsidRPr="000048B7">
        <w:t xml:space="preserve"> </w:t>
      </w:r>
      <w:r w:rsidR="006E0AA9">
        <w:t>L’</w:t>
      </w:r>
      <w:r w:rsidR="000E1651" w:rsidRPr="000048B7">
        <w:t xml:space="preserve">objectif était de reprendre les projets de Jonas STIRNEMANN et Arthur </w:t>
      </w:r>
      <w:r w:rsidR="000E1651" w:rsidRPr="00DB0625">
        <w:t>ABELKALON</w:t>
      </w:r>
      <w:r w:rsidR="000E1651" w:rsidRPr="000048B7">
        <w:t xml:space="preserve"> sur respectivement leur travail de Bachelor et travail de stage afin d’analyser et améliorer leurs résultats</w:t>
      </w:r>
      <w:r w:rsidR="001C5AD5">
        <w:t>.</w:t>
      </w:r>
      <w:r w:rsidR="004A1040" w:rsidRPr="000048B7">
        <w:t xml:space="preserve"> </w:t>
      </w:r>
      <w:r w:rsidR="001C5AD5">
        <w:t>E</w:t>
      </w:r>
      <w:r w:rsidR="004A1040" w:rsidRPr="000048B7">
        <w:t>n documentant le plus</w:t>
      </w:r>
      <w:r w:rsidR="001C5AD5">
        <w:t xml:space="preserve"> </w:t>
      </w:r>
      <w:r w:rsidR="001A5284">
        <w:t>précisément</w:t>
      </w:r>
      <w:r w:rsidR="004A1040" w:rsidRPr="000048B7">
        <w:t xml:space="preserve"> possible </w:t>
      </w:r>
      <w:r w:rsidR="001C5AD5">
        <w:t>les étapes de recherches, j’espère</w:t>
      </w:r>
      <w:r w:rsidR="004A1040" w:rsidRPr="000048B7">
        <w:t xml:space="preserve"> rendre la reprise de ce projet par quelqu’un plus aisé</w:t>
      </w:r>
      <w:r w:rsidR="001C5AD5">
        <w:t xml:space="preserve">. </w:t>
      </w:r>
      <w:r w:rsidR="000E1651" w:rsidRPr="000048B7">
        <w:t>Ces projets avaient pour but de créer un plateau d’échec complétement automatisé</w:t>
      </w:r>
      <w:r w:rsidR="00B40C2D">
        <w:t>,</w:t>
      </w:r>
      <w:r w:rsidR="000E1651" w:rsidRPr="000048B7">
        <w:t xml:space="preserve"> sur lequel les pièces magnétisées avec des aimants pouvait se déplacer sur un terrain composé de bobines planaires. </w:t>
      </w:r>
      <w:r w:rsidR="005C5F91" w:rsidRPr="000048B7">
        <w:t>Ces bobines sont composé</w:t>
      </w:r>
      <w:r w:rsidR="00B40C2D">
        <w:t>e</w:t>
      </w:r>
      <w:r w:rsidR="005C5F91" w:rsidRPr="000048B7">
        <w:t>s de fils de cuivre sur un circuit imprimé qui, quand un courant électrique lui est appliqué, génère un champ magnétique et permet d’attirer ou repousser des aimants. C’est en utilisant cette méthode que quelques internautes passionnés ainsi que le Miniatur Wunderland ont réalisé des applications pour ceci.</w:t>
      </w:r>
    </w:p>
    <w:p w14:paraId="0A57BCF9" w14:textId="77777777" w:rsidR="00E5472E" w:rsidRPr="000048B7" w:rsidRDefault="00E5472E" w:rsidP="00DB0625">
      <w:pPr>
        <w:pStyle w:val="Corpsdetexte1"/>
      </w:pPr>
    </w:p>
    <w:p w14:paraId="7AABAD4A" w14:textId="744F213B" w:rsidR="00B718C1" w:rsidRDefault="005C5F91" w:rsidP="00DB0625">
      <w:pPr>
        <w:pStyle w:val="Corpsdetexte1"/>
      </w:pPr>
      <w:r w:rsidRPr="000048B7">
        <w:t>J’ai abordé ce projet en m’attelant tout d’abord à me familiariser avec la théorie électromagnétique</w:t>
      </w:r>
      <w:r w:rsidR="008A0B24">
        <w:t>. En effectuant mes recherches, j’ai pu trouver diverses sources sur lesquelles m’appuyer.</w:t>
      </w:r>
      <w:r w:rsidRPr="000048B7">
        <w:t xml:space="preserve"> J’ai ensuite réalisé de nombreuses simulations</w:t>
      </w:r>
      <w:r w:rsidR="008A0B24">
        <w:t xml:space="preserve"> sur CST Studio Suite</w:t>
      </w:r>
      <w:r w:rsidRPr="000048B7">
        <w:t xml:space="preserve"> afin de vérifier les informations que je rencontrais. Finalement, j’ai mis en pratique toute cette théorie et ces simulations </w:t>
      </w:r>
      <w:r w:rsidR="00B718C1" w:rsidRPr="000048B7">
        <w:t xml:space="preserve">en testant sur </w:t>
      </w:r>
      <w:r w:rsidR="00DA014E" w:rsidRPr="000048B7">
        <w:t>l</w:t>
      </w:r>
      <w:r w:rsidR="00B718C1" w:rsidRPr="000048B7">
        <w:t>es cartes dont mes prédécesseurs avaient fait l’acquisition ou en créant des prototypes afin de vérifier l’efficacité des champs magnétiques. Tout ceci a été fait</w:t>
      </w:r>
      <w:r w:rsidR="008A0B24">
        <w:t xml:space="preserve"> </w:t>
      </w:r>
      <w:r w:rsidR="00B718C1" w:rsidRPr="000048B7">
        <w:t xml:space="preserve">principalement </w:t>
      </w:r>
      <w:r w:rsidR="008A0B24">
        <w:t>grâce aux</w:t>
      </w:r>
      <w:r w:rsidR="00B718C1" w:rsidRPr="000048B7">
        <w:t xml:space="preserve"> travaux de mes deux camarades et du travail de Miniatur Wunderland présenté dans leur</w:t>
      </w:r>
      <w:r w:rsidR="008A0B24">
        <w:t xml:space="preserve"> série</w:t>
      </w:r>
      <w:r w:rsidR="00B718C1" w:rsidRPr="000048B7">
        <w:t xml:space="preserve"> journa</w:t>
      </w:r>
      <w:r w:rsidR="008A0B24">
        <w:t>ux</w:t>
      </w:r>
      <w:r w:rsidR="00B718C1" w:rsidRPr="000048B7">
        <w:t xml:space="preserve"> </w:t>
      </w:r>
      <w:r w:rsidR="001A5284" w:rsidRPr="000048B7">
        <w:t>vidéo</w:t>
      </w:r>
      <w:r w:rsidR="00B718C1" w:rsidRPr="000048B7">
        <w:t xml:space="preserve"> intitulé </w:t>
      </w:r>
      <w:r w:rsidR="00B718C1" w:rsidRPr="000048B7">
        <w:rPr>
          <w:i/>
          <w:iCs/>
        </w:rPr>
        <w:t>Ge</w:t>
      </w:r>
      <w:r w:rsidR="00DA014E" w:rsidRPr="000048B7">
        <w:rPr>
          <w:i/>
          <w:iCs/>
        </w:rPr>
        <w:t>r</w:t>
      </w:r>
      <w:r w:rsidR="00B718C1" w:rsidRPr="000048B7">
        <w:rPr>
          <w:i/>
          <w:iCs/>
        </w:rPr>
        <w:t>rits Tagebuch</w:t>
      </w:r>
      <w:r w:rsidR="00B718C1" w:rsidRPr="000048B7">
        <w:t xml:space="preserve">. Ces vidéos ont été d’un grand appui en présentant les avancées de </w:t>
      </w:r>
      <w:r w:rsidR="0008136D" w:rsidRPr="000048B7">
        <w:t>leurs projets</w:t>
      </w:r>
      <w:r w:rsidR="00B718C1" w:rsidRPr="000048B7">
        <w:t xml:space="preserve"> et principalement le circuit de Formule 1 de Monaco qu’ils ont réalisés grâce à des </w:t>
      </w:r>
      <w:r w:rsidR="00502689" w:rsidRPr="000048B7">
        <w:t xml:space="preserve">bobines planaires. J’ai également été rechercher des termes plus techniques sur </w:t>
      </w:r>
      <w:r w:rsidR="00553C3A">
        <w:t>diverses</w:t>
      </w:r>
      <w:r w:rsidR="00502689" w:rsidRPr="000048B7">
        <w:t xml:space="preserve"> </w:t>
      </w:r>
      <w:r w:rsidR="00553C3A">
        <w:t>sources</w:t>
      </w:r>
      <w:r w:rsidR="004A1040" w:rsidRPr="000048B7">
        <w:t xml:space="preserve"> afin de mieux comprendre les fondements de l’</w:t>
      </w:r>
      <w:r w:rsidR="00DA014E" w:rsidRPr="000048B7">
        <w:t>électromagnétisme</w:t>
      </w:r>
      <w:r w:rsidR="004A1040" w:rsidRPr="000048B7">
        <w:t>.</w:t>
      </w:r>
      <w:r w:rsidR="00553C3A">
        <w:t xml:space="preserve"> Un GitHub contenant tous les fichiers produit a été mis en place pour faciliter la reprise du projet.</w:t>
      </w:r>
      <w:r w:rsidR="00553C3A">
        <w:rPr>
          <w:rStyle w:val="Appelnotedebasdep"/>
        </w:rPr>
        <w:footnoteReference w:id="1"/>
      </w:r>
    </w:p>
    <w:p w14:paraId="1470537D" w14:textId="77777777" w:rsidR="00E5472E" w:rsidRPr="000048B7" w:rsidRDefault="00E5472E" w:rsidP="00DB0625">
      <w:pPr>
        <w:pStyle w:val="Corpsdetexte1"/>
      </w:pPr>
    </w:p>
    <w:p w14:paraId="53CBC6AA" w14:textId="03BFE260" w:rsidR="00502689" w:rsidRPr="000048B7" w:rsidRDefault="00502689" w:rsidP="00DB0625">
      <w:pPr>
        <w:pStyle w:val="Corpsdetexte1"/>
      </w:pPr>
      <w:r w:rsidRPr="000048B7">
        <w:lastRenderedPageBreak/>
        <w:t xml:space="preserve">Cette thèse est </w:t>
      </w:r>
      <w:r w:rsidR="00F4281E" w:rsidRPr="000048B7">
        <w:t>séparée</w:t>
      </w:r>
      <w:r w:rsidRPr="000048B7">
        <w:t xml:space="preserve"> en 3 chapitres principaux. Tout d’abord, je parlerai de mes recherches et de ce que j’ai pu découvrir dans les travaux de mes camarades, dans les vidéos du Miniatur Wunderland ainsi qu’une méthode de déplacement que j’ai pris le temps de rechercher afin de vérifier les options sur lesquel</w:t>
      </w:r>
      <w:r w:rsidR="00EB48F3">
        <w:t>le</w:t>
      </w:r>
      <w:r w:rsidRPr="000048B7">
        <w:t>s ce projet pourrait se tourner ultérieurement. Ensuite, je parlerai des simulations principales que j’ai pu réaliser</w:t>
      </w:r>
      <w:r w:rsidR="00D72487">
        <w:t>.</w:t>
      </w:r>
      <w:r w:rsidR="00553D9F">
        <w:t xml:space="preserve"> J’y aborderai également les résultats que j’ai pu obtenir à la suite de ces tests.</w:t>
      </w:r>
      <w:r w:rsidR="00D72487">
        <w:t xml:space="preserve"> Dans un dernier chapitre</w:t>
      </w:r>
      <w:r w:rsidRPr="000048B7">
        <w:t>, je parlerai de la mise en pratique des compétences que j’ai pu obtenir lors des deux premi</w:t>
      </w:r>
      <w:r w:rsidR="00D72487">
        <w:t>ères</w:t>
      </w:r>
      <w:r w:rsidRPr="000048B7">
        <w:t xml:space="preserve"> </w:t>
      </w:r>
      <w:r w:rsidR="00D72487">
        <w:t xml:space="preserve">phases de ce projet </w:t>
      </w:r>
      <w:r w:rsidRPr="000048B7">
        <w:t xml:space="preserve">afin de vérifier mes acquis. Je parlerai également </w:t>
      </w:r>
      <w:r w:rsidR="00F4281E" w:rsidRPr="000048B7">
        <w:t>du prototype final que j’ai conçu en allant en détail dans mon choix de composants, la conception ainsi que l’assemblage et les tests réalisés pour ce prototype.</w:t>
      </w:r>
    </w:p>
    <w:p w14:paraId="25CB844D" w14:textId="77777777" w:rsidR="00240719" w:rsidRPr="000048B7" w:rsidRDefault="00240719" w:rsidP="00DB0625">
      <w:pPr>
        <w:pStyle w:val="Corpsdetexte1"/>
      </w:pPr>
    </w:p>
    <w:p w14:paraId="0B9F404A" w14:textId="77777777" w:rsidR="00B2707A" w:rsidRPr="000048B7" w:rsidRDefault="00B2707A" w:rsidP="00DB0625">
      <w:pPr>
        <w:pStyle w:val="Corpsdetexte1"/>
      </w:pPr>
    </w:p>
    <w:p w14:paraId="777200D7" w14:textId="77777777" w:rsidR="00B2707A" w:rsidRPr="000048B7" w:rsidRDefault="00B2707A" w:rsidP="00DB0625">
      <w:pPr>
        <w:pStyle w:val="Corpsdetexte1"/>
        <w:sectPr w:rsidR="00B2707A" w:rsidRPr="000048B7" w:rsidSect="00DB0625">
          <w:headerReference w:type="default" r:id="rId30"/>
          <w:footerReference w:type="default" r:id="rId31"/>
          <w:pgSz w:w="11906" w:h="16838"/>
          <w:pgMar w:top="1315" w:right="1134" w:bottom="1406" w:left="1418" w:header="851" w:footer="851" w:gutter="0"/>
          <w:pgNumType w:start="1"/>
          <w:cols w:space="720"/>
          <w:formProt w:val="0"/>
          <w:docGrid w:linePitch="600" w:charSpace="32768"/>
        </w:sectPr>
      </w:pPr>
    </w:p>
    <w:p w14:paraId="4F2B517F" w14:textId="5A03D990" w:rsidR="00FC69AA" w:rsidRPr="000048B7" w:rsidRDefault="00C943DE" w:rsidP="00DB0625">
      <w:pPr>
        <w:pStyle w:val="Titre1"/>
      </w:pPr>
      <w:bookmarkStart w:id="13" w:name="_Toc206118939"/>
      <w:r w:rsidRPr="000048B7">
        <w:lastRenderedPageBreak/>
        <w:t>Recherches</w:t>
      </w:r>
      <w:bookmarkEnd w:id="13"/>
    </w:p>
    <w:p w14:paraId="2DA304CE" w14:textId="3373EEEC" w:rsidR="0044550A" w:rsidRPr="000048B7" w:rsidRDefault="0044550A" w:rsidP="00DB0625">
      <w:pPr>
        <w:pStyle w:val="Titre2"/>
      </w:pPr>
      <w:bookmarkStart w:id="14" w:name="_Toc206118940"/>
      <w:r w:rsidRPr="000048B7">
        <w:t>Travaux d’Arthur ABELKALON</w:t>
      </w:r>
      <w:bookmarkEnd w:id="14"/>
    </w:p>
    <w:p w14:paraId="3CDEFC49" w14:textId="290EDC37" w:rsidR="0044550A" w:rsidRPr="000048B7" w:rsidRDefault="0044550A" w:rsidP="00DB0625">
      <w:pPr>
        <w:pStyle w:val="Corpsdetexte15interligne"/>
      </w:pPr>
      <w:r w:rsidRPr="000048B7">
        <w:t>Arthur est un étudiant français de l'Institut National Polytechnique situé à Grenoble réalisant un stage à HEPIA sur une période de 12 semaines de mai à juillet 2023. Ce projet lui a été confié par Fabien VANNEL et était destiné à être présenté lors des portes ouvertes. Il consistait à réaliser un jeu d'échec à l'aide de circuits imprimés.</w:t>
      </w:r>
    </w:p>
    <w:p w14:paraId="314DA06E" w14:textId="51814BF1" w:rsidR="0044550A" w:rsidRPr="000048B7" w:rsidRDefault="0044550A" w:rsidP="00DB0625">
      <w:pPr>
        <w:pStyle w:val="Corpsdetexte15interligne"/>
      </w:pPr>
      <w:r w:rsidRPr="000048B7">
        <w:t>Il a réalisé son travail en suivant trois axes : la recherche, la conception et la programmation de son système.</w:t>
      </w:r>
    </w:p>
    <w:p w14:paraId="68C62B2B" w14:textId="6835A198" w:rsidR="00D45E48" w:rsidRPr="000048B7" w:rsidRDefault="0044550A" w:rsidP="00DB0625">
      <w:pPr>
        <w:pStyle w:val="Corpsdetexte1"/>
      </w:pPr>
      <w:r w:rsidRPr="000048B7">
        <w:t xml:space="preserve">Sa recherche s'est axée sur des sources existantes. </w:t>
      </w:r>
      <w:r w:rsidR="00084136" w:rsidRPr="000048B7">
        <w:t>Dans ses travaux, j’ai découvert l’existence de la Loi de Biot et Savart</w:t>
      </w:r>
      <w:r w:rsidR="00DA1AE2" w:rsidRPr="000048B7">
        <w:t>.</w:t>
      </w:r>
      <w:r w:rsidR="003C3E90" w:rsidRPr="000048B7">
        <w:t xml:space="preserve"> </w:t>
      </w:r>
      <w:r w:rsidR="00DA1AE2" w:rsidRPr="000048B7">
        <w:t xml:space="preserve">Elle </w:t>
      </w:r>
      <w:r w:rsidR="00D45E48" w:rsidRPr="000048B7">
        <w:t xml:space="preserve">permet d’obtenir l’intensité </w:t>
      </w:r>
      <m:oMath>
        <m:acc>
          <m:accPr>
            <m:chr m:val="⃗"/>
            <m:ctrlPr>
              <w:rPr>
                <w:rFonts w:ascii="Cambria Math" w:hAnsi="Cambria Math"/>
              </w:rPr>
            </m:ctrlPr>
          </m:accPr>
          <m:e>
            <m:r>
              <w:rPr>
                <w:rFonts w:ascii="Cambria Math" w:hAnsi="Cambria Math"/>
              </w:rPr>
              <m:t>B</m:t>
            </m:r>
          </m:e>
        </m:acc>
      </m:oMath>
      <w:r w:rsidR="00D45E48" w:rsidRPr="000048B7">
        <w:t xml:space="preserve"> d’un champ magnétique provenant d’un courant </w:t>
      </w:r>
      <m:oMath>
        <m:r>
          <w:rPr>
            <w:rFonts w:ascii="Cambria Math" w:hAnsi="Cambria Math"/>
          </w:rPr>
          <m:t>I</m:t>
        </m:r>
      </m:oMath>
      <w:r w:rsidR="00D45E48" w:rsidRPr="000048B7">
        <w:t xml:space="preserve"> parcourant un fil courbé </w:t>
      </w:r>
      <m:oMath>
        <m:r>
          <w:rPr>
            <w:rFonts w:ascii="Cambria Math" w:hAnsi="Cambria Math"/>
          </w:rPr>
          <m:t>C</m:t>
        </m:r>
      </m:oMath>
      <w:r w:rsidR="00D45E48" w:rsidRPr="000048B7">
        <w:t xml:space="preserve"> à une distance </w:t>
      </w:r>
      <m:oMath>
        <m:r>
          <w:rPr>
            <w:rFonts w:ascii="Cambria Math" w:hAnsi="Cambria Math"/>
          </w:rPr>
          <m:t>r</m:t>
        </m:r>
      </m:oMath>
      <w:r w:rsidR="00D45E48" w:rsidRPr="000048B7">
        <w:t xml:space="preserve"> donnée d’un segment </w:t>
      </w:r>
      <m:oMath>
        <m:r>
          <w:rPr>
            <w:rFonts w:ascii="Cambria Math" w:hAnsi="Cambria Math"/>
          </w:rPr>
          <m:t>d</m:t>
        </m:r>
        <m:acc>
          <m:accPr>
            <m:chr m:val="⃗"/>
            <m:ctrlPr>
              <w:rPr>
                <w:rFonts w:ascii="Cambria Math" w:hAnsi="Cambria Math"/>
              </w:rPr>
            </m:ctrlPr>
          </m:accPr>
          <m:e>
            <m:r>
              <w:rPr>
                <w:rFonts w:ascii="Cambria Math" w:hAnsi="Cambria Math"/>
              </w:rPr>
              <m:t>l</m:t>
            </m:r>
          </m:e>
        </m:acc>
      </m:oMath>
      <w:r w:rsidR="00D45E48" w:rsidRPr="000048B7">
        <w:t xml:space="preserve">. Le vecteur unitaire </w:t>
      </w:r>
      <m:oMath>
        <m:acc>
          <m:accPr>
            <m:ctrlPr>
              <w:rPr>
                <w:rFonts w:ascii="Cambria Math" w:hAnsi="Cambria Math"/>
              </w:rPr>
            </m:ctrlPr>
          </m:accPr>
          <m:e>
            <m:r>
              <w:rPr>
                <w:rFonts w:ascii="Cambria Math" w:hAnsi="Cambria Math"/>
              </w:rPr>
              <m:t>r</m:t>
            </m:r>
          </m:e>
        </m:acc>
      </m:oMath>
      <w:r w:rsidR="00D45E48" w:rsidRPr="000048B7">
        <w:t xml:space="preserve"> correspond à la direction de notre point. Elle est </w:t>
      </w:r>
      <w:r w:rsidR="008143D4" w:rsidRPr="000048B7">
        <w:t>définie</w:t>
      </w:r>
      <w:r w:rsidR="00D45E48" w:rsidRPr="000048B7">
        <w:t xml:space="preserve"> par la formule suivante :</w:t>
      </w:r>
    </w:p>
    <w:p w14:paraId="1572F16E" w14:textId="77777777" w:rsidR="00D45E48" w:rsidRPr="000048B7" w:rsidRDefault="00000000" w:rsidP="00DB0625">
      <w:pPr>
        <w:pStyle w:val="Corpsdetexte1"/>
      </w:pPr>
      <m:oMathPara>
        <m:oMath>
          <m:acc>
            <m:accPr>
              <m:chr m:val="⃗"/>
              <m:ctrlPr>
                <w:rPr>
                  <w:rFonts w:ascii="Cambria Math" w:hAnsi="Cambria Math"/>
                </w:rPr>
              </m:ctrlPr>
            </m:accPr>
            <m:e>
              <m:r>
                <w:rPr>
                  <w:rFonts w:ascii="Cambria Math" w:hAnsi="Cambria Math"/>
                </w:rPr>
                <m:t>B</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num>
            <m:den>
              <m:r>
                <m:rPr>
                  <m:sty m:val="p"/>
                </m:rPr>
                <w:rPr>
                  <w:rFonts w:ascii="Cambria Math" w:hAnsi="Cambria Math"/>
                </w:rPr>
                <m:t>4π</m:t>
              </m:r>
            </m:den>
          </m:f>
          <m:nary>
            <m:naryPr>
              <m:supHide m:val="1"/>
              <m:ctrlPr>
                <w:rPr>
                  <w:rFonts w:ascii="Cambria Math" w:hAnsi="Cambria Math"/>
                </w:rPr>
              </m:ctrlPr>
            </m:naryPr>
            <m:sub>
              <m:r>
                <w:rPr>
                  <w:rFonts w:ascii="Cambria Math" w:hAnsi="Cambria Math"/>
                </w:rPr>
                <m:t>C</m:t>
              </m:r>
            </m:sub>
            <m:sup/>
            <m:e>
              <m:f>
                <m:fPr>
                  <m:ctrlPr>
                    <w:rPr>
                      <w:rFonts w:ascii="Cambria Math" w:hAnsi="Cambria Math"/>
                    </w:rPr>
                  </m:ctrlPr>
                </m:fPr>
                <m:num>
                  <m:r>
                    <w:rPr>
                      <w:rFonts w:ascii="Cambria Math" w:hAnsi="Cambria Math"/>
                    </w:rPr>
                    <m:t>I</m:t>
                  </m:r>
                  <m:r>
                    <m:rPr>
                      <m:sty m:val="p"/>
                    </m:rPr>
                    <w:rPr>
                      <w:rFonts w:ascii="Cambria Math" w:hAnsi="Cambria Math"/>
                    </w:rPr>
                    <m:t> </m:t>
                  </m:r>
                  <m:r>
                    <w:rPr>
                      <w:rFonts w:ascii="Cambria Math" w:hAnsi="Cambria Math"/>
                    </w:rPr>
                    <m:t>d</m:t>
                  </m:r>
                  <m:acc>
                    <m:accPr>
                      <m:chr m:val="⃗"/>
                      <m:ctrlPr>
                        <w:rPr>
                          <w:rFonts w:ascii="Cambria Math" w:hAnsi="Cambria Math"/>
                        </w:rPr>
                      </m:ctrlPr>
                    </m:accPr>
                    <m:e>
                      <m:r>
                        <w:rPr>
                          <w:rFonts w:ascii="Cambria Math" w:hAnsi="Cambria Math"/>
                        </w:rPr>
                        <m:t>l</m:t>
                      </m:r>
                    </m:e>
                  </m:acc>
                  <m:r>
                    <m:rPr>
                      <m:sty m:val="p"/>
                    </m:rPr>
                    <w:rPr>
                      <w:rFonts w:ascii="Cambria Math" w:hAnsi="Cambria Math"/>
                    </w:rPr>
                    <m:t>×</m:t>
                  </m:r>
                  <m:acc>
                    <m:accPr>
                      <m:ctrlPr>
                        <w:rPr>
                          <w:rFonts w:ascii="Cambria Math" w:hAnsi="Cambria Math"/>
                        </w:rPr>
                      </m:ctrlPr>
                    </m:accPr>
                    <m:e>
                      <m:r>
                        <w:rPr>
                          <w:rFonts w:ascii="Cambria Math" w:hAnsi="Cambria Math"/>
                        </w:rPr>
                        <m:t>r</m:t>
                      </m:r>
                    </m:e>
                  </m:acc>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nary>
        </m:oMath>
      </m:oMathPara>
    </w:p>
    <w:p w14:paraId="49F3FD31" w14:textId="0066F993" w:rsidR="008143D4" w:rsidRPr="000048B7" w:rsidRDefault="00D45E48" w:rsidP="00DB0625">
      <w:pPr>
        <w:pStyle w:val="Corpsdetexte1"/>
      </w:pPr>
      <w:r w:rsidRPr="000048B7">
        <w:t xml:space="preserve">La seule façon de modifier ce champ magnétique dans le cas d'une position fixe, où les paramètres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0048B7">
        <w:t xml:space="preserve"> et </w:t>
      </w:r>
      <m:oMath>
        <m:r>
          <w:rPr>
            <w:rFonts w:ascii="Cambria Math" w:hAnsi="Cambria Math"/>
          </w:rPr>
          <m:t>r</m:t>
        </m:r>
      </m:oMath>
      <w:r w:rsidRPr="000048B7">
        <w:t xml:space="preserve"> sont constants, est de faire varier la valeur l'intensité du courant </w:t>
      </w:r>
      <m:oMath>
        <m:r>
          <w:rPr>
            <w:rFonts w:ascii="Cambria Math" w:hAnsi="Cambria Math"/>
          </w:rPr>
          <m:t>I</m:t>
        </m:r>
      </m:oMath>
      <w:r w:rsidRPr="000048B7">
        <w:t>.</w:t>
      </w:r>
      <w:r w:rsidR="008143D4" w:rsidRPr="000048B7">
        <w:t xml:space="preserve"> Cela nous conduit à conclure que pour avoir un champ magnétique le plus fort maximal, il nous faudra avoir un courant le plus élevé possible. De plus, comme visible sur la </w:t>
      </w:r>
      <w:r w:rsidR="008143D4" w:rsidRPr="000048B7">
        <w:fldChar w:fldCharType="begin"/>
      </w:r>
      <w:r w:rsidR="008143D4" w:rsidRPr="000048B7">
        <w:instrText xml:space="preserve"> REF _Ref201763190 \h </w:instrText>
      </w:r>
      <w:r w:rsidR="008143D4" w:rsidRPr="000048B7">
        <w:fldChar w:fldCharType="separate"/>
      </w:r>
      <w:r w:rsidR="0078601C" w:rsidRPr="000048B7">
        <w:t xml:space="preserve">Figure </w:t>
      </w:r>
      <w:r w:rsidR="0078601C">
        <w:rPr>
          <w:noProof/>
        </w:rPr>
        <w:t>1</w:t>
      </w:r>
      <w:r w:rsidR="008143D4" w:rsidRPr="000048B7">
        <w:fldChar w:fldCharType="end"/>
      </w:r>
      <w:r w:rsidR="008143D4" w:rsidRPr="000048B7">
        <w:t>, la direction de ce courant influe également sur le sens du champ magnétique entourant le conducteur.</w:t>
      </w:r>
    </w:p>
    <w:p w14:paraId="2431B289" w14:textId="77777777" w:rsidR="00D45E48" w:rsidRPr="000048B7" w:rsidRDefault="00D45E48" w:rsidP="00AC0B14">
      <w:pPr>
        <w:pStyle w:val="Figure"/>
      </w:pPr>
      <w:r w:rsidRPr="000048B7">
        <w:lastRenderedPageBreak/>
        <w:drawing>
          <wp:inline distT="0" distB="0" distL="0" distR="0" wp14:anchorId="52A10AD3" wp14:editId="07292F7A">
            <wp:extent cx="4502918" cy="4913372"/>
            <wp:effectExtent l="0" t="0" r="0" b="1905"/>
            <wp:docPr id="1977557203" name="Image 1" descr="Une image contenant Caractère coloré, lampe, lég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57203" name="Image 1" descr="Une image contenant Caractère coloré, lampe, léger&#10;&#10;Le contenu généré par l’IA peut être incorrect."/>
                    <pic:cNvPicPr/>
                  </pic:nvPicPr>
                  <pic:blipFill>
                    <a:blip r:embed="rId32">
                      <a:alphaModFix/>
                    </a:blip>
                    <a:stretch>
                      <a:fillRect/>
                    </a:stretch>
                  </pic:blipFill>
                  <pic:spPr>
                    <a:xfrm>
                      <a:off x="0" y="0"/>
                      <a:ext cx="4511924" cy="4923199"/>
                    </a:xfrm>
                    <a:prstGeom prst="rect">
                      <a:avLst/>
                    </a:prstGeom>
                    <a:solidFill>
                      <a:schemeClr val="bg1"/>
                    </a:solidFill>
                  </pic:spPr>
                </pic:pic>
              </a:graphicData>
            </a:graphic>
          </wp:inline>
        </w:drawing>
      </w:r>
    </w:p>
    <w:p w14:paraId="219AEBC4" w14:textId="413D6C14" w:rsidR="00D45E48" w:rsidRPr="000048B7" w:rsidRDefault="00D45E48" w:rsidP="00D45E48">
      <w:pPr>
        <w:pStyle w:val="Lgende"/>
      </w:pPr>
      <w:bookmarkStart w:id="15" w:name="_Ref201763190"/>
      <w:bookmarkStart w:id="16" w:name="_Toc206118962"/>
      <w:r w:rsidRPr="000048B7">
        <w:t xml:space="preserve">Figure </w:t>
      </w:r>
      <w:r w:rsidRPr="000048B7">
        <w:fldChar w:fldCharType="begin"/>
      </w:r>
      <w:r w:rsidRPr="000048B7">
        <w:instrText xml:space="preserve"> SEQ Figure \* ARABIC </w:instrText>
      </w:r>
      <w:r w:rsidRPr="000048B7">
        <w:fldChar w:fldCharType="separate"/>
      </w:r>
      <w:r w:rsidR="0078601C">
        <w:rPr>
          <w:noProof/>
        </w:rPr>
        <w:t>1</w:t>
      </w:r>
      <w:r w:rsidRPr="000048B7">
        <w:fldChar w:fldCharType="end"/>
      </w:r>
      <w:bookmarkEnd w:id="15"/>
      <w:r w:rsidRPr="000048B7">
        <w:t>: Rapport entre le champ magnétique et le courant parcourant un fil.</w:t>
      </w:r>
      <w:bookmarkEnd w:id="16"/>
    </w:p>
    <w:p w14:paraId="4F53884E" w14:textId="74092CD6" w:rsidR="00D45E48" w:rsidRPr="000048B7" w:rsidRDefault="00D45E48" w:rsidP="00D45E48">
      <w:pPr>
        <w:pStyle w:val="Lgende"/>
      </w:pPr>
      <w:r w:rsidRPr="000048B7">
        <w:t xml:space="preserve">Source : Wikimedia.org, </w:t>
      </w:r>
      <w:r w:rsidR="00463D33" w:rsidRPr="000048B7">
        <w:t>réf.</w:t>
      </w:r>
      <w:r w:rsidRPr="000048B7">
        <w:t xml:space="preserve"> URL01</w:t>
      </w:r>
    </w:p>
    <w:p w14:paraId="34152E5C" w14:textId="77777777" w:rsidR="00D45E48" w:rsidRPr="000048B7" w:rsidRDefault="00D45E48" w:rsidP="00DB0625">
      <w:pPr>
        <w:pStyle w:val="Corpsdetexte15interligne"/>
      </w:pPr>
    </w:p>
    <w:p w14:paraId="3BC08FDC" w14:textId="7B216009" w:rsidR="0044550A" w:rsidRPr="000048B7" w:rsidRDefault="0044550A" w:rsidP="00DB0625">
      <w:pPr>
        <w:pStyle w:val="Corpsdetexte15interligne"/>
      </w:pPr>
      <w:r w:rsidRPr="000048B7">
        <w:t>Il cite</w:t>
      </w:r>
      <w:r w:rsidR="003C3E90" w:rsidRPr="000048B7">
        <w:t xml:space="preserve"> également</w:t>
      </w:r>
      <w:r w:rsidR="00084136" w:rsidRPr="000048B7">
        <w:t xml:space="preserve"> </w:t>
      </w:r>
      <w:r w:rsidRPr="000048B7">
        <w:t xml:space="preserve">une vidéo de SRI International montrant le fonctionnement de </w:t>
      </w:r>
      <w:r w:rsidR="003E47B3" w:rsidRPr="000048B7">
        <w:t>microrobots</w:t>
      </w:r>
      <w:r w:rsidRPr="000048B7">
        <w:t xml:space="preserve"> se déplaçant par champ magnétique</w:t>
      </w:r>
      <w:r w:rsidR="00A16F43" w:rsidRPr="000048B7">
        <w:t xml:space="preserve"> en utilisant un revêtement breveté. </w:t>
      </w:r>
      <w:r w:rsidRPr="000048B7">
        <w:t xml:space="preserve">(Voir </w:t>
      </w:r>
      <w:r w:rsidRPr="000048B7">
        <w:fldChar w:fldCharType="begin"/>
      </w:r>
      <w:r w:rsidRPr="000048B7">
        <w:instrText xml:space="preserve"> REF _Ref202057414 \h </w:instrText>
      </w:r>
      <w:r w:rsidRPr="000048B7">
        <w:fldChar w:fldCharType="separate"/>
      </w:r>
      <w:r w:rsidR="0078601C" w:rsidRPr="000048B7">
        <w:t xml:space="preserve">Figure </w:t>
      </w:r>
      <w:r w:rsidR="0078601C">
        <w:rPr>
          <w:noProof/>
        </w:rPr>
        <w:t>2</w:t>
      </w:r>
      <w:r w:rsidRPr="000048B7">
        <w:fldChar w:fldCharType="end"/>
      </w:r>
      <w:r w:rsidRPr="000048B7">
        <w:t>).</w:t>
      </w:r>
      <w:r w:rsidR="00823FAF" w:rsidRPr="000048B7">
        <w:t xml:space="preserve"> Le fait qu’un brevet y soit associer nous empêche de pouvoir recourir à la même méthode mais conforte dans l’idée que la technologie de déplacement par champ magnétique fonctionne.</w:t>
      </w:r>
    </w:p>
    <w:p w14:paraId="00DC9D53" w14:textId="77777777" w:rsidR="00D45E48" w:rsidRPr="000048B7" w:rsidRDefault="00D45E48" w:rsidP="00AC0B14">
      <w:pPr>
        <w:pStyle w:val="Figure"/>
      </w:pPr>
      <w:r w:rsidRPr="000048B7">
        <w:lastRenderedPageBreak/>
        <w:drawing>
          <wp:inline distT="0" distB="0" distL="0" distR="0" wp14:anchorId="766B6622" wp14:editId="5C441C75">
            <wp:extent cx="5258040" cy="3333750"/>
            <wp:effectExtent l="0" t="0" r="0" b="0"/>
            <wp:docPr id="911608553" name="Image 5" descr="Une image contenant texte, pièce, argent, devis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608553" name="Image 5" descr="Une image contenant texte, pièce, argent, devis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066" cy="3343911"/>
                    </a:xfrm>
                    <a:prstGeom prst="rect">
                      <a:avLst/>
                    </a:prstGeom>
                    <a:noFill/>
                    <a:ln>
                      <a:noFill/>
                    </a:ln>
                  </pic:spPr>
                </pic:pic>
              </a:graphicData>
            </a:graphic>
          </wp:inline>
        </w:drawing>
      </w:r>
    </w:p>
    <w:p w14:paraId="2A8C3B77" w14:textId="27EEE578" w:rsidR="00D45E48" w:rsidRPr="000048B7" w:rsidRDefault="00D45E48" w:rsidP="00D45E48">
      <w:pPr>
        <w:pStyle w:val="Lgende"/>
      </w:pPr>
      <w:bookmarkStart w:id="17" w:name="_Ref202057414"/>
      <w:bookmarkStart w:id="18" w:name="_Toc206118963"/>
      <w:r w:rsidRPr="000048B7">
        <w:t xml:space="preserve">Figure </w:t>
      </w:r>
      <w:r w:rsidRPr="000048B7">
        <w:fldChar w:fldCharType="begin"/>
      </w:r>
      <w:r w:rsidRPr="000048B7">
        <w:instrText xml:space="preserve"> SEQ Figure \* ARABIC </w:instrText>
      </w:r>
      <w:r w:rsidRPr="000048B7">
        <w:fldChar w:fldCharType="separate"/>
      </w:r>
      <w:r w:rsidR="0078601C">
        <w:rPr>
          <w:noProof/>
        </w:rPr>
        <w:t>2</w:t>
      </w:r>
      <w:r w:rsidRPr="000048B7">
        <w:fldChar w:fldCharType="end"/>
      </w:r>
      <w:bookmarkEnd w:id="17"/>
      <w:r w:rsidRPr="000048B7">
        <w:t xml:space="preserve">: Déplacement du </w:t>
      </w:r>
      <w:r w:rsidR="00644B68" w:rsidRPr="000048B7">
        <w:t>microrobot</w:t>
      </w:r>
      <w:r w:rsidRPr="000048B7">
        <w:t xml:space="preserve"> dans la vidéo de SRI International.</w:t>
      </w:r>
      <w:bookmarkEnd w:id="18"/>
      <w:r w:rsidRPr="000048B7">
        <w:t xml:space="preserve"> </w:t>
      </w:r>
    </w:p>
    <w:p w14:paraId="26FE324E" w14:textId="075DADF0" w:rsidR="00D45E48" w:rsidRPr="000048B7" w:rsidRDefault="00644B68" w:rsidP="00D45E48">
      <w:pPr>
        <w:pStyle w:val="Lgende"/>
      </w:pPr>
      <w:r w:rsidRPr="000048B7">
        <w:t>Source :</w:t>
      </w:r>
      <w:r w:rsidR="00D45E48" w:rsidRPr="000048B7">
        <w:t xml:space="preserve"> Modifié par G. Mariot de YouTube.com </w:t>
      </w:r>
      <w:r w:rsidRPr="000048B7">
        <w:t>réf</w:t>
      </w:r>
      <w:r w:rsidR="00D45E48" w:rsidRPr="000048B7">
        <w:t>. URL02.</w:t>
      </w:r>
    </w:p>
    <w:p w14:paraId="2E20119A" w14:textId="1F4FFE77" w:rsidR="00DE1384" w:rsidRPr="000048B7" w:rsidRDefault="0044550A" w:rsidP="00DB0625">
      <w:pPr>
        <w:pStyle w:val="Corpsdetexte15interligne"/>
      </w:pPr>
      <w:r w:rsidRPr="000048B7">
        <w:t xml:space="preserve">De plus, il aborde les travaux d'un développeur hardware connu sous le pseudonyme de bobricius sur un projet de contrôle de </w:t>
      </w:r>
      <w:r w:rsidR="003E47B3" w:rsidRPr="000048B7">
        <w:t>microrobots</w:t>
      </w:r>
      <w:r w:rsidR="00DE1384" w:rsidRPr="000048B7">
        <w:rPr>
          <w:rStyle w:val="Appelnotedebasdep"/>
        </w:rPr>
        <w:footnoteReference w:id="2"/>
      </w:r>
      <w:r w:rsidRPr="000048B7">
        <w:t>. Il parle également de l'exposition Formel 1 au Miniatur Wunderland de Hambourg et son utilisation des champs magnétiques</w:t>
      </w:r>
      <w:r w:rsidR="00EC35BA" w:rsidRPr="000048B7">
        <w:t xml:space="preserve"> sans pour autant y accorder une grande importance</w:t>
      </w:r>
      <w:r w:rsidRPr="000048B7">
        <w:t>.</w:t>
      </w:r>
    </w:p>
    <w:p w14:paraId="1A541FCA" w14:textId="7DAE9892" w:rsidR="0044550A" w:rsidRPr="000048B7" w:rsidRDefault="0044550A" w:rsidP="00DB0625">
      <w:pPr>
        <w:pStyle w:val="Corpsdetexte15interligne"/>
      </w:pPr>
      <w:r w:rsidRPr="000048B7">
        <w:t xml:space="preserve">Il parle </w:t>
      </w:r>
      <w:r w:rsidR="00EC35BA" w:rsidRPr="000048B7">
        <w:t xml:space="preserve">également </w:t>
      </w:r>
      <w:r w:rsidRPr="000048B7">
        <w:t>des réseaux de Halbach</w:t>
      </w:r>
      <w:r w:rsidR="009B533E" w:rsidRPr="000048B7">
        <w:t>. Un arrangement d’aimants dont le placement d’aimants permanents sont disposés de façon à augmenter le champ magnétique dans une direction tout en limitant sa force dans la direction opposée. Il</w:t>
      </w:r>
      <w:r w:rsidRPr="000048B7">
        <w:t xml:space="preserve"> décide de ne pas les utiliser car la difficulté de réalisation est trop élevée et a choisi de simplement alterner ses aimants.</w:t>
      </w:r>
    </w:p>
    <w:p w14:paraId="1C46A9D7" w14:textId="42AED110" w:rsidR="0044550A" w:rsidRPr="000048B7" w:rsidRDefault="0044550A" w:rsidP="00DB0625">
      <w:pPr>
        <w:pStyle w:val="Corpsdetexte15interligne"/>
      </w:pPr>
      <w:r w:rsidRPr="000048B7">
        <w:t>Il a réalisé des PCB de tests utilisant des bobines planaire linéaires et après avoir utilisé un peu CST, il a réalisé un plateau de jeu complet mais malheureusement non fonctionnel à cause de ce qu'il pense être un problème de court-circuit.</w:t>
      </w:r>
    </w:p>
    <w:p w14:paraId="0AA1F67C" w14:textId="017F8B16" w:rsidR="0044550A" w:rsidRPr="000048B7" w:rsidRDefault="0044550A" w:rsidP="00DB0625">
      <w:pPr>
        <w:pStyle w:val="Corpsdetexte15interligne"/>
      </w:pPr>
      <w:r w:rsidRPr="000048B7">
        <w:t>Pour ce qui est de la programmation, il a réalisé en premier temps un jeu d'échec en C++ avant de basculer sur un site web avec HTML, JS, CSS et PHP en stockant les données dans une base de données SQL. Il a intégré une "Intelligence Artificielle" du nom de Stockfish-js pour jouer contre un joueur et a utilisé un ESP32 afin de communiquer avec sa carte.</w:t>
      </w:r>
    </w:p>
    <w:p w14:paraId="5F7F8AEE" w14:textId="0C9D623C" w:rsidR="0044550A" w:rsidRPr="000048B7" w:rsidRDefault="0044550A" w:rsidP="00DB0625">
      <w:pPr>
        <w:pStyle w:val="Titre2"/>
      </w:pPr>
      <w:bookmarkStart w:id="19" w:name="_Toc206118941"/>
      <w:r w:rsidRPr="000048B7">
        <w:lastRenderedPageBreak/>
        <w:t>Travaux de Jonas STIRNEMANN</w:t>
      </w:r>
      <w:bookmarkEnd w:id="19"/>
    </w:p>
    <w:p w14:paraId="614A2CAD" w14:textId="60E278DC" w:rsidR="0044550A" w:rsidRPr="000048B7" w:rsidRDefault="0044550A" w:rsidP="00DB0625">
      <w:pPr>
        <w:pStyle w:val="Corpsdetexte15interligne"/>
      </w:pPr>
      <w:r w:rsidRPr="000048B7">
        <w:t xml:space="preserve">Jonas est un étudiant à HEPIA ayant réalisé son travail de </w:t>
      </w:r>
      <w:r w:rsidR="00463D33" w:rsidRPr="000048B7">
        <w:t>Bachelor</w:t>
      </w:r>
      <w:r w:rsidRPr="000048B7">
        <w:t xml:space="preserve"> sur le sujet en 2024. Il était suivi par Fabien VANNEL et ce projet fait suite à celui de Arthur. Bien que le but fût de réaliser un jeu d'échec, il en a résulté un jeu de morpion afin de réaliser un Proof Of Concept.</w:t>
      </w:r>
    </w:p>
    <w:p w14:paraId="532F9ED4" w14:textId="77777777" w:rsidR="0044550A" w:rsidRPr="000048B7" w:rsidRDefault="0044550A" w:rsidP="00AC0B14">
      <w:pPr>
        <w:pStyle w:val="Figure"/>
      </w:pPr>
      <w:r w:rsidRPr="000048B7">
        <w:drawing>
          <wp:inline distT="0" distB="0" distL="0" distR="0" wp14:anchorId="081B2483" wp14:editId="50AD0CA2">
            <wp:extent cx="4136165" cy="4033590"/>
            <wp:effectExtent l="0" t="0" r="0" b="5080"/>
            <wp:docPr id="17706654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46620" cy="4043786"/>
                    </a:xfrm>
                    <a:prstGeom prst="rect">
                      <a:avLst/>
                    </a:prstGeom>
                    <a:noFill/>
                    <a:ln>
                      <a:noFill/>
                    </a:ln>
                  </pic:spPr>
                </pic:pic>
              </a:graphicData>
            </a:graphic>
          </wp:inline>
        </w:drawing>
      </w:r>
    </w:p>
    <w:p w14:paraId="09A44FD0" w14:textId="0EF6A355" w:rsidR="00E46832" w:rsidRPr="000048B7" w:rsidRDefault="0044550A" w:rsidP="0044550A">
      <w:pPr>
        <w:pStyle w:val="Lgende"/>
      </w:pPr>
      <w:bookmarkStart w:id="20" w:name="_Ref202057866"/>
      <w:bookmarkStart w:id="21" w:name="_Toc20611896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3</w:t>
      </w:r>
      <w:r w:rsidR="00131E91" w:rsidRPr="000048B7">
        <w:fldChar w:fldCharType="end"/>
      </w:r>
      <w:bookmarkEnd w:id="20"/>
      <w:r w:rsidRPr="000048B7">
        <w:t>: Circuit Imprimé final de Jonas.</w:t>
      </w:r>
      <w:bookmarkEnd w:id="21"/>
      <w:r w:rsidRPr="000048B7">
        <w:t xml:space="preserve"> </w:t>
      </w:r>
    </w:p>
    <w:p w14:paraId="4A80DB7E" w14:textId="09F0928E" w:rsidR="0044550A" w:rsidRPr="000048B7" w:rsidRDefault="00DE1384" w:rsidP="0044550A">
      <w:pPr>
        <w:pStyle w:val="Lgende"/>
      </w:pPr>
      <w:r w:rsidRPr="000048B7">
        <w:t>Source : Réalisé</w:t>
      </w:r>
      <w:r w:rsidR="0044550A" w:rsidRPr="000048B7">
        <w:t xml:space="preserve"> par J. STIRNEMANN </w:t>
      </w:r>
      <w:r w:rsidRPr="000048B7">
        <w:t>réf.</w:t>
      </w:r>
      <w:r w:rsidR="0044550A" w:rsidRPr="000048B7">
        <w:t xml:space="preserve"> URL0</w:t>
      </w:r>
      <w:r w:rsidR="003A3BDD" w:rsidRPr="000048B7">
        <w:t>3</w:t>
      </w:r>
      <w:r w:rsidR="0044550A" w:rsidRPr="000048B7">
        <w:t>.</w:t>
      </w:r>
    </w:p>
    <w:p w14:paraId="2DDE34AD" w14:textId="77777777" w:rsidR="003B54BF" w:rsidRPr="000048B7" w:rsidRDefault="003B54BF" w:rsidP="00DB0625">
      <w:pPr>
        <w:pStyle w:val="Corpsdetexte1"/>
      </w:pPr>
    </w:p>
    <w:p w14:paraId="142F5629" w14:textId="4A414F46" w:rsidR="003B54BF" w:rsidRPr="000048B7" w:rsidRDefault="003B54BF" w:rsidP="00DB0625">
      <w:pPr>
        <w:pStyle w:val="Corpsdetexte1"/>
      </w:pPr>
      <w:r w:rsidRPr="000048B7">
        <w:t>Dans sa phase de recherche, il parle de la loi d'</w:t>
      </w:r>
      <w:r w:rsidR="00DE1384" w:rsidRPr="000048B7">
        <w:t>Ampère</w:t>
      </w:r>
      <w:r w:rsidRPr="000048B7">
        <w:t xml:space="preserve">. Elle est similaire à la loi de Biot et Savart mais ne possède pas la polyvalence de cette dernière. En effet, elle est applicable uniquement dans le cas d'une situation symétrique tel qu'un fil simple, un solénoïde ou un toroïde. Il aborde également la règle de la main droite qui permet de définir le sens d'un champ magnétique par rapport au courant le parcourant. (Comme visible sur la </w:t>
      </w:r>
      <w:r w:rsidRPr="000048B7">
        <w:fldChar w:fldCharType="begin"/>
      </w:r>
      <w:r w:rsidRPr="000048B7">
        <w:instrText xml:space="preserve"> REF _Ref202057866 \h </w:instrText>
      </w:r>
      <w:r w:rsidRPr="000048B7">
        <w:fldChar w:fldCharType="separate"/>
      </w:r>
      <w:r w:rsidR="0078601C" w:rsidRPr="000048B7">
        <w:t xml:space="preserve">Figure </w:t>
      </w:r>
      <w:r w:rsidR="0078601C">
        <w:rPr>
          <w:noProof/>
        </w:rPr>
        <w:t>3</w:t>
      </w:r>
      <w:r w:rsidRPr="000048B7">
        <w:fldChar w:fldCharType="end"/>
      </w:r>
      <w:r w:rsidRPr="000048B7">
        <w:t>)</w:t>
      </w:r>
    </w:p>
    <w:p w14:paraId="0BDC285F" w14:textId="7269D753" w:rsidR="003B54BF" w:rsidRPr="000048B7" w:rsidRDefault="003B54BF" w:rsidP="00DB0625">
      <w:pPr>
        <w:pStyle w:val="Corpsdetexte1"/>
      </w:pPr>
      <w:r w:rsidRPr="000048B7">
        <w:t xml:space="preserve">Une recherche sur l'existant avec notamment les moteur PCB l'a éloigné de la topologie qu'avait choisi </w:t>
      </w:r>
      <w:r w:rsidR="00463D33" w:rsidRPr="000048B7">
        <w:t>Arthur</w:t>
      </w:r>
      <w:r w:rsidRPr="000048B7">
        <w:t xml:space="preserve"> en se basant sur d'autres type de bobines planaire. Il a effectué des tests avec différentes topologie pour déterminer laquelle est la meilleure entre une topologie de bobine </w:t>
      </w:r>
      <w:r w:rsidRPr="000048B7">
        <w:lastRenderedPageBreak/>
        <w:t>linéaire, des bobines rondes et des bobines carrées et en a déduit que les bobines carrées permettaient de plus facilement se chevaucher afin d'attirer les aimants.</w:t>
      </w:r>
    </w:p>
    <w:p w14:paraId="584316BE" w14:textId="72496B91" w:rsidR="0044550A" w:rsidRPr="000048B7" w:rsidRDefault="003B54BF" w:rsidP="00DB0625">
      <w:pPr>
        <w:pStyle w:val="Corpsdetexte1"/>
      </w:pPr>
      <w:r w:rsidRPr="000048B7">
        <w:t>Après cela, il a effectué son design final en l'interfaçant avec un RP2040, mais il a rencontré des problèmes de commande et a dû refaire le câblage d'un composant. Pour ce qui est de l'application, il a réalisé une application web en Python. Il ne mentionne cependant pas comment il communique avec la carte depuis l'extérieur ni si son projet final est fonctionnel. J'ai cependant eu des retours de Fabien VANNEL au début de mon travail m'informant que le prototype n'était pas fonctionnel pour ce qui semble également être des problèmes de court-circuit. Il m'a également fait part que le déplacement des aimants se faisait par à-coups.</w:t>
      </w:r>
    </w:p>
    <w:p w14:paraId="6103D5F7" w14:textId="540E602A" w:rsidR="003B54BF" w:rsidRPr="000048B7" w:rsidRDefault="003B54BF" w:rsidP="00DB0625">
      <w:pPr>
        <w:pStyle w:val="Titre2"/>
      </w:pPr>
      <w:bookmarkStart w:id="22" w:name="_Toc206118942"/>
      <w:r w:rsidRPr="000048B7">
        <w:t>Miniatur Wunderland</w:t>
      </w:r>
      <w:bookmarkEnd w:id="22"/>
    </w:p>
    <w:p w14:paraId="035EF0C2" w14:textId="3645537B" w:rsidR="003B54BF" w:rsidRPr="000048B7" w:rsidRDefault="003B54BF" w:rsidP="00DB0625">
      <w:pPr>
        <w:pStyle w:val="Corpsdetexte15interligne"/>
      </w:pPr>
      <w:r w:rsidRPr="000048B7">
        <w:t>Miniatur Wunderland est un musée de Hambourg en Allemagne qui reproduit des endroits entiers à l’échelle 1/87 (Standard de l’échelle H0 en modélisme ferroviaire).</w:t>
      </w:r>
    </w:p>
    <w:p w14:paraId="58BB99FA" w14:textId="77777777" w:rsidR="003B54BF" w:rsidRPr="000048B7" w:rsidRDefault="003B54BF" w:rsidP="00AC0B14">
      <w:pPr>
        <w:pStyle w:val="Figure"/>
      </w:pPr>
      <w:r w:rsidRPr="000048B7">
        <w:drawing>
          <wp:inline distT="0" distB="0" distL="0" distR="0" wp14:anchorId="417E292C" wp14:editId="4B511562">
            <wp:extent cx="4810125" cy="3006392"/>
            <wp:effectExtent l="0" t="0" r="0" b="3810"/>
            <wp:docPr id="2865627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21199" cy="3013314"/>
                    </a:xfrm>
                    <a:prstGeom prst="rect">
                      <a:avLst/>
                    </a:prstGeom>
                    <a:noFill/>
                    <a:ln>
                      <a:noFill/>
                    </a:ln>
                  </pic:spPr>
                </pic:pic>
              </a:graphicData>
            </a:graphic>
          </wp:inline>
        </w:drawing>
      </w:r>
    </w:p>
    <w:p w14:paraId="0F65D32E" w14:textId="7C981622" w:rsidR="00E46832" w:rsidRPr="000048B7" w:rsidRDefault="003B54BF" w:rsidP="003B54BF">
      <w:pPr>
        <w:pStyle w:val="Lgende"/>
      </w:pPr>
      <w:bookmarkStart w:id="23" w:name="_Ref202058185"/>
      <w:bookmarkStart w:id="24" w:name="_Toc20611896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4</w:t>
      </w:r>
      <w:r w:rsidR="00131E91" w:rsidRPr="000048B7">
        <w:fldChar w:fldCharType="end"/>
      </w:r>
      <w:bookmarkEnd w:id="23"/>
      <w:r w:rsidRPr="000048B7">
        <w:t>: Le circuit de Monaco de Miniatur Wunderland.</w:t>
      </w:r>
      <w:bookmarkEnd w:id="24"/>
      <w:r w:rsidRPr="000048B7">
        <w:t xml:space="preserve"> </w:t>
      </w:r>
    </w:p>
    <w:p w14:paraId="53618826" w14:textId="3AAEC85D" w:rsidR="003B54BF" w:rsidRPr="000048B7" w:rsidRDefault="0094179F" w:rsidP="003B54BF">
      <w:pPr>
        <w:pStyle w:val="Lgende"/>
      </w:pPr>
      <w:r w:rsidRPr="000048B7">
        <w:t>Source :</w:t>
      </w:r>
      <w:r w:rsidR="003B54BF" w:rsidRPr="000048B7">
        <w:t xml:space="preserve"> miniatur-wunderland.de </w:t>
      </w:r>
      <w:r w:rsidR="00E5472E" w:rsidRPr="000048B7">
        <w:t>réf.</w:t>
      </w:r>
      <w:r w:rsidR="003B54BF" w:rsidRPr="000048B7">
        <w:t xml:space="preserve"> URL0</w:t>
      </w:r>
      <w:r w:rsidR="003A3BDD" w:rsidRPr="000048B7">
        <w:t>4</w:t>
      </w:r>
      <w:r w:rsidR="003B54BF" w:rsidRPr="000048B7">
        <w:t>.</w:t>
      </w:r>
    </w:p>
    <w:p w14:paraId="789DB37E" w14:textId="64C60D3D" w:rsidR="00265DDA" w:rsidRPr="000048B7" w:rsidRDefault="003B54BF" w:rsidP="00DB0625">
      <w:pPr>
        <w:pStyle w:val="Corpsdetexte1"/>
      </w:pPr>
      <w:r w:rsidRPr="000048B7">
        <w:t xml:space="preserve">L'exemple que Fabien VANNEL m'a donné au démarrage de mon projet de semestre est celui de l'exposition Formel 1 qui a vu le jour en avril 2024 et dont le développement des technologies entourant son fonctionnement a débuté 10 ans auparavant. La documentation du journal de Gerrit BRAUN, l'un des fondateurs de Miniatur Wunderland, explique les étapes de ce </w:t>
      </w:r>
      <w:r w:rsidRPr="000048B7">
        <w:lastRenderedPageBreak/>
        <w:t xml:space="preserve">projet et comment ils ont réussi à recréer le circuit de Monaco, visible sur la </w:t>
      </w:r>
      <w:r w:rsidRPr="000048B7">
        <w:fldChar w:fldCharType="begin"/>
      </w:r>
      <w:r w:rsidRPr="000048B7">
        <w:instrText xml:space="preserve"> REF _Ref202058185 \h </w:instrText>
      </w:r>
      <w:r w:rsidRPr="000048B7">
        <w:fldChar w:fldCharType="separate"/>
      </w:r>
      <w:r w:rsidR="0078601C" w:rsidRPr="000048B7">
        <w:t xml:space="preserve">Figure </w:t>
      </w:r>
      <w:r w:rsidR="0078601C">
        <w:rPr>
          <w:noProof/>
        </w:rPr>
        <w:t>4</w:t>
      </w:r>
      <w:r w:rsidRPr="000048B7">
        <w:fldChar w:fldCharType="end"/>
      </w:r>
      <w:r w:rsidRPr="000048B7">
        <w:t xml:space="preserve">, à travers une série de vidéos intitulée </w:t>
      </w:r>
      <w:r w:rsidRPr="000048B7">
        <w:rPr>
          <w:i/>
          <w:iCs/>
        </w:rPr>
        <w:t>Gerrits Tagebuch</w:t>
      </w:r>
      <w:r w:rsidRPr="000048B7">
        <w:t>.</w:t>
      </w:r>
      <w:r w:rsidR="002B1BBE" w:rsidRPr="000048B7">
        <w:rPr>
          <w:rStyle w:val="Appelnotedebasdep"/>
        </w:rPr>
        <w:footnoteReference w:id="3"/>
      </w:r>
    </w:p>
    <w:p w14:paraId="69EB873C" w14:textId="57FA54BC" w:rsidR="009B533E" w:rsidRPr="000048B7" w:rsidRDefault="00265DDA" w:rsidP="00DB0625">
      <w:pPr>
        <w:pStyle w:val="Corpsdetexte1"/>
      </w:pPr>
      <w:r w:rsidRPr="000048B7">
        <w:t xml:space="preserve">Dans ces journaux </w:t>
      </w:r>
      <w:r w:rsidR="00682830" w:rsidRPr="000048B7">
        <w:t>vidéo</w:t>
      </w:r>
      <w:r w:rsidRPr="000048B7">
        <w:t xml:space="preserve">, ils abordent la conception de ce circuit à travers les années. La première mention du circuit </w:t>
      </w:r>
      <w:r w:rsidR="00682830" w:rsidRPr="000048B7">
        <w:t>remonte</w:t>
      </w:r>
      <w:r w:rsidRPr="000048B7">
        <w:t xml:space="preserve"> au </w:t>
      </w:r>
      <w:r w:rsidRPr="000048B7">
        <w:rPr>
          <w:i/>
          <w:iCs/>
        </w:rPr>
        <w:t>Gerrits Tagebuch #45</w:t>
      </w:r>
      <w:r w:rsidRPr="000048B7">
        <w:t xml:space="preserve"> en janvier 2015</w:t>
      </w:r>
      <w:r w:rsidRPr="000048B7">
        <w:rPr>
          <w:rStyle w:val="Appelnotedebasdep"/>
        </w:rPr>
        <w:footnoteReference w:id="4"/>
      </w:r>
      <w:r w:rsidRPr="000048B7">
        <w:t xml:space="preserve">. On y apprend notamment leurs tests avec différents types de bobines. Comme le montre la </w:t>
      </w:r>
      <w:r w:rsidR="009D0EBC" w:rsidRPr="000048B7">
        <w:fldChar w:fldCharType="begin"/>
      </w:r>
      <w:r w:rsidR="009D0EBC" w:rsidRPr="000048B7">
        <w:instrText xml:space="preserve"> REF _Ref202177377 \h </w:instrText>
      </w:r>
      <w:r w:rsidR="009D0EBC" w:rsidRPr="000048B7">
        <w:fldChar w:fldCharType="separate"/>
      </w:r>
      <w:r w:rsidR="0078601C" w:rsidRPr="000048B7">
        <w:t xml:space="preserve">Figure </w:t>
      </w:r>
      <w:r w:rsidR="0078601C">
        <w:rPr>
          <w:noProof/>
        </w:rPr>
        <w:t>5</w:t>
      </w:r>
      <w:r w:rsidR="009D0EBC" w:rsidRPr="000048B7">
        <w:fldChar w:fldCharType="end"/>
      </w:r>
      <w:r w:rsidR="009D0EBC" w:rsidRPr="000048B7">
        <w:t xml:space="preserve">, ils ont d’abord réalisé des tests avec des bobines circulaires. Cependant, ce type de bobines rendait les véhicules instables et </w:t>
      </w:r>
      <w:r w:rsidR="00476E26" w:rsidRPr="000048B7">
        <w:t>leur mouvement</w:t>
      </w:r>
      <w:r w:rsidR="009D0EBC" w:rsidRPr="000048B7">
        <w:t xml:space="preserve"> était saccadés. Ils ont également testé en réduisant la taille des bobines afin d’avoir un écart entre le centre des champs magnétique</w:t>
      </w:r>
      <w:r w:rsidR="00E63184">
        <w:t>s</w:t>
      </w:r>
      <w:r w:rsidR="009D0EBC" w:rsidRPr="000048B7">
        <w:t xml:space="preserve"> le moins élevé possible avant de se rabattre sur </w:t>
      </w:r>
      <w:r w:rsidR="00476E26" w:rsidRPr="000048B7">
        <w:t>des bobines linéaires</w:t>
      </w:r>
      <w:r w:rsidR="009D0EBC" w:rsidRPr="000048B7">
        <w:t xml:space="preserve"> avec un réseau de Halbach à 2 dimensions pour augmenter la traction des véhicules</w:t>
      </w:r>
      <w:r w:rsidR="00476E26" w:rsidRPr="000048B7">
        <w:t xml:space="preserve"> comme visible sur la </w:t>
      </w:r>
      <w:r w:rsidR="00476E26" w:rsidRPr="000048B7">
        <w:fldChar w:fldCharType="begin"/>
      </w:r>
      <w:r w:rsidR="00476E26" w:rsidRPr="000048B7">
        <w:instrText xml:space="preserve"> REF _Ref202177760 \h </w:instrText>
      </w:r>
      <w:r w:rsidR="00476E26" w:rsidRPr="000048B7">
        <w:fldChar w:fldCharType="separate"/>
      </w:r>
      <w:r w:rsidR="0078601C" w:rsidRPr="000048B7">
        <w:t xml:space="preserve">Figure </w:t>
      </w:r>
      <w:r w:rsidR="0078601C">
        <w:rPr>
          <w:noProof/>
        </w:rPr>
        <w:t>6</w:t>
      </w:r>
      <w:r w:rsidR="00476E26" w:rsidRPr="000048B7">
        <w:fldChar w:fldCharType="end"/>
      </w:r>
      <w:r w:rsidR="00476E26" w:rsidRPr="000048B7">
        <w:t>.</w:t>
      </w:r>
      <w:r w:rsidR="00113106" w:rsidRPr="000048B7">
        <w:t xml:space="preserve"> </w:t>
      </w:r>
    </w:p>
    <w:p w14:paraId="146342EE" w14:textId="1C0FDB00" w:rsidR="00113106" w:rsidRPr="000048B7" w:rsidRDefault="00113106" w:rsidP="00DB0625">
      <w:pPr>
        <w:pStyle w:val="Corpsdetexte1"/>
      </w:pPr>
      <w:r w:rsidRPr="000048B7">
        <w:t xml:space="preserve">Grâce à tout ceci, ils ont </w:t>
      </w:r>
      <w:r w:rsidR="00682830" w:rsidRPr="000048B7">
        <w:t>pu</w:t>
      </w:r>
      <w:r w:rsidRPr="000048B7">
        <w:t xml:space="preserve"> réaliser un circuit circulaire court sur lequel ils déplaçaient un réseau de Halbach</w:t>
      </w:r>
      <w:r w:rsidR="00682830" w:rsidRPr="000048B7">
        <w:t xml:space="preserve"> (Voir </w:t>
      </w:r>
      <w:r w:rsidR="00682830" w:rsidRPr="000048B7">
        <w:fldChar w:fldCharType="begin"/>
      </w:r>
      <w:r w:rsidR="00682830" w:rsidRPr="000048B7">
        <w:instrText xml:space="preserve"> REF _Ref202178159 \h </w:instrText>
      </w:r>
      <w:r w:rsidR="00682830" w:rsidRPr="000048B7">
        <w:fldChar w:fldCharType="separate"/>
      </w:r>
      <w:r w:rsidR="0078601C" w:rsidRPr="000048B7">
        <w:t xml:space="preserve">Figure </w:t>
      </w:r>
      <w:r w:rsidR="0078601C">
        <w:rPr>
          <w:noProof/>
        </w:rPr>
        <w:t>7</w:t>
      </w:r>
      <w:r w:rsidR="00682830" w:rsidRPr="000048B7">
        <w:fldChar w:fldCharType="end"/>
      </w:r>
      <w:r w:rsidR="00682830" w:rsidRPr="000048B7">
        <w:t>).</w:t>
      </w:r>
      <w:r w:rsidR="008351A3" w:rsidRPr="000048B7">
        <w:t xml:space="preserve"> La fin de la partie technique de cette vidéo montre un petit bateau qui se déplace sur des bobines linéaires par l’action d’un joystick (Voir </w:t>
      </w:r>
      <w:r w:rsidR="008351A3" w:rsidRPr="000048B7">
        <w:fldChar w:fldCharType="begin"/>
      </w:r>
      <w:r w:rsidR="008351A3" w:rsidRPr="000048B7">
        <w:instrText xml:space="preserve"> REF _Ref202178548 \h </w:instrText>
      </w:r>
      <w:r w:rsidR="008351A3" w:rsidRPr="000048B7">
        <w:fldChar w:fldCharType="separate"/>
      </w:r>
      <w:r w:rsidR="0078601C" w:rsidRPr="000048B7">
        <w:t xml:space="preserve">Figure </w:t>
      </w:r>
      <w:r w:rsidR="0078601C">
        <w:rPr>
          <w:noProof/>
        </w:rPr>
        <w:t>8</w:t>
      </w:r>
      <w:r w:rsidR="008351A3" w:rsidRPr="000048B7">
        <w:fldChar w:fldCharType="end"/>
      </w:r>
      <w:r w:rsidR="008351A3" w:rsidRPr="000048B7">
        <w:t xml:space="preserve">). Après l’ajout d’un deuxième bateau, on peut également </w:t>
      </w:r>
      <w:r w:rsidR="00E905ED" w:rsidRPr="000048B7">
        <w:t>remarquer</w:t>
      </w:r>
      <w:r w:rsidR="008351A3" w:rsidRPr="000048B7">
        <w:t xml:space="preserve"> que </w:t>
      </w:r>
      <w:r w:rsidR="0094179F" w:rsidRPr="000048B7">
        <w:t>les deux bateaux</w:t>
      </w:r>
      <w:r w:rsidR="008351A3" w:rsidRPr="000048B7">
        <w:t xml:space="preserve"> se déplacent </w:t>
      </w:r>
      <w:r w:rsidR="00B73977" w:rsidRPr="000048B7">
        <w:t xml:space="preserve">de la même façon </w:t>
      </w:r>
      <w:r w:rsidR="009B533E" w:rsidRPr="000048B7">
        <w:t>ce</w:t>
      </w:r>
      <w:r w:rsidR="00B73977" w:rsidRPr="000048B7">
        <w:t xml:space="preserve"> qui démontre l’utilité de compartimenter des morceaux de bobines linéaires afin de ne pas déplacer plusieurs aimants en même temps.</w:t>
      </w:r>
    </w:p>
    <w:p w14:paraId="4776DF05" w14:textId="77777777" w:rsidR="00265DDA" w:rsidRPr="000048B7" w:rsidRDefault="00265DDA" w:rsidP="00AC0B14">
      <w:pPr>
        <w:pStyle w:val="Figure"/>
      </w:pPr>
      <w:r w:rsidRPr="000048B7">
        <w:drawing>
          <wp:inline distT="0" distB="0" distL="0" distR="0" wp14:anchorId="7BEF549B" wp14:editId="63B509E4">
            <wp:extent cx="4999236" cy="2245270"/>
            <wp:effectExtent l="0" t="0" r="0" b="3175"/>
            <wp:docPr id="317477088" name="Image 1" descr="Une image contenant Ingénierie électronique, Matériel d’ordinateur, Composant d’ordinateur, Appareils électronique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7088" name="Image 1" descr="Une image contenant Ingénierie électronique, Matériel d’ordinateur, Composant d’ordinateur, Appareils électroniques&#10;&#10;Le contenu généré par l’IA peut être incorrect."/>
                    <pic:cNvPicPr/>
                  </pic:nvPicPr>
                  <pic:blipFill>
                    <a:blip r:embed="rId36"/>
                    <a:stretch>
                      <a:fillRect/>
                    </a:stretch>
                  </pic:blipFill>
                  <pic:spPr>
                    <a:xfrm>
                      <a:off x="0" y="0"/>
                      <a:ext cx="5034536" cy="2261124"/>
                    </a:xfrm>
                    <a:prstGeom prst="rect">
                      <a:avLst/>
                    </a:prstGeom>
                  </pic:spPr>
                </pic:pic>
              </a:graphicData>
            </a:graphic>
          </wp:inline>
        </w:drawing>
      </w:r>
    </w:p>
    <w:p w14:paraId="100D2C39" w14:textId="358901AE" w:rsidR="00265DDA" w:rsidRPr="000048B7" w:rsidRDefault="00265DDA" w:rsidP="00265DDA">
      <w:pPr>
        <w:pStyle w:val="Lgende"/>
        <w:jc w:val="both"/>
      </w:pPr>
      <w:bookmarkStart w:id="25" w:name="_Ref202177377"/>
      <w:bookmarkStart w:id="26" w:name="_Toc206118966"/>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5</w:t>
      </w:r>
      <w:r w:rsidR="00131E91" w:rsidRPr="000048B7">
        <w:fldChar w:fldCharType="end"/>
      </w:r>
      <w:bookmarkEnd w:id="25"/>
      <w:r w:rsidRPr="000048B7">
        <w:t>: Circuit de bobines circulaires du Miniatur Wunderland¨</w:t>
      </w:r>
      <w:bookmarkEnd w:id="26"/>
    </w:p>
    <w:p w14:paraId="557A082D" w14:textId="639A56DF" w:rsidR="00265DDA" w:rsidRPr="000048B7" w:rsidRDefault="00265DDA" w:rsidP="00265DDA">
      <w:pPr>
        <w:pStyle w:val="Lgende"/>
        <w:jc w:val="both"/>
      </w:pPr>
      <w:r w:rsidRPr="000048B7">
        <w:t>Source :</w:t>
      </w:r>
      <w:r w:rsidR="009D0EBC" w:rsidRPr="000048B7">
        <w:t xml:space="preserve"> Youtube.com</w:t>
      </w:r>
      <w:r w:rsidRPr="000048B7">
        <w:t xml:space="preserve"> </w:t>
      </w:r>
      <w:r w:rsidR="009B533E" w:rsidRPr="000048B7">
        <w:t>réf</w:t>
      </w:r>
      <w:r w:rsidR="00F77972" w:rsidRPr="000048B7">
        <w:t>. URL0</w:t>
      </w:r>
      <w:r w:rsidR="0006301C" w:rsidRPr="000048B7">
        <w:t>5</w:t>
      </w:r>
    </w:p>
    <w:p w14:paraId="3E0A3CF0" w14:textId="77777777" w:rsidR="002453D7" w:rsidRPr="000048B7" w:rsidRDefault="002453D7" w:rsidP="00AC0B14">
      <w:pPr>
        <w:pStyle w:val="Figure"/>
      </w:pPr>
      <w:r w:rsidRPr="000048B7">
        <w:lastRenderedPageBreak/>
        <w:drawing>
          <wp:inline distT="0" distB="0" distL="0" distR="0" wp14:anchorId="6E5DA9FC" wp14:editId="1A4F18F1">
            <wp:extent cx="4554908" cy="3901494"/>
            <wp:effectExtent l="0" t="0" r="0" b="3810"/>
            <wp:docPr id="1447712335" name="Image 1" descr="Une image contenant texte, diagramme, dessi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2335" name="Image 1" descr="Une image contenant texte, diagramme, dessin, conception&#10;&#10;Le contenu généré par l’IA peut être incorrect."/>
                    <pic:cNvPicPr/>
                  </pic:nvPicPr>
                  <pic:blipFill>
                    <a:blip r:embed="rId37"/>
                    <a:stretch>
                      <a:fillRect/>
                    </a:stretch>
                  </pic:blipFill>
                  <pic:spPr>
                    <a:xfrm>
                      <a:off x="0" y="0"/>
                      <a:ext cx="4557420" cy="3903646"/>
                    </a:xfrm>
                    <a:prstGeom prst="rect">
                      <a:avLst/>
                    </a:prstGeom>
                  </pic:spPr>
                </pic:pic>
              </a:graphicData>
            </a:graphic>
          </wp:inline>
        </w:drawing>
      </w:r>
    </w:p>
    <w:p w14:paraId="29D08CD8" w14:textId="7A3B595E" w:rsidR="002453D7" w:rsidRPr="000048B7" w:rsidRDefault="002453D7" w:rsidP="002453D7">
      <w:pPr>
        <w:pStyle w:val="Lgende"/>
      </w:pPr>
      <w:bookmarkStart w:id="27" w:name="_Ref202177760"/>
      <w:bookmarkStart w:id="28" w:name="_Toc206118967"/>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6</w:t>
      </w:r>
      <w:r w:rsidR="00131E91" w:rsidRPr="000048B7">
        <w:fldChar w:fldCharType="end"/>
      </w:r>
      <w:bookmarkEnd w:id="27"/>
      <w:r w:rsidRPr="000048B7">
        <w:t>: Réseau de Halbach et bobines linéaires du Miniatur Wunderland</w:t>
      </w:r>
      <w:bookmarkEnd w:id="28"/>
    </w:p>
    <w:p w14:paraId="40B80326" w14:textId="3BF843F3" w:rsidR="002453D7" w:rsidRPr="000048B7" w:rsidRDefault="009B533E" w:rsidP="002453D7">
      <w:pPr>
        <w:pStyle w:val="Lgende"/>
      </w:pPr>
      <w:r w:rsidRPr="000048B7">
        <w:t>Source :</w:t>
      </w:r>
      <w:r w:rsidR="002453D7" w:rsidRPr="000048B7">
        <w:t xml:space="preserve"> Youtube.com </w:t>
      </w:r>
      <w:r w:rsidR="00463D33" w:rsidRPr="000048B7">
        <w:t>réf.</w:t>
      </w:r>
      <w:r w:rsidR="00F77972" w:rsidRPr="000048B7">
        <w:t xml:space="preserve"> </w:t>
      </w:r>
      <w:r w:rsidR="0006301C" w:rsidRPr="000048B7">
        <w:t>URL05</w:t>
      </w:r>
    </w:p>
    <w:p w14:paraId="78E7F361" w14:textId="77777777" w:rsidR="00682830" w:rsidRPr="000048B7" w:rsidRDefault="00682830" w:rsidP="00AC0B14">
      <w:pPr>
        <w:pStyle w:val="Figure"/>
      </w:pPr>
      <w:r w:rsidRPr="000048B7">
        <w:drawing>
          <wp:inline distT="0" distB="0" distL="0" distR="0" wp14:anchorId="0426BE63" wp14:editId="3FE21436">
            <wp:extent cx="5506872" cy="2889121"/>
            <wp:effectExtent l="0" t="0" r="0" b="6985"/>
            <wp:docPr id="527507069" name="Image 10" descr="Une image contenant cercle, ve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7069" name="Image 10" descr="Une image contenant cercle, vert&#10;&#10;Le contenu généré par l’IA peut êtr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20394" cy="2896215"/>
                    </a:xfrm>
                    <a:prstGeom prst="rect">
                      <a:avLst/>
                    </a:prstGeom>
                    <a:noFill/>
                    <a:ln>
                      <a:noFill/>
                    </a:ln>
                  </pic:spPr>
                </pic:pic>
              </a:graphicData>
            </a:graphic>
          </wp:inline>
        </w:drawing>
      </w:r>
    </w:p>
    <w:p w14:paraId="413612D1" w14:textId="7E7BBE55" w:rsidR="002453D7" w:rsidRPr="000048B7" w:rsidRDefault="00682830" w:rsidP="00682830">
      <w:pPr>
        <w:pStyle w:val="Lgende"/>
        <w:jc w:val="both"/>
      </w:pPr>
      <w:bookmarkStart w:id="29" w:name="_Ref202178159"/>
      <w:bookmarkStart w:id="30" w:name="_Toc206118968"/>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7</w:t>
      </w:r>
      <w:r w:rsidR="00131E91" w:rsidRPr="000048B7">
        <w:fldChar w:fldCharType="end"/>
      </w:r>
      <w:bookmarkEnd w:id="29"/>
      <w:r w:rsidRPr="000048B7">
        <w:t>: Réseau de Halbach se déplaçant sur des bobines linéaires</w:t>
      </w:r>
      <w:bookmarkEnd w:id="30"/>
    </w:p>
    <w:p w14:paraId="0FEF42EF" w14:textId="27AF285E" w:rsidR="00F77972" w:rsidRPr="000048B7" w:rsidRDefault="009B533E" w:rsidP="00682830">
      <w:pPr>
        <w:pStyle w:val="Lgende"/>
        <w:jc w:val="both"/>
      </w:pPr>
      <w:r w:rsidRPr="000048B7">
        <w:t>Source :</w:t>
      </w:r>
      <w:r w:rsidR="00682830" w:rsidRPr="000048B7">
        <w:t xml:space="preserve"> Youtube.com </w:t>
      </w:r>
      <w:r w:rsidR="00463D33" w:rsidRPr="000048B7">
        <w:t>réf.</w:t>
      </w:r>
      <w:r w:rsidR="00F77972" w:rsidRPr="000048B7">
        <w:t xml:space="preserve"> </w:t>
      </w:r>
      <w:r w:rsidR="0006301C" w:rsidRPr="000048B7">
        <w:t>URL05</w:t>
      </w:r>
    </w:p>
    <w:p w14:paraId="1758D30F" w14:textId="77777777" w:rsidR="00382F99" w:rsidRPr="000048B7" w:rsidRDefault="00382F99" w:rsidP="00AC0B14">
      <w:pPr>
        <w:pStyle w:val="Figure"/>
      </w:pPr>
      <w:r w:rsidRPr="000048B7">
        <w:lastRenderedPageBreak/>
        <w:drawing>
          <wp:inline distT="0" distB="0" distL="0" distR="0" wp14:anchorId="0BDBB8EB" wp14:editId="42CD542E">
            <wp:extent cx="5940425" cy="3342005"/>
            <wp:effectExtent l="0" t="0" r="3175" b="0"/>
            <wp:docPr id="993593432" name="Image 11" descr="Une image contenant Dessin d’enfant, circuit, Appareils électroniques,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93432" name="Image 11" descr="Une image contenant Dessin d’enfant, circuit, Appareils électroniques, art&#10;&#10;Le contenu généré par l’IA peut êtr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0425" cy="3342005"/>
                    </a:xfrm>
                    <a:prstGeom prst="rect">
                      <a:avLst/>
                    </a:prstGeom>
                    <a:noFill/>
                    <a:ln>
                      <a:noFill/>
                    </a:ln>
                  </pic:spPr>
                </pic:pic>
              </a:graphicData>
            </a:graphic>
          </wp:inline>
        </w:drawing>
      </w:r>
    </w:p>
    <w:p w14:paraId="6D14C0B3" w14:textId="3F640EFB" w:rsidR="000A365D" w:rsidRPr="000048B7" w:rsidRDefault="00382F99" w:rsidP="00382F99">
      <w:pPr>
        <w:pStyle w:val="Lgende"/>
        <w:jc w:val="both"/>
      </w:pPr>
      <w:bookmarkStart w:id="31" w:name="_Ref202178548"/>
      <w:bookmarkStart w:id="32" w:name="_Toc206118969"/>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8</w:t>
      </w:r>
      <w:r w:rsidR="00131E91" w:rsidRPr="000048B7">
        <w:fldChar w:fldCharType="end"/>
      </w:r>
      <w:bookmarkEnd w:id="31"/>
      <w:r w:rsidRPr="000048B7">
        <w:t>: Proof of Concept du Miniatur Wunderland sur les bobines linéaires</w:t>
      </w:r>
      <w:bookmarkEnd w:id="32"/>
    </w:p>
    <w:p w14:paraId="163EC767" w14:textId="62C4752F" w:rsidR="002453D7" w:rsidRPr="000048B7" w:rsidRDefault="00382F99" w:rsidP="00382F99">
      <w:pPr>
        <w:pStyle w:val="Lgende"/>
        <w:jc w:val="both"/>
      </w:pPr>
      <w:r w:rsidRPr="000048B7">
        <w:t xml:space="preserve">Source : Youtube.com </w:t>
      </w:r>
      <w:r w:rsidR="0006301C" w:rsidRPr="000048B7">
        <w:t>réf.</w:t>
      </w:r>
      <w:r w:rsidRPr="000048B7">
        <w:t xml:space="preserve"> </w:t>
      </w:r>
      <w:r w:rsidR="0006301C" w:rsidRPr="000048B7">
        <w:t>URL05</w:t>
      </w:r>
    </w:p>
    <w:p w14:paraId="04168244" w14:textId="77777777" w:rsidR="004D4B87" w:rsidRPr="000048B7" w:rsidRDefault="003B54BF" w:rsidP="00AC0B14">
      <w:pPr>
        <w:pStyle w:val="Figure"/>
      </w:pPr>
      <w:r w:rsidRPr="000048B7">
        <w:drawing>
          <wp:inline distT="0" distB="0" distL="0" distR="0" wp14:anchorId="573E04C4" wp14:editId="2200E2A3">
            <wp:extent cx="4683096" cy="2696328"/>
            <wp:effectExtent l="0" t="0" r="3810" b="8890"/>
            <wp:docPr id="194036815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10388" cy="2712041"/>
                    </a:xfrm>
                    <a:prstGeom prst="rect">
                      <a:avLst/>
                    </a:prstGeom>
                    <a:noFill/>
                    <a:ln>
                      <a:noFill/>
                    </a:ln>
                  </pic:spPr>
                </pic:pic>
              </a:graphicData>
            </a:graphic>
          </wp:inline>
        </w:drawing>
      </w:r>
    </w:p>
    <w:p w14:paraId="06DDDF9F" w14:textId="18EEED84" w:rsidR="000D7B3F" w:rsidRPr="000048B7" w:rsidRDefault="004D4B87" w:rsidP="004D4B87">
      <w:pPr>
        <w:pStyle w:val="Lgende"/>
      </w:pPr>
      <w:bookmarkStart w:id="33" w:name="_Ref202058728"/>
      <w:bookmarkStart w:id="34" w:name="_Toc206118970"/>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9</w:t>
      </w:r>
      <w:r w:rsidR="00131E91" w:rsidRPr="000048B7">
        <w:fldChar w:fldCharType="end"/>
      </w:r>
      <w:bookmarkEnd w:id="33"/>
      <w:r w:rsidRPr="000048B7">
        <w:t>: Réseau de Halbach sous les voitures de Miniatur Wunderland.</w:t>
      </w:r>
      <w:bookmarkEnd w:id="34"/>
      <w:r w:rsidRPr="000048B7">
        <w:t xml:space="preserve"> </w:t>
      </w:r>
    </w:p>
    <w:p w14:paraId="1A1A92D8" w14:textId="42141975" w:rsidR="003B54BF" w:rsidRPr="000048B7" w:rsidRDefault="009B533E" w:rsidP="004D4B87">
      <w:pPr>
        <w:pStyle w:val="Lgende"/>
      </w:pPr>
      <w:r w:rsidRPr="000048B7">
        <w:t>Source :</w:t>
      </w:r>
      <w:r w:rsidR="004D4B87" w:rsidRPr="000048B7">
        <w:t xml:space="preserve"> YouTube.com </w:t>
      </w:r>
      <w:r w:rsidR="0006301C" w:rsidRPr="000048B7">
        <w:t>réf.</w:t>
      </w:r>
      <w:r w:rsidR="004D4B87" w:rsidRPr="000048B7">
        <w:t xml:space="preserve"> </w:t>
      </w:r>
      <w:r w:rsidR="0006301C" w:rsidRPr="000048B7">
        <w:t>URL06</w:t>
      </w:r>
      <w:r w:rsidR="004D4B87" w:rsidRPr="000048B7">
        <w:t>.</w:t>
      </w:r>
    </w:p>
    <w:p w14:paraId="5F66F3DC" w14:textId="77777777" w:rsidR="003B54BF" w:rsidRPr="000048B7" w:rsidRDefault="003B54BF" w:rsidP="00DB0625">
      <w:pPr>
        <w:pStyle w:val="Corpsdetexte1"/>
      </w:pPr>
    </w:p>
    <w:p w14:paraId="13855999" w14:textId="77777777" w:rsidR="004D4B87" w:rsidRPr="000048B7" w:rsidRDefault="004D4B87" w:rsidP="00AC0B14">
      <w:pPr>
        <w:pStyle w:val="Figure"/>
      </w:pPr>
      <w:r w:rsidRPr="000048B7">
        <w:lastRenderedPageBreak/>
        <w:drawing>
          <wp:inline distT="0" distB="0" distL="0" distR="0" wp14:anchorId="0603EFDB" wp14:editId="31B632CF">
            <wp:extent cx="5271249" cy="3200400"/>
            <wp:effectExtent l="0" t="0" r="5715" b="0"/>
            <wp:docPr id="84369903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4013" cy="3220292"/>
                    </a:xfrm>
                    <a:prstGeom prst="rect">
                      <a:avLst/>
                    </a:prstGeom>
                    <a:noFill/>
                    <a:ln>
                      <a:noFill/>
                    </a:ln>
                  </pic:spPr>
                </pic:pic>
              </a:graphicData>
            </a:graphic>
          </wp:inline>
        </w:drawing>
      </w:r>
    </w:p>
    <w:p w14:paraId="75B4FDE8" w14:textId="0D240F65" w:rsidR="000D7B3F" w:rsidRPr="000048B7" w:rsidRDefault="004D4B87" w:rsidP="004D4B87">
      <w:pPr>
        <w:pStyle w:val="Lgende"/>
      </w:pPr>
      <w:bookmarkStart w:id="35" w:name="_Ref202058748"/>
      <w:bookmarkStart w:id="36" w:name="_Toc206118971"/>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0</w:t>
      </w:r>
      <w:r w:rsidR="00131E91" w:rsidRPr="000048B7">
        <w:fldChar w:fldCharType="end"/>
      </w:r>
      <w:bookmarkEnd w:id="35"/>
      <w:r w:rsidRPr="000048B7">
        <w:t>: Circuit imprimé du circuit de Miniatur Wunderland.</w:t>
      </w:r>
      <w:bookmarkEnd w:id="36"/>
      <w:r w:rsidRPr="000048B7">
        <w:t xml:space="preserve"> </w:t>
      </w:r>
    </w:p>
    <w:p w14:paraId="727B7A1A" w14:textId="224692CB" w:rsidR="004D4B87" w:rsidRPr="000048B7" w:rsidRDefault="0094179F" w:rsidP="004D4B87">
      <w:pPr>
        <w:pStyle w:val="Lgende"/>
      </w:pPr>
      <w:r w:rsidRPr="000048B7">
        <w:t>Source :</w:t>
      </w:r>
      <w:r w:rsidR="004D4B87" w:rsidRPr="000048B7">
        <w:t xml:space="preserve"> YouTube.com </w:t>
      </w:r>
      <w:r w:rsidR="0006301C" w:rsidRPr="000048B7">
        <w:t>réf.</w:t>
      </w:r>
      <w:r w:rsidR="004D4B87" w:rsidRPr="000048B7">
        <w:t xml:space="preserve"> </w:t>
      </w:r>
      <w:r w:rsidR="0006301C" w:rsidRPr="000048B7">
        <w:t>URL06</w:t>
      </w:r>
      <w:r w:rsidR="004D4B87" w:rsidRPr="000048B7">
        <w:t>.</w:t>
      </w:r>
    </w:p>
    <w:p w14:paraId="523AB3BA" w14:textId="7E8D971B" w:rsidR="000701BC" w:rsidRPr="000048B7" w:rsidRDefault="000701BC" w:rsidP="00DB0625">
      <w:pPr>
        <w:pStyle w:val="Corpsdetexte1"/>
      </w:pPr>
      <w:r w:rsidRPr="000048B7">
        <w:t xml:space="preserve">Au fil des journaux, on peut apercevoir le projet quelques fois. On peut noter particulièrement le </w:t>
      </w:r>
      <w:r w:rsidRPr="000048B7">
        <w:rPr>
          <w:i/>
          <w:iCs/>
        </w:rPr>
        <w:t>Gerrits Tagebuch #71</w:t>
      </w:r>
      <w:r w:rsidRPr="000048B7">
        <w:t xml:space="preserve"> dans lequel on peut apercevoir l’assemblage d’un prototype de contrôleur de circuit, un morceau de circuit en bobines linéaires, ainsi que des voitures de Formule 1 assemblées avec leurs réseaux de Halbach. On peut également y voir des voitures de Formule 1 tourner sur un petit circuit</w:t>
      </w:r>
      <w:r w:rsidR="00EC79DD" w:rsidRPr="000048B7">
        <w:t xml:space="preserve">. On peut remarquer que le mouvement de ces </w:t>
      </w:r>
      <w:r w:rsidR="00137CF9" w:rsidRPr="000048B7">
        <w:t>voitures est très fluide et que ceci serait l’idéal dans le cadre de ce projet.</w:t>
      </w:r>
      <w:r w:rsidR="00137CF9" w:rsidRPr="000048B7">
        <w:rPr>
          <w:rStyle w:val="Appelnotedebasdep"/>
        </w:rPr>
        <w:t xml:space="preserve"> </w:t>
      </w:r>
      <w:r w:rsidR="00137CF9" w:rsidRPr="000048B7">
        <w:rPr>
          <w:rStyle w:val="Appelnotedebasdep"/>
        </w:rPr>
        <w:footnoteReference w:id="5"/>
      </w:r>
    </w:p>
    <w:p w14:paraId="5011DFF7" w14:textId="3F05BF08" w:rsidR="00137CF9" w:rsidRPr="000048B7" w:rsidRDefault="00137CF9" w:rsidP="00DB0625">
      <w:pPr>
        <w:pStyle w:val="Corpsdetexte1"/>
      </w:pPr>
      <w:r w:rsidRPr="000048B7">
        <w:t xml:space="preserve">Dans le </w:t>
      </w:r>
      <w:r w:rsidRPr="000048B7">
        <w:rPr>
          <w:i/>
          <w:iCs/>
        </w:rPr>
        <w:t>Gerrits Tagebuch #82</w:t>
      </w:r>
      <w:r w:rsidRPr="000048B7">
        <w:t>, on en apprend plus sur la façon dont il réalise le déplacement des voitures. Ils p</w:t>
      </w:r>
      <w:r w:rsidR="00DE1F65" w:rsidRPr="000048B7">
        <w:t>arlent de la façon dont ils peuvent détecter une voiture grâce à des capteurs à effet Hall. Ceci permet d’avoir un résultat lors du changement du champ magnétique. Couplé à la direction de la perturbation, ils peuvent grâce à ceci déterminer la direction de la voiture par rapport aux différents cycles de perturbation. Ceci pourrait être une solution afin de pouvoir situer les pièces sur notre plateau et pourrait représenter une amélioration à apporter à ce projet.</w:t>
      </w:r>
      <w:r w:rsidR="00DE1F65" w:rsidRPr="000048B7">
        <w:rPr>
          <w:rStyle w:val="Appelnotedebasdep"/>
        </w:rPr>
        <w:footnoteReference w:id="6"/>
      </w:r>
    </w:p>
    <w:p w14:paraId="0AB7F8E3" w14:textId="1D287192" w:rsidR="004D4B87" w:rsidRPr="000048B7" w:rsidRDefault="00DE1F65" w:rsidP="00DB0625">
      <w:pPr>
        <w:pStyle w:val="Corpsdetexte1"/>
      </w:pPr>
      <w:r w:rsidRPr="000048B7">
        <w:t xml:space="preserve">La dernière vidéo de développement de ce projet se passe en </w:t>
      </w:r>
      <w:r w:rsidR="006C1B15" w:rsidRPr="000048B7">
        <w:t>avril</w:t>
      </w:r>
      <w:r w:rsidR="000701BC" w:rsidRPr="000048B7">
        <w:t xml:space="preserve"> 2024</w:t>
      </w:r>
      <w:r w:rsidRPr="000048B7">
        <w:t xml:space="preserve"> dans le </w:t>
      </w:r>
      <w:r w:rsidRPr="000048B7">
        <w:rPr>
          <w:i/>
          <w:iCs/>
        </w:rPr>
        <w:t>Gerrits Tagebuch #95</w:t>
      </w:r>
      <w:r w:rsidRPr="000048B7">
        <w:t xml:space="preserve">. Cette vidéo nous montre la finalité du projet avec les tests effectués avant la mise en service officielle ainsi qu’un récapitulatif de ce qui a été accompli. On peut y voir avec détail </w:t>
      </w:r>
      <w:r w:rsidRPr="000048B7">
        <w:lastRenderedPageBreak/>
        <w:t>le réseau de Halbach réalisé sous les véhicules (</w:t>
      </w:r>
      <w:r w:rsidRPr="000048B7">
        <w:fldChar w:fldCharType="begin"/>
      </w:r>
      <w:r w:rsidRPr="000048B7">
        <w:instrText xml:space="preserve"> REF _Ref202058728 \h </w:instrText>
      </w:r>
      <w:r w:rsidRPr="000048B7">
        <w:fldChar w:fldCharType="separate"/>
      </w:r>
      <w:r w:rsidR="0078601C" w:rsidRPr="000048B7">
        <w:t xml:space="preserve">Figure </w:t>
      </w:r>
      <w:r w:rsidR="0078601C">
        <w:rPr>
          <w:noProof/>
        </w:rPr>
        <w:t>9</w:t>
      </w:r>
      <w:r w:rsidRPr="000048B7">
        <w:fldChar w:fldCharType="end"/>
      </w:r>
      <w:r w:rsidRPr="000048B7">
        <w:t>) ainsi que le circuit en lui-même avec les morceaux de bobines linéaires (</w:t>
      </w:r>
      <w:r w:rsidRPr="000048B7">
        <w:fldChar w:fldCharType="begin"/>
      </w:r>
      <w:r w:rsidRPr="000048B7">
        <w:instrText xml:space="preserve"> REF _Ref202058748 \h </w:instrText>
      </w:r>
      <w:r w:rsidRPr="000048B7">
        <w:fldChar w:fldCharType="separate"/>
      </w:r>
      <w:r w:rsidR="0078601C" w:rsidRPr="000048B7">
        <w:t xml:space="preserve">Figure </w:t>
      </w:r>
      <w:r w:rsidR="0078601C">
        <w:rPr>
          <w:noProof/>
        </w:rPr>
        <w:t>10</w:t>
      </w:r>
      <w:r w:rsidRPr="000048B7">
        <w:fldChar w:fldCharType="end"/>
      </w:r>
      <w:r w:rsidRPr="000048B7">
        <w:t>).</w:t>
      </w:r>
      <w:r w:rsidRPr="000048B7">
        <w:rPr>
          <w:rStyle w:val="Appelnotedebasdep"/>
        </w:rPr>
        <w:footnoteReference w:id="7"/>
      </w:r>
    </w:p>
    <w:p w14:paraId="796298E3" w14:textId="6693FB33" w:rsidR="00137CF9" w:rsidRPr="000048B7" w:rsidRDefault="00A454B3" w:rsidP="00DB0625">
      <w:pPr>
        <w:pStyle w:val="Titre2"/>
      </w:pPr>
      <w:bookmarkStart w:id="37" w:name="_Ref205981553"/>
      <w:bookmarkStart w:id="38" w:name="_Toc206118943"/>
      <w:r w:rsidRPr="000048B7">
        <w:t>Autre méthode de déplacement</w:t>
      </w:r>
      <w:bookmarkEnd w:id="37"/>
      <w:bookmarkEnd w:id="38"/>
    </w:p>
    <w:p w14:paraId="6B1BEF0C" w14:textId="6EE80732" w:rsidR="00A454B3" w:rsidRPr="000048B7" w:rsidRDefault="00A454B3" w:rsidP="00DB0625">
      <w:pPr>
        <w:pStyle w:val="Corpsdetexte15interligne"/>
      </w:pPr>
      <w:r w:rsidRPr="000048B7">
        <w:t xml:space="preserve">Lors de mes recherches, </w:t>
      </w:r>
      <w:r w:rsidR="000D0CCF" w:rsidRPr="000048B7">
        <w:t xml:space="preserve">j’ai rencontré une méthode bien plus intéressante que celle qui m’était imposée lors </w:t>
      </w:r>
      <w:r w:rsidR="00E174CD" w:rsidRPr="000048B7">
        <w:t xml:space="preserve">de ce projet. Le </w:t>
      </w:r>
      <w:r w:rsidR="0015436A" w:rsidRPr="000048B7">
        <w:t>Miko Chess</w:t>
      </w:r>
      <w:r w:rsidR="00E174CD" w:rsidRPr="000048B7">
        <w:t>,</w:t>
      </w:r>
      <w:r w:rsidR="003F2AEB" w:rsidRPr="000048B7">
        <w:t xml:space="preserve"> aussi </w:t>
      </w:r>
      <w:r w:rsidR="00A34362" w:rsidRPr="000048B7">
        <w:t>appelé</w:t>
      </w:r>
      <w:r w:rsidR="003F2AEB" w:rsidRPr="000048B7">
        <w:t xml:space="preserve"> SquareOff, a été créé par </w:t>
      </w:r>
      <w:r w:rsidR="00EC354C" w:rsidRPr="000048B7">
        <w:t xml:space="preserve">une startup nommée InfiVention Technologies lors d’un </w:t>
      </w:r>
      <w:r w:rsidR="00A34362" w:rsidRPr="000048B7">
        <w:t>Kickstarter</w:t>
      </w:r>
      <w:r w:rsidR="00EC354C" w:rsidRPr="000048B7">
        <w:t xml:space="preserve"> d</w:t>
      </w:r>
      <w:r w:rsidR="00BF066F" w:rsidRPr="000048B7">
        <w:t>e 2016</w:t>
      </w:r>
      <w:r w:rsidR="00D62DF7" w:rsidRPr="000048B7">
        <w:t>.</w:t>
      </w:r>
      <w:r w:rsidR="00D62DF7" w:rsidRPr="000048B7">
        <w:rPr>
          <w:rStyle w:val="Appelnotedebasdep"/>
        </w:rPr>
        <w:footnoteReference w:id="8"/>
      </w:r>
      <w:r w:rsidR="00A34362" w:rsidRPr="000048B7">
        <w:t xml:space="preserve"> Il a depuis été décliné sous plusieurs autres versions et est actuellement accessible sur le site de Miko.</w:t>
      </w:r>
    </w:p>
    <w:p w14:paraId="404458AA" w14:textId="77777777" w:rsidR="0015436A" w:rsidRPr="000048B7" w:rsidRDefault="0015436A" w:rsidP="00AC0B14">
      <w:pPr>
        <w:pStyle w:val="Figure"/>
      </w:pPr>
      <w:r w:rsidRPr="000048B7">
        <w:drawing>
          <wp:inline distT="0" distB="0" distL="0" distR="0" wp14:anchorId="65B0D4EA" wp14:editId="6423FAAA">
            <wp:extent cx="4810759" cy="3143250"/>
            <wp:effectExtent l="0" t="0" r="9525" b="0"/>
            <wp:docPr id="91025191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1919" name="Image 9"/>
                    <pic:cNvPicPr>
                      <a:picLocks noChangeAspect="1" noChangeArrowheads="1"/>
                    </pic:cNvPicPr>
                  </pic:nvPicPr>
                  <pic:blipFill rotWithShape="1">
                    <a:blip r:embed="rId42">
                      <a:extLst>
                        <a:ext uri="{28A0092B-C50C-407E-A947-70E740481C1C}">
                          <a14:useLocalDpi xmlns:a14="http://schemas.microsoft.com/office/drawing/2010/main" val="0"/>
                        </a:ext>
                      </a:extLst>
                    </a:blip>
                    <a:srcRect t="17820" b="16842"/>
                    <a:stretch>
                      <a:fillRect/>
                    </a:stretch>
                  </pic:blipFill>
                  <pic:spPr bwMode="auto">
                    <a:xfrm>
                      <a:off x="0" y="0"/>
                      <a:ext cx="4811071" cy="3143454"/>
                    </a:xfrm>
                    <a:prstGeom prst="rect">
                      <a:avLst/>
                    </a:prstGeom>
                    <a:noFill/>
                    <a:ln>
                      <a:noFill/>
                    </a:ln>
                    <a:extLst>
                      <a:ext uri="{53640926-AAD7-44D8-BBD7-CCE9431645EC}">
                        <a14:shadowObscured xmlns:a14="http://schemas.microsoft.com/office/drawing/2010/main"/>
                      </a:ext>
                    </a:extLst>
                  </pic:spPr>
                </pic:pic>
              </a:graphicData>
            </a:graphic>
          </wp:inline>
        </w:drawing>
      </w:r>
    </w:p>
    <w:p w14:paraId="190A39D7" w14:textId="1DAAF22B" w:rsidR="0015436A" w:rsidRPr="000048B7" w:rsidRDefault="0015436A" w:rsidP="0015436A">
      <w:pPr>
        <w:pStyle w:val="Lgende"/>
      </w:pPr>
      <w:bookmarkStart w:id="39" w:name="_Toc206118972"/>
      <w:r w:rsidRPr="000048B7">
        <w:t xml:space="preserve">Figure </w:t>
      </w:r>
      <w:r w:rsidRPr="000048B7">
        <w:fldChar w:fldCharType="begin"/>
      </w:r>
      <w:r w:rsidRPr="000048B7">
        <w:instrText xml:space="preserve"> SEQ Figure \* ARABIC </w:instrText>
      </w:r>
      <w:r w:rsidRPr="000048B7">
        <w:fldChar w:fldCharType="separate"/>
      </w:r>
      <w:r w:rsidR="0078601C">
        <w:rPr>
          <w:noProof/>
        </w:rPr>
        <w:t>11</w:t>
      </w:r>
      <w:r w:rsidRPr="000048B7">
        <w:fldChar w:fldCharType="end"/>
      </w:r>
      <w:r w:rsidRPr="000048B7">
        <w:t>: Echiquier automatique de Miko (Miko Chess).</w:t>
      </w:r>
      <w:bookmarkEnd w:id="39"/>
      <w:r w:rsidRPr="000048B7">
        <w:t xml:space="preserve"> </w:t>
      </w:r>
    </w:p>
    <w:p w14:paraId="10D1B2C2" w14:textId="26D7BA3C" w:rsidR="00A34362" w:rsidRPr="000048B7" w:rsidRDefault="0015436A" w:rsidP="00A34362">
      <w:pPr>
        <w:pStyle w:val="Lgende"/>
      </w:pPr>
      <w:r w:rsidRPr="000048B7">
        <w:t xml:space="preserve">Source : Site official du produit Miko Chess </w:t>
      </w:r>
      <w:r w:rsidR="00FB7D21" w:rsidRPr="000048B7">
        <w:t>réf.</w:t>
      </w:r>
      <w:r w:rsidRPr="000048B7">
        <w:t xml:space="preserve"> URL</w:t>
      </w:r>
      <w:r w:rsidR="00D747F8" w:rsidRPr="000048B7">
        <w:t>07</w:t>
      </w:r>
      <w:r w:rsidRPr="000048B7">
        <w:t>.</w:t>
      </w:r>
    </w:p>
    <w:p w14:paraId="684632D5" w14:textId="5D918EDE" w:rsidR="00A34362" w:rsidRPr="000048B7" w:rsidRDefault="00A34362" w:rsidP="00DB0625">
      <w:pPr>
        <w:pStyle w:val="Corpsdetexte1"/>
      </w:pPr>
      <w:r w:rsidRPr="000048B7">
        <w:t xml:space="preserve">J’ai découvert la vidéo d’un </w:t>
      </w:r>
      <w:r w:rsidR="009B533E" w:rsidRPr="000048B7">
        <w:t>Youtubeur</w:t>
      </w:r>
      <w:r w:rsidRPr="000048B7">
        <w:t xml:space="preserve"> appelé “</w:t>
      </w:r>
      <w:r w:rsidRPr="000048B7">
        <w:rPr>
          <w:i/>
          <w:iCs/>
        </w:rPr>
        <w:t>CanWeFixThat</w:t>
      </w:r>
      <w:r w:rsidRPr="000048B7">
        <w:t>” qui répare cet appareil ce qui m’a permis de voir à l’intérieur de ce plateau de jeu.</w:t>
      </w:r>
      <w:r w:rsidRPr="000048B7">
        <w:rPr>
          <w:rStyle w:val="Appelnotedebasdep"/>
        </w:rPr>
        <w:footnoteReference w:id="9"/>
      </w:r>
      <w:r w:rsidRPr="000048B7">
        <w:t xml:space="preserve"> On peut y voir un système très simple mais fonctionnant de manière bien plus efficace et dont la consommation énergétique est sûrement bien plus faible. </w:t>
      </w:r>
    </w:p>
    <w:p w14:paraId="0BD64F66" w14:textId="77777777" w:rsidR="00A34362" w:rsidRPr="000048B7" w:rsidRDefault="00A34362" w:rsidP="00AC0B14">
      <w:pPr>
        <w:pStyle w:val="Figure"/>
      </w:pPr>
      <w:r w:rsidRPr="000048B7">
        <w:lastRenderedPageBreak/>
        <w:drawing>
          <wp:inline distT="0" distB="0" distL="0" distR="0" wp14:anchorId="0F6EEAB0" wp14:editId="6F4BC797">
            <wp:extent cx="5454502" cy="4308794"/>
            <wp:effectExtent l="0" t="0" r="0" b="0"/>
            <wp:docPr id="1119804344" name="Image 2" descr="Une image contenant intérieur, métal, rack&#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04344" name="Image 2" descr="Une image contenant intérieur, métal, rack&#10;&#10;Le contenu généré par l’IA peut être incorrect."/>
                    <pic:cNvPicPr/>
                  </pic:nvPicPr>
                  <pic:blipFill>
                    <a:blip r:embed="rId43">
                      <a:extLst>
                        <a:ext uri="{28A0092B-C50C-407E-A947-70E740481C1C}">
                          <a14:useLocalDpi xmlns:a14="http://schemas.microsoft.com/office/drawing/2010/main" val="0"/>
                        </a:ext>
                      </a:extLst>
                    </a:blip>
                    <a:stretch>
                      <a:fillRect/>
                    </a:stretch>
                  </pic:blipFill>
                  <pic:spPr>
                    <a:xfrm>
                      <a:off x="0" y="0"/>
                      <a:ext cx="5461345" cy="4314199"/>
                    </a:xfrm>
                    <a:prstGeom prst="rect">
                      <a:avLst/>
                    </a:prstGeom>
                  </pic:spPr>
                </pic:pic>
              </a:graphicData>
            </a:graphic>
          </wp:inline>
        </w:drawing>
      </w:r>
    </w:p>
    <w:p w14:paraId="154BBBE6" w14:textId="73E0F586" w:rsidR="00A34362" w:rsidRPr="000048B7" w:rsidRDefault="00A34362" w:rsidP="00A34362">
      <w:pPr>
        <w:pStyle w:val="Lgende"/>
      </w:pPr>
      <w:bookmarkStart w:id="40" w:name="_Ref205824775"/>
      <w:bookmarkStart w:id="41" w:name="_Ref205824761"/>
      <w:bookmarkStart w:id="42" w:name="_Toc206118973"/>
      <w:r w:rsidRPr="000048B7">
        <w:t xml:space="preserve">Figure </w:t>
      </w:r>
      <w:r w:rsidRPr="000048B7">
        <w:fldChar w:fldCharType="begin"/>
      </w:r>
      <w:r w:rsidRPr="000048B7">
        <w:instrText xml:space="preserve"> SEQ Figure \* ARABIC </w:instrText>
      </w:r>
      <w:r w:rsidRPr="000048B7">
        <w:fldChar w:fldCharType="separate"/>
      </w:r>
      <w:r w:rsidR="0078601C">
        <w:rPr>
          <w:noProof/>
        </w:rPr>
        <w:t>12</w:t>
      </w:r>
      <w:r w:rsidRPr="000048B7">
        <w:fldChar w:fldCharType="end"/>
      </w:r>
      <w:bookmarkEnd w:id="40"/>
      <w:r w:rsidRPr="000048B7">
        <w:t>: Intérieur du plateau de jeu SquareOff</w:t>
      </w:r>
      <w:bookmarkEnd w:id="41"/>
      <w:bookmarkEnd w:id="42"/>
    </w:p>
    <w:p w14:paraId="38656C6C" w14:textId="25191177" w:rsidR="00A34362" w:rsidRPr="000048B7" w:rsidRDefault="00A34362" w:rsidP="00A34362">
      <w:pPr>
        <w:pStyle w:val="Lgende"/>
      </w:pPr>
      <w:r w:rsidRPr="000048B7">
        <w:t>Source : Youtube.com ref.URL</w:t>
      </w:r>
      <w:r w:rsidR="00D747F8" w:rsidRPr="000048B7">
        <w:t>08</w:t>
      </w:r>
    </w:p>
    <w:p w14:paraId="67FF0D24" w14:textId="4C29C04D" w:rsidR="00AB1282" w:rsidRPr="000048B7" w:rsidRDefault="00AB1282" w:rsidP="00DB0625">
      <w:pPr>
        <w:pStyle w:val="Corpsdetexte1"/>
      </w:pPr>
      <w:r w:rsidRPr="000048B7">
        <w:t xml:space="preserve">On peut voir sur la </w:t>
      </w:r>
      <w:r w:rsidRPr="000048B7">
        <w:fldChar w:fldCharType="begin"/>
      </w:r>
      <w:r w:rsidRPr="000048B7">
        <w:instrText xml:space="preserve"> REF _Ref205824775 \h </w:instrText>
      </w:r>
      <w:r w:rsidRPr="000048B7">
        <w:fldChar w:fldCharType="separate"/>
      </w:r>
      <w:r w:rsidR="0078601C" w:rsidRPr="000048B7">
        <w:t xml:space="preserve">Figure </w:t>
      </w:r>
      <w:r w:rsidR="0078601C">
        <w:rPr>
          <w:noProof/>
        </w:rPr>
        <w:t>12</w:t>
      </w:r>
      <w:r w:rsidRPr="000048B7">
        <w:fldChar w:fldCharType="end"/>
      </w:r>
      <w:r w:rsidRPr="000048B7">
        <w:t xml:space="preserve"> l’intérieur du plateau et y voir la simplicité de l’application. A gauche, nous avons de haut en bas une batterie et une carte de contrôle</w:t>
      </w:r>
      <w:r w:rsidR="00416679" w:rsidRPr="000048B7">
        <w:t>. Le reste du plateau est constitué de moteurs pas à pas agencé</w:t>
      </w:r>
      <w:r w:rsidR="00F41D15">
        <w:t>s</w:t>
      </w:r>
      <w:r w:rsidR="00416679" w:rsidRPr="000048B7">
        <w:t xml:space="preserve"> pour déplacer sur deux axes un électroaimant puissant qui permettra de déplacer les pièces librement sur le plateau. Le déplacement étant similaire à celui de la tête d’une imprimante 3D, le développement de nouveaux mouvements sont bien plus simple que la manipulation de champs magnétiques.</w:t>
      </w:r>
    </w:p>
    <w:p w14:paraId="40F780CA" w14:textId="1D02B138" w:rsidR="00416679" w:rsidRPr="000048B7" w:rsidRDefault="00416679" w:rsidP="00DB0625">
      <w:pPr>
        <w:pStyle w:val="Corpsdetexte1"/>
      </w:pPr>
      <w:r w:rsidRPr="000048B7">
        <w:t xml:space="preserve">Cependant, mon projet n’étant pas axé sur la recherche de solution mais l’amélioration de bobines planaires, j’ai mis de côté cette solution lors de ce travail malgré qu’elle semble plus simple, abordable et moins énergivore. </w:t>
      </w:r>
    </w:p>
    <w:p w14:paraId="30FA60BE" w14:textId="5C26F9AA" w:rsidR="00001430" w:rsidRPr="000048B7" w:rsidRDefault="00001430" w:rsidP="00DB0625">
      <w:pPr>
        <w:pStyle w:val="Titre1"/>
      </w:pPr>
      <w:bookmarkStart w:id="43" w:name="_Toc206118944"/>
      <w:r w:rsidRPr="000048B7">
        <w:lastRenderedPageBreak/>
        <w:t>Simulations</w:t>
      </w:r>
      <w:bookmarkEnd w:id="43"/>
    </w:p>
    <w:p w14:paraId="62CBEBCF" w14:textId="1992F53F" w:rsidR="004F7351" w:rsidRPr="000048B7" w:rsidRDefault="00B83A2E" w:rsidP="00DB0625">
      <w:pPr>
        <w:pStyle w:val="Corpsdetexte15interligne"/>
      </w:pPr>
      <w:r w:rsidRPr="000048B7">
        <w:t>Lors de ce projet, j’ai effectué des simulations avec le logiciel CST Microwave Studio faisant partie de CST Studio Suite.</w:t>
      </w:r>
    </w:p>
    <w:p w14:paraId="3E97E774" w14:textId="39519F90" w:rsidR="00075679" w:rsidRPr="000048B7" w:rsidRDefault="00075679" w:rsidP="00DB0625">
      <w:pPr>
        <w:pStyle w:val="Titre2"/>
      </w:pPr>
      <w:bookmarkStart w:id="44" w:name="_Toc206118945"/>
      <w:r w:rsidRPr="000048B7">
        <w:t>Simulation de bobines circulaires et carrées</w:t>
      </w:r>
      <w:bookmarkEnd w:id="44"/>
    </w:p>
    <w:p w14:paraId="75A6CAC1" w14:textId="59FCC6BB" w:rsidR="00075679" w:rsidRPr="000048B7" w:rsidRDefault="00B83A2E" w:rsidP="00DB0625">
      <w:pPr>
        <w:pStyle w:val="Corpsdetexte15interligne"/>
      </w:pPr>
      <w:r w:rsidRPr="000048B7">
        <w:t>J’ai tout d’abord voulu réaliser des comparaisons entre les bobines circulaires et les bobines carrées afin de confirmer le choix de Jonas STIRNEMANN lors de son travail. Afin de vérifier la règle de la main droite abordée dans le mémoire de Jonas, j’ai décidé de réaliser deux bobines différentes sur deux couches. La première aura les deux couches qui tournent dans la même direction</w:t>
      </w:r>
      <w:r w:rsidR="00B82892" w:rsidRPr="000048B7">
        <w:t xml:space="preserve"> (</w:t>
      </w:r>
      <w:r w:rsidR="00BA1005" w:rsidRPr="000048B7">
        <w:t>Conjointes comme sur les</w:t>
      </w:r>
      <w:r w:rsidR="00B82892" w:rsidRPr="000048B7">
        <w:t xml:space="preserve"> </w:t>
      </w:r>
      <w:r w:rsidR="00B82892" w:rsidRPr="000048B7">
        <w:fldChar w:fldCharType="begin"/>
      </w:r>
      <w:r w:rsidR="00B82892" w:rsidRPr="000048B7">
        <w:instrText xml:space="preserve"> REF _Ref202181260 \h </w:instrText>
      </w:r>
      <w:r w:rsidR="00B82892" w:rsidRPr="000048B7">
        <w:fldChar w:fldCharType="separate"/>
      </w:r>
      <w:r w:rsidR="0078601C" w:rsidRPr="000048B7">
        <w:t xml:space="preserve">Figure </w:t>
      </w:r>
      <w:r w:rsidR="0078601C">
        <w:rPr>
          <w:noProof/>
        </w:rPr>
        <w:t>13</w:t>
      </w:r>
      <w:r w:rsidR="00B82892" w:rsidRPr="000048B7">
        <w:fldChar w:fldCharType="end"/>
      </w:r>
      <w:r w:rsidR="00B82892" w:rsidRPr="000048B7">
        <w:t xml:space="preserve"> et </w:t>
      </w:r>
      <w:r w:rsidR="00B82892" w:rsidRPr="000048B7">
        <w:fldChar w:fldCharType="begin"/>
      </w:r>
      <w:r w:rsidR="00B82892" w:rsidRPr="000048B7">
        <w:instrText xml:space="preserve"> REF _Ref202181265 \h </w:instrText>
      </w:r>
      <w:r w:rsidR="00B82892" w:rsidRPr="000048B7">
        <w:fldChar w:fldCharType="separate"/>
      </w:r>
      <w:r w:rsidR="0078601C" w:rsidRPr="000048B7">
        <w:t xml:space="preserve">Figure </w:t>
      </w:r>
      <w:r w:rsidR="0078601C">
        <w:rPr>
          <w:noProof/>
        </w:rPr>
        <w:t>14</w:t>
      </w:r>
      <w:r w:rsidR="00B82892" w:rsidRPr="000048B7">
        <w:fldChar w:fldCharType="end"/>
      </w:r>
      <w:r w:rsidR="00B82892" w:rsidRPr="000048B7">
        <w:t xml:space="preserve">) </w:t>
      </w:r>
      <w:r w:rsidRPr="000048B7">
        <w:t>alors que la deuxième aura les deux couches qui tournent dans des directions opposées</w:t>
      </w:r>
      <w:r w:rsidR="00B82892" w:rsidRPr="000048B7">
        <w:t xml:space="preserve"> (</w:t>
      </w:r>
      <w:r w:rsidR="00BA1005" w:rsidRPr="000048B7">
        <w:t>Inversées comme sur les</w:t>
      </w:r>
      <w:r w:rsidR="00B82892" w:rsidRPr="000048B7">
        <w:t xml:space="preserve"> </w:t>
      </w:r>
      <w:r w:rsidR="00B82892" w:rsidRPr="000048B7">
        <w:fldChar w:fldCharType="begin"/>
      </w:r>
      <w:r w:rsidR="00B82892" w:rsidRPr="000048B7">
        <w:instrText xml:space="preserve"> REF _Ref202181287 \h </w:instrText>
      </w:r>
      <w:r w:rsidR="00B82892" w:rsidRPr="000048B7">
        <w:fldChar w:fldCharType="separate"/>
      </w:r>
      <w:r w:rsidR="0078601C" w:rsidRPr="000048B7">
        <w:t xml:space="preserve">Figure </w:t>
      </w:r>
      <w:r w:rsidR="0078601C">
        <w:rPr>
          <w:noProof/>
        </w:rPr>
        <w:t>15</w:t>
      </w:r>
      <w:r w:rsidR="00B82892" w:rsidRPr="000048B7">
        <w:fldChar w:fldCharType="end"/>
      </w:r>
      <w:r w:rsidR="00B82892" w:rsidRPr="000048B7">
        <w:t xml:space="preserve"> et </w:t>
      </w:r>
      <w:r w:rsidR="00B82892" w:rsidRPr="000048B7">
        <w:fldChar w:fldCharType="begin"/>
      </w:r>
      <w:r w:rsidR="00B82892" w:rsidRPr="000048B7">
        <w:instrText xml:space="preserve"> REF _Ref202181291 \h </w:instrText>
      </w:r>
      <w:r w:rsidR="00B82892" w:rsidRPr="000048B7">
        <w:fldChar w:fldCharType="separate"/>
      </w:r>
      <w:r w:rsidR="0078601C" w:rsidRPr="000048B7">
        <w:t xml:space="preserve">Figure </w:t>
      </w:r>
      <w:r w:rsidR="0078601C">
        <w:rPr>
          <w:noProof/>
        </w:rPr>
        <w:t>16</w:t>
      </w:r>
      <w:r w:rsidR="00B82892" w:rsidRPr="000048B7">
        <w:fldChar w:fldCharType="end"/>
      </w:r>
      <w:r w:rsidR="00B82892" w:rsidRPr="000048B7">
        <w:t>)</w:t>
      </w:r>
      <w:r w:rsidR="00B60618" w:rsidRPr="000048B7">
        <w:t>.</w:t>
      </w:r>
    </w:p>
    <w:p w14:paraId="0AE81C5A" w14:textId="77777777" w:rsidR="00B83A2E" w:rsidRPr="000048B7" w:rsidRDefault="00B83A2E" w:rsidP="00DB0625">
      <w:pPr>
        <w:pStyle w:val="Corpsdetexte15interligne"/>
      </w:pPr>
    </w:p>
    <w:p w14:paraId="269BB8EF" w14:textId="77777777" w:rsidR="00B82892" w:rsidRPr="000048B7" w:rsidRDefault="00B82892" w:rsidP="00DB0625">
      <w:pPr>
        <w:pStyle w:val="Corpsdetexte15interligne"/>
        <w:sectPr w:rsidR="00B82892" w:rsidRPr="000048B7">
          <w:headerReference w:type="default" r:id="rId44"/>
          <w:footerReference w:type="default" r:id="rId45"/>
          <w:pgSz w:w="11906" w:h="16838"/>
          <w:pgMar w:top="1317" w:right="1134" w:bottom="1409" w:left="1417" w:header="850" w:footer="850" w:gutter="0"/>
          <w:cols w:space="720"/>
          <w:formProt w:val="0"/>
          <w:docGrid w:linePitch="600" w:charSpace="32768"/>
        </w:sectPr>
      </w:pPr>
    </w:p>
    <w:p w14:paraId="2929B046" w14:textId="77777777" w:rsidR="00B83A2E" w:rsidRPr="000048B7" w:rsidRDefault="00B83A2E" w:rsidP="00AC0B14">
      <w:pPr>
        <w:pStyle w:val="Figure"/>
      </w:pPr>
      <w:r w:rsidRPr="000048B7">
        <w:drawing>
          <wp:inline distT="0" distB="0" distL="0" distR="0" wp14:anchorId="79343216" wp14:editId="2CDAADA3">
            <wp:extent cx="2635250" cy="1885315"/>
            <wp:effectExtent l="0" t="0" r="0" b="635"/>
            <wp:docPr id="250353765" name="Image 5" descr="Une image contenant cercle, capture d’écran, Caractère colo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53765" name="Image 5" descr="Une image contenant cercle, capture d’écran, Caractère coloré, ligne&#10;&#10;Le contenu généré par l’IA peut être incorrect."/>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8644"/>
                    <a:stretch>
                      <a:fillRect/>
                    </a:stretch>
                  </pic:blipFill>
                  <pic:spPr bwMode="auto">
                    <a:xfrm>
                      <a:off x="0" y="0"/>
                      <a:ext cx="2663695" cy="1905665"/>
                    </a:xfrm>
                    <a:prstGeom prst="rect">
                      <a:avLst/>
                    </a:prstGeom>
                    <a:noFill/>
                    <a:ln>
                      <a:noFill/>
                    </a:ln>
                    <a:extLst>
                      <a:ext uri="{53640926-AAD7-44D8-BBD7-CCE9431645EC}">
                        <a14:shadowObscured xmlns:a14="http://schemas.microsoft.com/office/drawing/2010/main"/>
                      </a:ext>
                    </a:extLst>
                  </pic:spPr>
                </pic:pic>
              </a:graphicData>
            </a:graphic>
          </wp:inline>
        </w:drawing>
      </w:r>
    </w:p>
    <w:p w14:paraId="02244938" w14:textId="3C1592FA" w:rsidR="00B83A2E" w:rsidRPr="000048B7" w:rsidRDefault="00B83A2E" w:rsidP="00B83A2E">
      <w:pPr>
        <w:pStyle w:val="Lgende"/>
      </w:pPr>
      <w:bookmarkStart w:id="45" w:name="_Ref202181260"/>
      <w:bookmarkStart w:id="46" w:name="_Toc20611897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3</w:t>
      </w:r>
      <w:r w:rsidR="00131E91" w:rsidRPr="000048B7">
        <w:fldChar w:fldCharType="end"/>
      </w:r>
      <w:bookmarkEnd w:id="45"/>
      <w:r w:rsidRPr="000048B7">
        <w:t xml:space="preserve"> : Vue du dessus de la bobine circulaire </w:t>
      </w:r>
      <w:r w:rsidR="00BA1005" w:rsidRPr="000048B7">
        <w:t>conjointe</w:t>
      </w:r>
      <w:bookmarkEnd w:id="46"/>
    </w:p>
    <w:p w14:paraId="1D0E7691" w14:textId="7AC06AAA" w:rsidR="00B83A2E" w:rsidRPr="000048B7" w:rsidRDefault="00B83A2E" w:rsidP="00B83A2E">
      <w:pPr>
        <w:pStyle w:val="Lgende"/>
      </w:pPr>
      <w:r w:rsidRPr="000048B7">
        <w:t>Source : Réalisé par G. Mariot sur CST</w:t>
      </w:r>
    </w:p>
    <w:p w14:paraId="2C4A4407" w14:textId="77777777" w:rsidR="00B83A2E" w:rsidRPr="000048B7" w:rsidRDefault="00B83A2E" w:rsidP="00AC0B14">
      <w:pPr>
        <w:pStyle w:val="Figure"/>
      </w:pPr>
      <w:r w:rsidRPr="000048B7">
        <w:drawing>
          <wp:inline distT="0" distB="0" distL="0" distR="0" wp14:anchorId="62727465" wp14:editId="651D372D">
            <wp:extent cx="2730500" cy="1885680"/>
            <wp:effectExtent l="0" t="0" r="0" b="635"/>
            <wp:docPr id="1416423795"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3795" name="Image 4" descr="Une image contenant texte, capture d’écran, cercle, diagramme&#10;&#10;Le contenu généré par l’IA peut être incorrect."/>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15720"/>
                    <a:stretch>
                      <a:fillRect/>
                    </a:stretch>
                  </pic:blipFill>
                  <pic:spPr bwMode="auto">
                    <a:xfrm>
                      <a:off x="0" y="0"/>
                      <a:ext cx="2761872" cy="1907345"/>
                    </a:xfrm>
                    <a:prstGeom prst="rect">
                      <a:avLst/>
                    </a:prstGeom>
                    <a:noFill/>
                    <a:ln>
                      <a:noFill/>
                    </a:ln>
                    <a:extLst>
                      <a:ext uri="{53640926-AAD7-44D8-BBD7-CCE9431645EC}">
                        <a14:shadowObscured xmlns:a14="http://schemas.microsoft.com/office/drawing/2010/main"/>
                      </a:ext>
                    </a:extLst>
                  </pic:spPr>
                </pic:pic>
              </a:graphicData>
            </a:graphic>
          </wp:inline>
        </w:drawing>
      </w:r>
    </w:p>
    <w:p w14:paraId="1DD4C26E" w14:textId="35BB003D" w:rsidR="00B83A2E" w:rsidRPr="000048B7" w:rsidRDefault="00B83A2E" w:rsidP="00B83A2E">
      <w:pPr>
        <w:pStyle w:val="Lgende"/>
      </w:pPr>
      <w:bookmarkStart w:id="47" w:name="_Ref202181265"/>
      <w:bookmarkStart w:id="48" w:name="_Toc20611897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4</w:t>
      </w:r>
      <w:r w:rsidR="00131E91" w:rsidRPr="000048B7">
        <w:fldChar w:fldCharType="end"/>
      </w:r>
      <w:bookmarkEnd w:id="47"/>
      <w:r w:rsidRPr="000048B7">
        <w:t xml:space="preserve"> : Vue du dessous de la bobine circulaire </w:t>
      </w:r>
      <w:r w:rsidR="00BA1005" w:rsidRPr="000048B7">
        <w:t>conjointe</w:t>
      </w:r>
      <w:bookmarkEnd w:id="48"/>
    </w:p>
    <w:p w14:paraId="0633C3E4" w14:textId="77777777" w:rsidR="00B83A2E" w:rsidRPr="000048B7" w:rsidRDefault="00B83A2E" w:rsidP="00B83A2E">
      <w:pPr>
        <w:pStyle w:val="Lgende"/>
      </w:pPr>
      <w:r w:rsidRPr="000048B7">
        <w:t>Source : Réalisé par G. Mariot sur CST</w:t>
      </w:r>
    </w:p>
    <w:p w14:paraId="596F5235" w14:textId="77777777" w:rsidR="00B83A2E" w:rsidRPr="000048B7" w:rsidRDefault="00B83A2E" w:rsidP="00AC0B14">
      <w:pPr>
        <w:pStyle w:val="Figure"/>
        <w:ind w:left="-284" w:right="348"/>
      </w:pPr>
      <w:r w:rsidRPr="000048B7">
        <w:lastRenderedPageBreak/>
        <w:drawing>
          <wp:inline distT="0" distB="0" distL="0" distR="0" wp14:anchorId="0DCBBAE0" wp14:editId="62836096">
            <wp:extent cx="2584450" cy="1904000"/>
            <wp:effectExtent l="0" t="0" r="6350" b="1270"/>
            <wp:docPr id="1733127485" name="Image 2" descr="Une image contenant capture d’écran, cercl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27485" name="Image 2" descr="Une image contenant capture d’écran, cercle, texte, diagramme&#10;&#10;Le contenu généré par l’IA peut être incorrect."/>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21017"/>
                    <a:stretch>
                      <a:fillRect/>
                    </a:stretch>
                  </pic:blipFill>
                  <pic:spPr bwMode="auto">
                    <a:xfrm>
                      <a:off x="0" y="0"/>
                      <a:ext cx="2641203" cy="1945811"/>
                    </a:xfrm>
                    <a:prstGeom prst="rect">
                      <a:avLst/>
                    </a:prstGeom>
                    <a:noFill/>
                    <a:ln>
                      <a:noFill/>
                    </a:ln>
                    <a:extLst>
                      <a:ext uri="{53640926-AAD7-44D8-BBD7-CCE9431645EC}">
                        <a14:shadowObscured xmlns:a14="http://schemas.microsoft.com/office/drawing/2010/main"/>
                      </a:ext>
                    </a:extLst>
                  </pic:spPr>
                </pic:pic>
              </a:graphicData>
            </a:graphic>
          </wp:inline>
        </w:drawing>
      </w:r>
    </w:p>
    <w:p w14:paraId="1EB1A4B7" w14:textId="28EAED6C" w:rsidR="00B83A2E" w:rsidRPr="000048B7" w:rsidRDefault="00B83A2E" w:rsidP="00B83A2E">
      <w:pPr>
        <w:pStyle w:val="Lgende"/>
      </w:pPr>
      <w:bookmarkStart w:id="49" w:name="_Ref202181287"/>
      <w:bookmarkStart w:id="50" w:name="_Toc206118976"/>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5</w:t>
      </w:r>
      <w:r w:rsidR="00131E91" w:rsidRPr="000048B7">
        <w:fldChar w:fldCharType="end"/>
      </w:r>
      <w:bookmarkEnd w:id="49"/>
      <w:r w:rsidRPr="000048B7">
        <w:t xml:space="preserve"> : Vue du dessous de la bobine circulaire inversée</w:t>
      </w:r>
      <w:bookmarkEnd w:id="50"/>
    </w:p>
    <w:p w14:paraId="5BF43850" w14:textId="1CF77B19" w:rsidR="00B83A2E" w:rsidRPr="000048B7" w:rsidRDefault="00B83A2E" w:rsidP="00B83A2E">
      <w:pPr>
        <w:pStyle w:val="Lgende"/>
      </w:pPr>
      <w:r w:rsidRPr="000048B7">
        <w:t>Source : Réalisé par G. Mariot sur CST</w:t>
      </w:r>
    </w:p>
    <w:p w14:paraId="7EE2103B" w14:textId="77777777" w:rsidR="00B83A2E" w:rsidRPr="000048B7" w:rsidRDefault="00B83A2E" w:rsidP="00AC0B14">
      <w:pPr>
        <w:pStyle w:val="Figure"/>
        <w:ind w:left="-284"/>
      </w:pPr>
      <w:r w:rsidRPr="000048B7">
        <w:drawing>
          <wp:inline distT="0" distB="0" distL="0" distR="0" wp14:anchorId="080157E3" wp14:editId="42B63105">
            <wp:extent cx="2578100" cy="1904365"/>
            <wp:effectExtent l="0" t="0" r="0" b="635"/>
            <wp:docPr id="574373494" name="Image 3" descr="Une image contenant cercl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3494" name="Image 3" descr="Une image contenant cercle, capture d’écran, diagramme, ligne&#10;&#10;Le contenu généré par l’IA peut être incorrect."/>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21194"/>
                    <a:stretch>
                      <a:fillRect/>
                    </a:stretch>
                  </pic:blipFill>
                  <pic:spPr bwMode="auto">
                    <a:xfrm>
                      <a:off x="0" y="0"/>
                      <a:ext cx="2635031" cy="1946418"/>
                    </a:xfrm>
                    <a:prstGeom prst="rect">
                      <a:avLst/>
                    </a:prstGeom>
                    <a:noFill/>
                    <a:ln>
                      <a:noFill/>
                    </a:ln>
                    <a:extLst>
                      <a:ext uri="{53640926-AAD7-44D8-BBD7-CCE9431645EC}">
                        <a14:shadowObscured xmlns:a14="http://schemas.microsoft.com/office/drawing/2010/main"/>
                      </a:ext>
                    </a:extLst>
                  </pic:spPr>
                </pic:pic>
              </a:graphicData>
            </a:graphic>
          </wp:inline>
        </w:drawing>
      </w:r>
    </w:p>
    <w:p w14:paraId="19043E37" w14:textId="4070B0C1" w:rsidR="00B83A2E" w:rsidRPr="000048B7" w:rsidRDefault="00B83A2E" w:rsidP="00B83A2E">
      <w:pPr>
        <w:pStyle w:val="Lgende"/>
      </w:pPr>
      <w:bookmarkStart w:id="51" w:name="_Ref202181291"/>
      <w:bookmarkStart w:id="52" w:name="_Toc206118977"/>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6</w:t>
      </w:r>
      <w:r w:rsidR="00131E91" w:rsidRPr="000048B7">
        <w:fldChar w:fldCharType="end"/>
      </w:r>
      <w:bookmarkEnd w:id="51"/>
      <w:r w:rsidRPr="000048B7">
        <w:t xml:space="preserve"> : Vue du dessus de la bobine circulaire inversée</w:t>
      </w:r>
      <w:bookmarkEnd w:id="52"/>
    </w:p>
    <w:p w14:paraId="52D38E75" w14:textId="77777777" w:rsidR="00B83A2E" w:rsidRPr="000048B7" w:rsidRDefault="00B83A2E" w:rsidP="00B83A2E">
      <w:pPr>
        <w:pStyle w:val="Lgende"/>
      </w:pPr>
      <w:r w:rsidRPr="000048B7">
        <w:t>Source : Réalisé par G. Mariot sur CST</w:t>
      </w:r>
    </w:p>
    <w:p w14:paraId="3FDDF6C1" w14:textId="190D0D7A" w:rsidR="00B83A2E" w:rsidRPr="000048B7" w:rsidRDefault="00B83A2E" w:rsidP="00B83A2E">
      <w:pPr>
        <w:pStyle w:val="Lgende"/>
      </w:pPr>
    </w:p>
    <w:p w14:paraId="3F12601F" w14:textId="3B9F8C61" w:rsidR="00B83A2E" w:rsidRPr="000048B7" w:rsidRDefault="00B83A2E" w:rsidP="00DB0625">
      <w:pPr>
        <w:pStyle w:val="Corpsdetexte15interligne"/>
        <w:sectPr w:rsidR="00B83A2E" w:rsidRPr="000048B7" w:rsidSect="00B82892">
          <w:type w:val="continuous"/>
          <w:pgSz w:w="11906" w:h="16838"/>
          <w:pgMar w:top="1317" w:right="1134" w:bottom="1409" w:left="1417" w:header="850" w:footer="850" w:gutter="0"/>
          <w:cols w:num="2" w:space="720"/>
          <w:formProt w:val="0"/>
          <w:docGrid w:linePitch="600" w:charSpace="32768"/>
        </w:sectPr>
      </w:pPr>
    </w:p>
    <w:p w14:paraId="7FF4ADE4" w14:textId="71FF1290" w:rsidR="00B83A2E" w:rsidRPr="000048B7" w:rsidRDefault="00A318DB" w:rsidP="00DB0625">
      <w:pPr>
        <w:pStyle w:val="Corpsdetexte15interligne"/>
      </w:pPr>
      <w:r w:rsidRPr="000048B7">
        <w:t>Dans le cas des bobines conjointes, on peut observer un champ magnétique traversant l’entièreté du substrat et rebouclant autour de nos fils</w:t>
      </w:r>
      <w:r w:rsidR="00170E7F" w:rsidRPr="000048B7">
        <w:t xml:space="preserve">, ce qui crée un champ magnétique étendu </w:t>
      </w:r>
      <w:r w:rsidR="009B533E" w:rsidRPr="000048B7">
        <w:t>au-dessus</w:t>
      </w:r>
      <w:r w:rsidR="00170E7F" w:rsidRPr="000048B7">
        <w:t xml:space="preserve"> de notre substrat comme visible sur la </w:t>
      </w:r>
      <w:r w:rsidR="00170E7F" w:rsidRPr="000048B7">
        <w:fldChar w:fldCharType="begin"/>
      </w:r>
      <w:r w:rsidR="00170E7F" w:rsidRPr="000048B7">
        <w:instrText xml:space="preserve"> REF _Ref202181585 \h </w:instrText>
      </w:r>
      <w:r w:rsidR="00170E7F" w:rsidRPr="000048B7">
        <w:fldChar w:fldCharType="separate"/>
      </w:r>
      <w:r w:rsidR="0078601C" w:rsidRPr="000048B7">
        <w:t xml:space="preserve">Figure </w:t>
      </w:r>
      <w:r w:rsidR="0078601C">
        <w:rPr>
          <w:noProof/>
        </w:rPr>
        <w:t>17</w:t>
      </w:r>
      <w:r w:rsidR="00170E7F" w:rsidRPr="000048B7">
        <w:fldChar w:fldCharType="end"/>
      </w:r>
      <w:r w:rsidR="00170E7F" w:rsidRPr="000048B7">
        <w:t xml:space="preserve">. </w:t>
      </w:r>
    </w:p>
    <w:p w14:paraId="78BA90B9" w14:textId="3577AB2D" w:rsidR="00170E7F" w:rsidRPr="000048B7" w:rsidRDefault="00170E7F" w:rsidP="00DB0625">
      <w:pPr>
        <w:pStyle w:val="Corpsdetexte15interligne"/>
      </w:pPr>
      <w:r w:rsidRPr="000048B7">
        <w:t>Dans le cas des bobines inversées, le champ magnétique est plus fort mais est confiné entre les deux couches de notre bobine à l’intérieur de notre substrat. Ceci nous permet de confirmer la règle de la main droite. En effet, les deux fils tournant dans des directions opposées, le champ magnétique des deux couches rentrent en contact et s’accumule entre les deux fils.</w:t>
      </w:r>
    </w:p>
    <w:p w14:paraId="64E323A0" w14:textId="77777777" w:rsidR="00A318DB" w:rsidRPr="000048B7" w:rsidRDefault="00A318DB" w:rsidP="00FF6E77">
      <w:pPr>
        <w:pStyle w:val="Figure"/>
      </w:pPr>
      <w:r w:rsidRPr="000048B7">
        <w:drawing>
          <wp:inline distT="0" distB="0" distL="0" distR="0" wp14:anchorId="04606A8A" wp14:editId="229BC1CA">
            <wp:extent cx="5219700" cy="3039757"/>
            <wp:effectExtent l="0" t="0" r="0" b="8255"/>
            <wp:docPr id="1806446781" name="Image 7"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446781" name="Image 7" descr="Une image contenant texte, capture d’écran, diagramme, Rectangle&#10;&#10;Le contenu généré par l’IA peut être incorrect."/>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31736" cy="3046766"/>
                    </a:xfrm>
                    <a:prstGeom prst="rect">
                      <a:avLst/>
                    </a:prstGeom>
                    <a:noFill/>
                    <a:ln>
                      <a:noFill/>
                    </a:ln>
                  </pic:spPr>
                </pic:pic>
              </a:graphicData>
            </a:graphic>
          </wp:inline>
        </w:drawing>
      </w:r>
    </w:p>
    <w:p w14:paraId="0DECEF3B" w14:textId="20E73599" w:rsidR="004108E3" w:rsidRPr="000048B7" w:rsidRDefault="00A318DB" w:rsidP="004108E3">
      <w:pPr>
        <w:pStyle w:val="Lgende"/>
      </w:pPr>
      <w:bookmarkStart w:id="53" w:name="_Ref202181585"/>
      <w:bookmarkStart w:id="54" w:name="_Toc206118978"/>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7</w:t>
      </w:r>
      <w:r w:rsidR="00131E91" w:rsidRPr="000048B7">
        <w:fldChar w:fldCharType="end"/>
      </w:r>
      <w:bookmarkEnd w:id="53"/>
      <w:r w:rsidRPr="000048B7">
        <w:t xml:space="preserve"> : Résultat de simulation </w:t>
      </w:r>
      <w:r w:rsidR="008D1AB5" w:rsidRPr="000048B7">
        <w:t xml:space="preserve">électromagnétique </w:t>
      </w:r>
      <w:r w:rsidRPr="000048B7">
        <w:t>de la bobine circulaire conjointe</w:t>
      </w:r>
      <w:bookmarkEnd w:id="54"/>
    </w:p>
    <w:p w14:paraId="51B679D6" w14:textId="55A26C25" w:rsidR="00A318DB" w:rsidRPr="000048B7" w:rsidRDefault="004108E3" w:rsidP="004108E3">
      <w:pPr>
        <w:pStyle w:val="Lgende"/>
        <w:jc w:val="both"/>
      </w:pPr>
      <w:r w:rsidRPr="000048B7">
        <w:lastRenderedPageBreak/>
        <w:t>Source : Réalisé par G. Mariot</w:t>
      </w:r>
    </w:p>
    <w:p w14:paraId="71879B8D" w14:textId="77777777" w:rsidR="00A318DB" w:rsidRPr="000048B7" w:rsidRDefault="00A318DB" w:rsidP="00FF6E77">
      <w:pPr>
        <w:pStyle w:val="Figure"/>
      </w:pPr>
      <w:r w:rsidRPr="000048B7">
        <w:drawing>
          <wp:inline distT="0" distB="0" distL="0" distR="0" wp14:anchorId="01E3D7C6" wp14:editId="514BE105">
            <wp:extent cx="5086350" cy="2962099"/>
            <wp:effectExtent l="0" t="0" r="0" b="0"/>
            <wp:docPr id="407897134" name="Image 6" descr="Une image contenant texte, capture d’écran, Rectang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97134" name="Image 6" descr="Une image contenant texte, capture d’écran, Rectangle, diagramme&#10;&#10;Le contenu généré par l’IA peut êtr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96253" cy="2967866"/>
                    </a:xfrm>
                    <a:prstGeom prst="rect">
                      <a:avLst/>
                    </a:prstGeom>
                    <a:noFill/>
                    <a:ln>
                      <a:noFill/>
                    </a:ln>
                  </pic:spPr>
                </pic:pic>
              </a:graphicData>
            </a:graphic>
          </wp:inline>
        </w:drawing>
      </w:r>
    </w:p>
    <w:p w14:paraId="765F1FE8" w14:textId="3E5D046D" w:rsidR="004108E3" w:rsidRPr="000048B7" w:rsidRDefault="00A318DB" w:rsidP="004108E3">
      <w:pPr>
        <w:pStyle w:val="Lgende"/>
      </w:pPr>
      <w:bookmarkStart w:id="55" w:name="_Toc206118979"/>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8</w:t>
      </w:r>
      <w:r w:rsidR="00131E91" w:rsidRPr="000048B7">
        <w:fldChar w:fldCharType="end"/>
      </w:r>
      <w:r w:rsidRPr="000048B7">
        <w:t xml:space="preserve"> : Résultat de simulation électromagn</w:t>
      </w:r>
      <w:r w:rsidR="008D1AB5" w:rsidRPr="000048B7">
        <w:t>éti</w:t>
      </w:r>
      <w:r w:rsidRPr="000048B7">
        <w:t>que de la bobine circulaire inversée</w:t>
      </w:r>
      <w:bookmarkEnd w:id="55"/>
    </w:p>
    <w:p w14:paraId="77AF1975" w14:textId="3A57F98C" w:rsidR="00A318DB" w:rsidRPr="000048B7" w:rsidRDefault="004108E3" w:rsidP="004108E3">
      <w:pPr>
        <w:pStyle w:val="Lgende"/>
        <w:jc w:val="both"/>
      </w:pPr>
      <w:r w:rsidRPr="000048B7">
        <w:t>Source : Réalisé par G. Mariot</w:t>
      </w:r>
    </w:p>
    <w:p w14:paraId="05D8373F" w14:textId="12DF292E" w:rsidR="00170E7F" w:rsidRPr="000048B7" w:rsidRDefault="00170E7F" w:rsidP="00A318DB">
      <w:pPr>
        <w:pStyle w:val="Lgende"/>
        <w:jc w:val="both"/>
        <w:rPr>
          <w:i w:val="0"/>
          <w:iCs w:val="0"/>
        </w:rPr>
      </w:pPr>
      <w:r w:rsidRPr="000048B7">
        <w:rPr>
          <w:i w:val="0"/>
          <w:iCs w:val="0"/>
        </w:rPr>
        <w:t>Pour mieux comprendre le choix de Jonas, j’ai réalisé les mêmes simulations avec une bobines rectangulaire</w:t>
      </w:r>
      <w:r w:rsidR="008D1AB5" w:rsidRPr="000048B7">
        <w:rPr>
          <w:i w:val="0"/>
          <w:iCs w:val="0"/>
        </w:rPr>
        <w:t xml:space="preserve"> dont les paramètres étaient le plus proche possible des bobines circulaires (à savoir : même nombre de tours, même épaisseur de fil, même espacement, etc…)</w:t>
      </w:r>
      <w:r w:rsidRPr="000048B7">
        <w:rPr>
          <w:i w:val="0"/>
          <w:iCs w:val="0"/>
        </w:rPr>
        <w:t>.</w:t>
      </w:r>
    </w:p>
    <w:p w14:paraId="7681970E" w14:textId="77777777" w:rsidR="00170E7F" w:rsidRPr="000048B7" w:rsidRDefault="00170E7F" w:rsidP="00A318DB">
      <w:pPr>
        <w:pStyle w:val="Lgende"/>
        <w:jc w:val="both"/>
        <w:rPr>
          <w:i w:val="0"/>
          <w:iCs w:val="0"/>
        </w:rPr>
        <w:sectPr w:rsidR="00170E7F" w:rsidRPr="000048B7" w:rsidSect="00B83A2E">
          <w:type w:val="continuous"/>
          <w:pgSz w:w="11906" w:h="16838"/>
          <w:pgMar w:top="1317" w:right="1134" w:bottom="1409" w:left="1417" w:header="850" w:footer="850" w:gutter="0"/>
          <w:cols w:space="720"/>
          <w:formProt w:val="0"/>
          <w:docGrid w:linePitch="600" w:charSpace="32768"/>
        </w:sectPr>
      </w:pPr>
    </w:p>
    <w:p w14:paraId="6835FB85" w14:textId="77777777" w:rsidR="007A54F7" w:rsidRPr="000048B7" w:rsidRDefault="007A54F7" w:rsidP="00FF6E77">
      <w:pPr>
        <w:pStyle w:val="Figure"/>
      </w:pPr>
      <w:r w:rsidRPr="000048B7">
        <w:drawing>
          <wp:inline distT="0" distB="0" distL="0" distR="0" wp14:anchorId="520F6B21" wp14:editId="07577F2A">
            <wp:extent cx="2741295" cy="1595755"/>
            <wp:effectExtent l="0" t="0" r="1905" b="4445"/>
            <wp:docPr id="453567221" name="Image 19" descr="Une image contenant Rectangle, capture d’écran,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67221" name="Image 19" descr="Une image contenant Rectangle, capture d’écran, carré, ligne&#10;&#10;Le contenu généré par l’IA peut êtr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59292B09" w14:textId="55551A89" w:rsidR="004108E3" w:rsidRPr="000048B7" w:rsidRDefault="007A54F7" w:rsidP="004108E3">
      <w:pPr>
        <w:pStyle w:val="Lgende"/>
      </w:pPr>
      <w:bookmarkStart w:id="56" w:name="_Ref202182104"/>
      <w:bookmarkStart w:id="57" w:name="_Toc206118980"/>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19</w:t>
      </w:r>
      <w:r w:rsidR="00131E91" w:rsidRPr="000048B7">
        <w:fldChar w:fldCharType="end"/>
      </w:r>
      <w:bookmarkEnd w:id="56"/>
      <w:r w:rsidRPr="000048B7">
        <w:t xml:space="preserve"> : Vue du dessus de la bobine rectangulaire conjointe</w:t>
      </w:r>
      <w:bookmarkEnd w:id="57"/>
    </w:p>
    <w:p w14:paraId="79FF0577" w14:textId="1B64D003" w:rsidR="007A54F7" w:rsidRPr="000048B7" w:rsidRDefault="004108E3" w:rsidP="004108E3">
      <w:pPr>
        <w:pStyle w:val="Lgende"/>
        <w:jc w:val="both"/>
      </w:pPr>
      <w:r w:rsidRPr="000048B7">
        <w:t>Source : Réalisé par G. Mariot</w:t>
      </w:r>
    </w:p>
    <w:p w14:paraId="7E34B615" w14:textId="4F7031A2" w:rsidR="007A54F7" w:rsidRPr="000048B7" w:rsidRDefault="007A54F7" w:rsidP="00FF6E77">
      <w:pPr>
        <w:pStyle w:val="Figure"/>
      </w:pPr>
      <w:r w:rsidRPr="000048B7">
        <w:drawing>
          <wp:inline distT="0" distB="0" distL="0" distR="0" wp14:anchorId="2A53E077" wp14:editId="758195AA">
            <wp:extent cx="2741295" cy="1595755"/>
            <wp:effectExtent l="0" t="0" r="1905" b="4445"/>
            <wp:docPr id="121289211" name="Image 14" descr="Une image contenant Rectangle, ligne, capture d’écran,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11" name="Image 14" descr="Une image contenant Rectangle, ligne, capture d’écran, carré&#10;&#10;Le contenu généré par l’IA peut êtr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BF492AB" w14:textId="0211CBA2" w:rsidR="004108E3" w:rsidRPr="000048B7" w:rsidRDefault="007A54F7" w:rsidP="004108E3">
      <w:pPr>
        <w:pStyle w:val="Lgende"/>
      </w:pPr>
      <w:bookmarkStart w:id="58" w:name="_Ref202182105"/>
      <w:bookmarkStart w:id="59" w:name="_Toc206118981"/>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20</w:t>
      </w:r>
      <w:r w:rsidR="00131E91" w:rsidRPr="000048B7">
        <w:fldChar w:fldCharType="end"/>
      </w:r>
      <w:bookmarkEnd w:id="58"/>
      <w:r w:rsidRPr="000048B7">
        <w:t xml:space="preserve"> : Vue du dessous de la bobine rectangulaire conjointe</w:t>
      </w:r>
      <w:bookmarkEnd w:id="59"/>
    </w:p>
    <w:p w14:paraId="473A2E54" w14:textId="60AB7439" w:rsidR="007A54F7" w:rsidRPr="000048B7" w:rsidRDefault="004108E3" w:rsidP="004108E3">
      <w:pPr>
        <w:pStyle w:val="Lgende"/>
        <w:jc w:val="both"/>
      </w:pPr>
      <w:r w:rsidRPr="000048B7">
        <w:t>Source : Réalisé par G. Mariot</w:t>
      </w:r>
    </w:p>
    <w:p w14:paraId="3DEBFE09" w14:textId="5F92CD00" w:rsidR="008D1AB5" w:rsidRPr="000048B7" w:rsidRDefault="007A54F7" w:rsidP="0028348C">
      <w:pPr>
        <w:pStyle w:val="Figure"/>
      </w:pPr>
      <w:r w:rsidRPr="000048B7">
        <w:lastRenderedPageBreak/>
        <w:drawing>
          <wp:inline distT="0" distB="0" distL="0" distR="0" wp14:anchorId="39721D9A" wp14:editId="2C453150">
            <wp:extent cx="2741295" cy="1595755"/>
            <wp:effectExtent l="0" t="0" r="1905" b="4445"/>
            <wp:docPr id="285373989" name="Image 17" descr="Une image contenant Rectangle, capture d’écran, lign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3989" name="Image 17" descr="Une image contenant Rectangle, capture d’écran, ligne, carré&#10;&#10;Le contenu généré par l’IA peut êtr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0A5523DC" w14:textId="0D104E90" w:rsidR="004108E3" w:rsidRPr="000048B7" w:rsidRDefault="008D1AB5" w:rsidP="004108E3">
      <w:pPr>
        <w:pStyle w:val="Lgende"/>
      </w:pPr>
      <w:bookmarkStart w:id="60" w:name="_Ref202182106"/>
      <w:bookmarkStart w:id="61" w:name="_Toc206118982"/>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21</w:t>
      </w:r>
      <w:r w:rsidR="00131E91" w:rsidRPr="000048B7">
        <w:fldChar w:fldCharType="end"/>
      </w:r>
      <w:bookmarkEnd w:id="60"/>
      <w:r w:rsidRPr="000048B7">
        <w:t xml:space="preserve"> : Vue du dessous de la bobine rectangulaire inversée</w:t>
      </w:r>
      <w:bookmarkEnd w:id="61"/>
    </w:p>
    <w:p w14:paraId="217D6D32" w14:textId="7F4D65B1" w:rsidR="008D1AB5" w:rsidRPr="000048B7" w:rsidRDefault="004108E3" w:rsidP="004108E3">
      <w:pPr>
        <w:pStyle w:val="Lgende"/>
        <w:jc w:val="both"/>
      </w:pPr>
      <w:r w:rsidRPr="000048B7">
        <w:t>Source : Réalisé par G. Mariot</w:t>
      </w:r>
    </w:p>
    <w:p w14:paraId="34291A14" w14:textId="77777777" w:rsidR="008D1AB5" w:rsidRPr="000048B7" w:rsidRDefault="007A54F7" w:rsidP="0028348C">
      <w:pPr>
        <w:pStyle w:val="Figure"/>
      </w:pPr>
      <w:r w:rsidRPr="000048B7">
        <w:drawing>
          <wp:inline distT="0" distB="0" distL="0" distR="0" wp14:anchorId="49CF4A09" wp14:editId="7758FF40">
            <wp:extent cx="2741295" cy="1595755"/>
            <wp:effectExtent l="0" t="0" r="1905" b="4445"/>
            <wp:docPr id="534633067" name="Image 15" descr="Une image contenant capture d’écran, Rectangle,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3067" name="Image 15" descr="Une image contenant capture d’écran, Rectangle, carré, ligne&#10;&#10;Le contenu généré par l’IA peut êtr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D24F834" w14:textId="6C400210" w:rsidR="004108E3" w:rsidRPr="000048B7" w:rsidRDefault="008D1AB5" w:rsidP="004108E3">
      <w:pPr>
        <w:pStyle w:val="Lgende"/>
      </w:pPr>
      <w:bookmarkStart w:id="62" w:name="_Ref202182107"/>
      <w:bookmarkStart w:id="63" w:name="_Toc206118983"/>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22</w:t>
      </w:r>
      <w:r w:rsidR="00131E91" w:rsidRPr="000048B7">
        <w:fldChar w:fldCharType="end"/>
      </w:r>
      <w:bookmarkEnd w:id="62"/>
      <w:r w:rsidRPr="000048B7">
        <w:t xml:space="preserve"> : Vue du dessus de la bobine rectangulaire inversée</w:t>
      </w:r>
      <w:bookmarkEnd w:id="63"/>
    </w:p>
    <w:p w14:paraId="4F238C1D" w14:textId="7E52B5FC" w:rsidR="00170E7F" w:rsidRPr="000048B7" w:rsidRDefault="004108E3" w:rsidP="004108E3">
      <w:pPr>
        <w:pStyle w:val="Lgende"/>
        <w:jc w:val="both"/>
        <w:rPr>
          <w:i w:val="0"/>
          <w:iCs w:val="0"/>
        </w:rPr>
      </w:pPr>
      <w:r w:rsidRPr="000048B7">
        <w:t>Source : Réalisé par G. Mariot</w:t>
      </w:r>
    </w:p>
    <w:p w14:paraId="5469FAC5" w14:textId="77777777" w:rsidR="00170E7F" w:rsidRPr="000048B7" w:rsidRDefault="00170E7F" w:rsidP="00A318DB">
      <w:pPr>
        <w:pStyle w:val="Lgende"/>
        <w:jc w:val="both"/>
        <w:rPr>
          <w:i w:val="0"/>
          <w:iCs w:val="0"/>
        </w:rPr>
      </w:pPr>
    </w:p>
    <w:p w14:paraId="648CF0C4" w14:textId="77777777" w:rsidR="00170E7F" w:rsidRPr="000048B7" w:rsidRDefault="00170E7F" w:rsidP="00A318DB">
      <w:pPr>
        <w:pStyle w:val="Lgende"/>
        <w:jc w:val="both"/>
        <w:rPr>
          <w:i w:val="0"/>
          <w:iCs w:val="0"/>
        </w:rPr>
        <w:sectPr w:rsidR="00170E7F" w:rsidRPr="000048B7" w:rsidSect="007A54F7">
          <w:type w:val="continuous"/>
          <w:pgSz w:w="11906" w:h="16838"/>
          <w:pgMar w:top="1317" w:right="1134" w:bottom="1409" w:left="1417" w:header="850" w:footer="850" w:gutter="0"/>
          <w:cols w:num="2" w:space="720"/>
          <w:formProt w:val="0"/>
          <w:docGrid w:linePitch="600" w:charSpace="32768"/>
        </w:sectPr>
      </w:pPr>
    </w:p>
    <w:p w14:paraId="5D8DA513" w14:textId="77777777" w:rsidR="008D1AB5" w:rsidRPr="000048B7" w:rsidRDefault="007A54F7" w:rsidP="0028348C">
      <w:pPr>
        <w:pStyle w:val="Figure"/>
      </w:pPr>
      <w:r w:rsidRPr="000048B7">
        <w:drawing>
          <wp:inline distT="0" distB="0" distL="0" distR="0" wp14:anchorId="1B19C7A1" wp14:editId="76319DE7">
            <wp:extent cx="5716988" cy="3327957"/>
            <wp:effectExtent l="0" t="0" r="0" b="6350"/>
            <wp:docPr id="499195423"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95423" name="Image 18" descr="Une image contenant texte, capture d’écran, diagramme, ligne&#10;&#10;Le contenu généré par l’IA peut être incorrec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8869" cy="3340694"/>
                    </a:xfrm>
                    <a:prstGeom prst="rect">
                      <a:avLst/>
                    </a:prstGeom>
                    <a:noFill/>
                    <a:ln>
                      <a:noFill/>
                    </a:ln>
                  </pic:spPr>
                </pic:pic>
              </a:graphicData>
            </a:graphic>
          </wp:inline>
        </w:drawing>
      </w:r>
    </w:p>
    <w:p w14:paraId="03DF10BD" w14:textId="2F87B90C" w:rsidR="004108E3" w:rsidRPr="000048B7" w:rsidRDefault="008D1AB5" w:rsidP="004108E3">
      <w:pPr>
        <w:pStyle w:val="Lgende"/>
      </w:pPr>
      <w:bookmarkStart w:id="64" w:name="_Ref202182164"/>
      <w:bookmarkStart w:id="65" w:name="_Toc20611898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23</w:t>
      </w:r>
      <w:r w:rsidR="00131E91" w:rsidRPr="000048B7">
        <w:fldChar w:fldCharType="end"/>
      </w:r>
      <w:bookmarkEnd w:id="64"/>
      <w:r w:rsidRPr="000048B7">
        <w:t xml:space="preserve"> : Résultat de simulation électromagnétique de la bobine rectangulaire conjointe</w:t>
      </w:r>
      <w:bookmarkEnd w:id="65"/>
    </w:p>
    <w:p w14:paraId="4872C879" w14:textId="1F91D098" w:rsidR="00170E7F" w:rsidRPr="000048B7" w:rsidRDefault="004108E3" w:rsidP="004108E3">
      <w:pPr>
        <w:pStyle w:val="Lgende"/>
        <w:jc w:val="both"/>
        <w:rPr>
          <w:i w:val="0"/>
          <w:iCs w:val="0"/>
        </w:rPr>
      </w:pPr>
      <w:r w:rsidRPr="000048B7">
        <w:t>Source : Réalisé par G. Mariot</w:t>
      </w:r>
    </w:p>
    <w:p w14:paraId="6BE85B11" w14:textId="77777777" w:rsidR="008D1AB5" w:rsidRPr="000048B7" w:rsidRDefault="007A54F7" w:rsidP="0028348C">
      <w:pPr>
        <w:pStyle w:val="Figure"/>
      </w:pPr>
      <w:r w:rsidRPr="000048B7">
        <w:lastRenderedPageBreak/>
        <w:drawing>
          <wp:inline distT="0" distB="0" distL="0" distR="0" wp14:anchorId="4BEEBC84" wp14:editId="1D75C304">
            <wp:extent cx="5723236" cy="3331596"/>
            <wp:effectExtent l="0" t="0" r="0" b="2540"/>
            <wp:docPr id="1936667187" name="Image 16"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67187" name="Image 16" descr="Une image contenant texte, capture d’écran, diagramme, ligne&#10;&#10;Le contenu généré par l’IA peut êtr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74591" cy="3361490"/>
                    </a:xfrm>
                    <a:prstGeom prst="rect">
                      <a:avLst/>
                    </a:prstGeom>
                    <a:noFill/>
                    <a:ln>
                      <a:noFill/>
                    </a:ln>
                  </pic:spPr>
                </pic:pic>
              </a:graphicData>
            </a:graphic>
          </wp:inline>
        </w:drawing>
      </w:r>
    </w:p>
    <w:p w14:paraId="6BF38EF7" w14:textId="38DF99D0" w:rsidR="004108E3" w:rsidRPr="000048B7" w:rsidRDefault="008D1AB5" w:rsidP="004108E3">
      <w:pPr>
        <w:pStyle w:val="Lgende"/>
      </w:pPr>
      <w:bookmarkStart w:id="66" w:name="_Ref202182173"/>
      <w:bookmarkStart w:id="67" w:name="_Toc20611898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78601C">
        <w:rPr>
          <w:noProof/>
        </w:rPr>
        <w:t>24</w:t>
      </w:r>
      <w:r w:rsidR="00131E91" w:rsidRPr="000048B7">
        <w:fldChar w:fldCharType="end"/>
      </w:r>
      <w:bookmarkEnd w:id="66"/>
      <w:r w:rsidRPr="000048B7">
        <w:t xml:space="preserve"> : Résultat de simulation électromagnétique de la bobine rectangulaire inversée</w:t>
      </w:r>
      <w:bookmarkEnd w:id="67"/>
    </w:p>
    <w:p w14:paraId="04910E00" w14:textId="79C08B65" w:rsidR="007A54F7" w:rsidRPr="000048B7" w:rsidRDefault="004108E3" w:rsidP="004108E3">
      <w:pPr>
        <w:pStyle w:val="Lgende"/>
        <w:jc w:val="both"/>
      </w:pPr>
      <w:r w:rsidRPr="000048B7">
        <w:t>Source : Réalisé par G. Mariot</w:t>
      </w:r>
    </w:p>
    <w:p w14:paraId="7D02E172" w14:textId="37D60F9B" w:rsidR="00B00FA7" w:rsidRPr="000048B7" w:rsidRDefault="008D1AB5" w:rsidP="00DB0625">
      <w:pPr>
        <w:pStyle w:val="Corpsdetexte1"/>
      </w:pPr>
      <w:r w:rsidRPr="000048B7">
        <w:t xml:space="preserve">On peut voir sur la disposition vue de dessus et de dessous des bobines rectangulaires sur la </w:t>
      </w:r>
      <w:r w:rsidRPr="000048B7">
        <w:fldChar w:fldCharType="begin"/>
      </w:r>
      <w:r w:rsidRPr="000048B7">
        <w:instrText xml:space="preserve"> REF _Ref202182104 \h </w:instrText>
      </w:r>
      <w:r w:rsidRPr="000048B7">
        <w:fldChar w:fldCharType="separate"/>
      </w:r>
      <w:r w:rsidR="0078601C" w:rsidRPr="000048B7">
        <w:t xml:space="preserve">Figure </w:t>
      </w:r>
      <w:r w:rsidR="0078601C">
        <w:rPr>
          <w:noProof/>
        </w:rPr>
        <w:t>19</w:t>
      </w:r>
      <w:r w:rsidRPr="000048B7">
        <w:fldChar w:fldCharType="end"/>
      </w:r>
      <w:r w:rsidRPr="000048B7">
        <w:t xml:space="preserve"> et la </w:t>
      </w:r>
      <w:r w:rsidRPr="000048B7">
        <w:fldChar w:fldCharType="begin"/>
      </w:r>
      <w:r w:rsidRPr="000048B7">
        <w:instrText xml:space="preserve"> REF _Ref202182105 \h </w:instrText>
      </w:r>
      <w:r w:rsidRPr="000048B7">
        <w:fldChar w:fldCharType="separate"/>
      </w:r>
      <w:r w:rsidR="0078601C" w:rsidRPr="000048B7">
        <w:t xml:space="preserve">Figure </w:t>
      </w:r>
      <w:r w:rsidR="0078601C">
        <w:rPr>
          <w:noProof/>
        </w:rPr>
        <w:t>20</w:t>
      </w:r>
      <w:r w:rsidRPr="000048B7">
        <w:fldChar w:fldCharType="end"/>
      </w:r>
      <w:r w:rsidRPr="000048B7">
        <w:t xml:space="preserve"> pour la bobine conjointe et sur la </w:t>
      </w:r>
      <w:r w:rsidRPr="000048B7">
        <w:fldChar w:fldCharType="begin"/>
      </w:r>
      <w:r w:rsidRPr="000048B7">
        <w:instrText xml:space="preserve"> REF _Ref202182106 \h </w:instrText>
      </w:r>
      <w:r w:rsidRPr="000048B7">
        <w:fldChar w:fldCharType="separate"/>
      </w:r>
      <w:r w:rsidR="0078601C" w:rsidRPr="000048B7">
        <w:t xml:space="preserve">Figure </w:t>
      </w:r>
      <w:r w:rsidR="0078601C">
        <w:rPr>
          <w:noProof/>
        </w:rPr>
        <w:t>21</w:t>
      </w:r>
      <w:r w:rsidRPr="000048B7">
        <w:fldChar w:fldCharType="end"/>
      </w:r>
      <w:r w:rsidRPr="000048B7">
        <w:t xml:space="preserve"> et la </w:t>
      </w:r>
      <w:r w:rsidRPr="000048B7">
        <w:fldChar w:fldCharType="begin"/>
      </w:r>
      <w:r w:rsidRPr="000048B7">
        <w:instrText xml:space="preserve"> REF _Ref202182107 \h </w:instrText>
      </w:r>
      <w:r w:rsidRPr="000048B7">
        <w:fldChar w:fldCharType="separate"/>
      </w:r>
      <w:r w:rsidR="0078601C" w:rsidRPr="000048B7">
        <w:t xml:space="preserve">Figure </w:t>
      </w:r>
      <w:r w:rsidR="0078601C">
        <w:rPr>
          <w:noProof/>
        </w:rPr>
        <w:t>22</w:t>
      </w:r>
      <w:r w:rsidRPr="000048B7">
        <w:fldChar w:fldCharType="end"/>
      </w:r>
      <w:r w:rsidRPr="000048B7">
        <w:t xml:space="preserve"> pour la bobine inversée. De plus, les résultats visibles sur la </w:t>
      </w:r>
      <w:r w:rsidRPr="000048B7">
        <w:fldChar w:fldCharType="begin"/>
      </w:r>
      <w:r w:rsidRPr="000048B7">
        <w:instrText xml:space="preserve"> REF _Ref202182164 \h </w:instrText>
      </w:r>
      <w:r w:rsidRPr="000048B7">
        <w:fldChar w:fldCharType="separate"/>
      </w:r>
      <w:r w:rsidR="0078601C" w:rsidRPr="000048B7">
        <w:t xml:space="preserve">Figure </w:t>
      </w:r>
      <w:r w:rsidR="0078601C">
        <w:rPr>
          <w:noProof/>
        </w:rPr>
        <w:t>23</w:t>
      </w:r>
      <w:r w:rsidRPr="000048B7">
        <w:fldChar w:fldCharType="end"/>
      </w:r>
      <w:r w:rsidRPr="000048B7">
        <w:t xml:space="preserve"> pour la bobine conjointe et sur la </w:t>
      </w:r>
      <w:r w:rsidRPr="000048B7">
        <w:fldChar w:fldCharType="begin"/>
      </w:r>
      <w:r w:rsidRPr="000048B7">
        <w:instrText xml:space="preserve"> REF _Ref202182173 \h </w:instrText>
      </w:r>
      <w:r w:rsidRPr="000048B7">
        <w:fldChar w:fldCharType="separate"/>
      </w:r>
      <w:r w:rsidR="0078601C" w:rsidRPr="000048B7">
        <w:t xml:space="preserve">Figure </w:t>
      </w:r>
      <w:r w:rsidR="0078601C">
        <w:rPr>
          <w:noProof/>
        </w:rPr>
        <w:t>24</w:t>
      </w:r>
      <w:r w:rsidRPr="000048B7">
        <w:fldChar w:fldCharType="end"/>
      </w:r>
      <w:r w:rsidRPr="000048B7">
        <w:t xml:space="preserve"> pour la bobine inversée nous montrent le même résultat que pour les bobines circulaires</w:t>
      </w:r>
      <w:r w:rsidR="00B00FA7" w:rsidRPr="000048B7">
        <w:t xml:space="preserve"> où le champ magnétique est contenu dans le substrat dans le cas des bobines inversées.</w:t>
      </w:r>
    </w:p>
    <w:p w14:paraId="7203048E" w14:textId="2E3241F4" w:rsidR="007B5B33" w:rsidRPr="000048B7" w:rsidRDefault="008D1AB5" w:rsidP="00DB0625">
      <w:pPr>
        <w:pStyle w:val="Corpsdetexte1"/>
      </w:pPr>
      <w:r w:rsidRPr="000048B7">
        <w:t xml:space="preserve"> Cependant, une différence est notable par rapport aux version circulaires de ces bobines.</w:t>
      </w:r>
      <w:r w:rsidR="000C37FC" w:rsidRPr="000048B7">
        <w:t xml:space="preserve"> Si nous regardons le champ « Maximum (Solver) » dans le cas des bobines conjointes circulaires et rectangulaires, nous avons un champ magnétique maximum de respectivement 0.027 Tesla et 0.046 Tesla. </w:t>
      </w:r>
      <w:r w:rsidR="00B00FA7" w:rsidRPr="000048B7">
        <w:t>Ceci représente une augmentation de 70% entre la bobine circulaire et la bobine rectangulaire.</w:t>
      </w:r>
    </w:p>
    <w:p w14:paraId="68C06A35" w14:textId="6122214C" w:rsidR="00075679" w:rsidRPr="000048B7" w:rsidRDefault="00075679" w:rsidP="00DB0625">
      <w:pPr>
        <w:pStyle w:val="Titre2"/>
      </w:pPr>
      <w:bookmarkStart w:id="68" w:name="_Toc206118946"/>
      <w:r w:rsidRPr="000048B7">
        <w:t>Simulations de bobines linéaires multicouches</w:t>
      </w:r>
      <w:bookmarkEnd w:id="68"/>
    </w:p>
    <w:p w14:paraId="770E28F9" w14:textId="4D8DC220" w:rsidR="00075679" w:rsidRPr="000048B7" w:rsidRDefault="007B5B33" w:rsidP="00DB0625">
      <w:pPr>
        <w:pStyle w:val="Corpsdetexte15interligne"/>
      </w:pPr>
      <w:r w:rsidRPr="000048B7">
        <w:t>Le problème des bobines circulaires et rectangulaires reste présent. Ces bobines possèdent un écart trop important. Il rend les à-coups des mouvements certains. C’est pourquoi la prochaine étape est de tester les bobines linéaires similaires à celle de Miniatur Wunderland.</w:t>
      </w:r>
    </w:p>
    <w:p w14:paraId="6C8796DE" w14:textId="64D55F4F" w:rsidR="007B5B33" w:rsidRPr="000048B7" w:rsidRDefault="007B5B33" w:rsidP="00DB0625">
      <w:pPr>
        <w:pStyle w:val="Corpsdetexte15interligne"/>
      </w:pPr>
      <w:r w:rsidRPr="000048B7">
        <w:t xml:space="preserve">J’ai </w:t>
      </w:r>
      <w:r w:rsidR="00FA3EC2" w:rsidRPr="000048B7">
        <w:t>commencé</w:t>
      </w:r>
      <w:r w:rsidRPr="000048B7">
        <w:t xml:space="preserve"> par vouloir faire des bobines linéaires sur plusieurs couches</w:t>
      </w:r>
      <w:r w:rsidR="00FA3EC2" w:rsidRPr="000048B7">
        <w:t xml:space="preserve"> car la </w:t>
      </w:r>
      <w:r w:rsidR="00FA3EC2" w:rsidRPr="000048B7">
        <w:fldChar w:fldCharType="begin"/>
      </w:r>
      <w:r w:rsidR="00FA3EC2" w:rsidRPr="000048B7">
        <w:instrText xml:space="preserve"> REF _Ref202177760 \h </w:instrText>
      </w:r>
      <w:r w:rsidR="00FA3EC2" w:rsidRPr="000048B7">
        <w:fldChar w:fldCharType="separate"/>
      </w:r>
      <w:r w:rsidR="0078601C" w:rsidRPr="000048B7">
        <w:t xml:space="preserve">Figure </w:t>
      </w:r>
      <w:r w:rsidR="0078601C">
        <w:rPr>
          <w:noProof/>
        </w:rPr>
        <w:t>6</w:t>
      </w:r>
      <w:r w:rsidR="00FA3EC2" w:rsidRPr="000048B7">
        <w:fldChar w:fldCharType="end"/>
      </w:r>
      <w:r w:rsidR="00FA3EC2" w:rsidRPr="000048B7">
        <w:t xml:space="preserve"> montrait trois couches distinctes de bobines linéaires pour réaliser ceci. J’ai donc reproduit 3 </w:t>
      </w:r>
      <w:r w:rsidR="00FA3EC2" w:rsidRPr="000048B7">
        <w:lastRenderedPageBreak/>
        <w:t xml:space="preserve">bobines linéaires parcourant trois couches distinctes et ai fait de nombreux tests pour visualiser si le champ magnétique était correctement influencé. (Voir </w:t>
      </w:r>
      <w:r w:rsidR="00FA3EC2" w:rsidRPr="000048B7">
        <w:fldChar w:fldCharType="begin"/>
      </w:r>
      <w:r w:rsidR="00FA3EC2" w:rsidRPr="000048B7">
        <w:instrText xml:space="preserve"> REF _Ref205832733 \h </w:instrText>
      </w:r>
      <w:r w:rsidR="00FA3EC2" w:rsidRPr="000048B7">
        <w:fldChar w:fldCharType="separate"/>
      </w:r>
      <w:r w:rsidR="0078601C" w:rsidRPr="000048B7">
        <w:t xml:space="preserve">Figure </w:t>
      </w:r>
      <w:r w:rsidR="0078601C">
        <w:rPr>
          <w:noProof/>
        </w:rPr>
        <w:t>25</w:t>
      </w:r>
      <w:r w:rsidR="00FA3EC2" w:rsidRPr="000048B7">
        <w:fldChar w:fldCharType="end"/>
      </w:r>
      <w:r w:rsidR="00FA3EC2" w:rsidRPr="000048B7">
        <w:t>)</w:t>
      </w:r>
    </w:p>
    <w:p w14:paraId="3A56F283" w14:textId="77777777" w:rsidR="00FA3EC2" w:rsidRPr="000048B7" w:rsidRDefault="00FA3EC2" w:rsidP="0028348C">
      <w:pPr>
        <w:pStyle w:val="Figure"/>
      </w:pPr>
      <w:r w:rsidRPr="000048B7">
        <w:drawing>
          <wp:inline distT="0" distB="0" distL="0" distR="0" wp14:anchorId="184BA9C6" wp14:editId="678E32F1">
            <wp:extent cx="5826642" cy="2189250"/>
            <wp:effectExtent l="0" t="0" r="3175" b="1905"/>
            <wp:docPr id="44311759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17598" name="Image 2"/>
                    <pic:cNvPicPr/>
                  </pic:nvPicPr>
                  <pic:blipFill>
                    <a:blip r:embed="rId58">
                      <a:extLst>
                        <a:ext uri="{28A0092B-C50C-407E-A947-70E740481C1C}">
                          <a14:useLocalDpi xmlns:a14="http://schemas.microsoft.com/office/drawing/2010/main" val="0"/>
                        </a:ext>
                      </a:extLst>
                    </a:blip>
                    <a:stretch>
                      <a:fillRect/>
                    </a:stretch>
                  </pic:blipFill>
                  <pic:spPr>
                    <a:xfrm>
                      <a:off x="0" y="0"/>
                      <a:ext cx="5839318" cy="2194013"/>
                    </a:xfrm>
                    <a:prstGeom prst="rect">
                      <a:avLst/>
                    </a:prstGeom>
                  </pic:spPr>
                </pic:pic>
              </a:graphicData>
            </a:graphic>
          </wp:inline>
        </w:drawing>
      </w:r>
    </w:p>
    <w:p w14:paraId="665786FD" w14:textId="09B5BD1D" w:rsidR="004108E3" w:rsidRPr="000048B7" w:rsidRDefault="00FA3EC2" w:rsidP="004108E3">
      <w:pPr>
        <w:pStyle w:val="Lgende"/>
      </w:pPr>
      <w:bookmarkStart w:id="69" w:name="_Ref205832733"/>
      <w:bookmarkStart w:id="70" w:name="_Toc206118986"/>
      <w:r w:rsidRPr="000048B7">
        <w:t xml:space="preserve">Figure </w:t>
      </w:r>
      <w:r w:rsidRPr="000048B7">
        <w:fldChar w:fldCharType="begin"/>
      </w:r>
      <w:r w:rsidRPr="000048B7">
        <w:instrText xml:space="preserve"> SEQ Figure \* ARABIC </w:instrText>
      </w:r>
      <w:r w:rsidRPr="000048B7">
        <w:fldChar w:fldCharType="separate"/>
      </w:r>
      <w:r w:rsidR="0078601C">
        <w:rPr>
          <w:noProof/>
        </w:rPr>
        <w:t>25</w:t>
      </w:r>
      <w:r w:rsidRPr="000048B7">
        <w:fldChar w:fldCharType="end"/>
      </w:r>
      <w:bookmarkEnd w:id="69"/>
      <w:r w:rsidRPr="000048B7">
        <w:t>: Modélisation de 3 couches sur CST Studio.</w:t>
      </w:r>
      <w:bookmarkEnd w:id="70"/>
    </w:p>
    <w:p w14:paraId="31417927" w14:textId="46E28F88" w:rsidR="00FA3EC2" w:rsidRPr="000048B7" w:rsidRDefault="004108E3" w:rsidP="004108E3">
      <w:pPr>
        <w:pStyle w:val="Lgende"/>
      </w:pPr>
      <w:r w:rsidRPr="000048B7">
        <w:t>Source : Réalisé par G. Mariot</w:t>
      </w:r>
    </w:p>
    <w:p w14:paraId="10867B41" w14:textId="24F70975" w:rsidR="00FA3EC2" w:rsidRPr="000048B7" w:rsidRDefault="00794BAC" w:rsidP="00DB0625">
      <w:pPr>
        <w:pStyle w:val="Corpsdetexte1"/>
      </w:pPr>
      <w:r w:rsidRPr="000048B7">
        <w:t>J’ai ensuite réalisé des simulations en injectant du courant dans un sens sur une bobine et dans un autre sur une autre pour obtenir un champ magnétique qui puisse être influencé par les différentes couches.</w:t>
      </w:r>
    </w:p>
    <w:p w14:paraId="45A0D7B8" w14:textId="77777777" w:rsidR="00794BAC" w:rsidRPr="000048B7" w:rsidRDefault="00794BAC" w:rsidP="0028348C">
      <w:pPr>
        <w:pStyle w:val="Figure"/>
      </w:pPr>
      <w:r w:rsidRPr="000048B7">
        <w:drawing>
          <wp:inline distT="0" distB="0" distL="0" distR="0" wp14:anchorId="24A5008D" wp14:editId="1C0E9771">
            <wp:extent cx="5940425" cy="3104515"/>
            <wp:effectExtent l="0" t="0" r="3175" b="635"/>
            <wp:docPr id="1173762467" name="Image 3"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62467" name="Image 3" descr="Une image contenant texte, capture d’écran, diagramme, ligne&#10;&#10;Le contenu généré par l’IA peut être incorrect."/>
                    <pic:cNvPicPr/>
                  </pic:nvPicPr>
                  <pic:blipFill>
                    <a:blip r:embed="rId59">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1173ABC3" w14:textId="17EBA20C" w:rsidR="004108E3" w:rsidRPr="000048B7" w:rsidRDefault="00794BAC" w:rsidP="004108E3">
      <w:pPr>
        <w:pStyle w:val="Lgende"/>
      </w:pPr>
      <w:bookmarkStart w:id="71" w:name="_Ref205834071"/>
      <w:bookmarkStart w:id="72" w:name="_Toc206118987"/>
      <w:r w:rsidRPr="000048B7">
        <w:t xml:space="preserve">Figure </w:t>
      </w:r>
      <w:r w:rsidRPr="000048B7">
        <w:fldChar w:fldCharType="begin"/>
      </w:r>
      <w:r w:rsidRPr="000048B7">
        <w:instrText xml:space="preserve"> SEQ Figure \* ARABIC </w:instrText>
      </w:r>
      <w:r w:rsidRPr="000048B7">
        <w:fldChar w:fldCharType="separate"/>
      </w:r>
      <w:r w:rsidR="0078601C">
        <w:rPr>
          <w:noProof/>
        </w:rPr>
        <w:t>26</w:t>
      </w:r>
      <w:r w:rsidRPr="000048B7">
        <w:fldChar w:fldCharType="end"/>
      </w:r>
      <w:bookmarkEnd w:id="71"/>
      <w:r w:rsidRPr="000048B7">
        <w:t>: Lignes de champ des bobines linéaires tri-couches. Respectivement Courant négatif, nul et positif d'1A</w:t>
      </w:r>
      <w:bookmarkEnd w:id="72"/>
    </w:p>
    <w:p w14:paraId="13650E02" w14:textId="1D910AB8" w:rsidR="00794BAC" w:rsidRPr="000048B7" w:rsidRDefault="004108E3" w:rsidP="004108E3">
      <w:pPr>
        <w:pStyle w:val="Lgende"/>
        <w:jc w:val="both"/>
      </w:pPr>
      <w:r w:rsidRPr="000048B7">
        <w:t>Source : Réalisé par G. Mariot</w:t>
      </w:r>
    </w:p>
    <w:p w14:paraId="4326B200" w14:textId="77777777" w:rsidR="00794BAC" w:rsidRPr="000048B7" w:rsidRDefault="00794BAC" w:rsidP="0028348C">
      <w:pPr>
        <w:pStyle w:val="Figure"/>
      </w:pPr>
      <w:r w:rsidRPr="000048B7">
        <w:lastRenderedPageBreak/>
        <w:drawing>
          <wp:inline distT="0" distB="0" distL="0" distR="0" wp14:anchorId="5E6A3546" wp14:editId="41F0DDF7">
            <wp:extent cx="5940425" cy="3101340"/>
            <wp:effectExtent l="0" t="0" r="3175" b="3810"/>
            <wp:docPr id="970960214" name="Image 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60214" name="Image 4" descr="Une image contenant texte, capture d’écran, diagramme, ligne&#10;&#10;Le contenu généré par l’IA peut être incorrect."/>
                    <pic:cNvPicPr/>
                  </pic:nvPicPr>
                  <pic:blipFill>
                    <a:blip r:embed="rId60">
                      <a:extLst>
                        <a:ext uri="{28A0092B-C50C-407E-A947-70E740481C1C}">
                          <a14:useLocalDpi xmlns:a14="http://schemas.microsoft.com/office/drawing/2010/main" val="0"/>
                        </a:ext>
                      </a:extLst>
                    </a:blip>
                    <a:stretch>
                      <a:fillRect/>
                    </a:stretch>
                  </pic:blipFill>
                  <pic:spPr>
                    <a:xfrm>
                      <a:off x="0" y="0"/>
                      <a:ext cx="5940425" cy="3101340"/>
                    </a:xfrm>
                    <a:prstGeom prst="rect">
                      <a:avLst/>
                    </a:prstGeom>
                  </pic:spPr>
                </pic:pic>
              </a:graphicData>
            </a:graphic>
          </wp:inline>
        </w:drawing>
      </w:r>
    </w:p>
    <w:p w14:paraId="5256B2AA" w14:textId="525D5E1B" w:rsidR="004108E3" w:rsidRPr="000048B7" w:rsidRDefault="00794BAC" w:rsidP="004108E3">
      <w:pPr>
        <w:pStyle w:val="Lgende"/>
      </w:pPr>
      <w:bookmarkStart w:id="73" w:name="_Ref205834074"/>
      <w:bookmarkStart w:id="74" w:name="_Toc206118988"/>
      <w:r w:rsidRPr="000048B7">
        <w:t xml:space="preserve">Figure </w:t>
      </w:r>
      <w:r w:rsidRPr="000048B7">
        <w:fldChar w:fldCharType="begin"/>
      </w:r>
      <w:r w:rsidRPr="000048B7">
        <w:instrText xml:space="preserve"> SEQ Figure \* ARABIC </w:instrText>
      </w:r>
      <w:r w:rsidRPr="000048B7">
        <w:fldChar w:fldCharType="separate"/>
      </w:r>
      <w:r w:rsidR="0078601C">
        <w:rPr>
          <w:noProof/>
        </w:rPr>
        <w:t>27</w:t>
      </w:r>
      <w:r w:rsidRPr="000048B7">
        <w:fldChar w:fldCharType="end"/>
      </w:r>
      <w:bookmarkEnd w:id="73"/>
      <w:r w:rsidRPr="000048B7">
        <w:t>: Lignes de champ des bobines linéaires tri-couches. Respectivement Courant nul, négatif et positif d'1A</w:t>
      </w:r>
      <w:bookmarkEnd w:id="74"/>
    </w:p>
    <w:p w14:paraId="219DC1CC" w14:textId="63110BFB" w:rsidR="00794BAC" w:rsidRPr="000048B7" w:rsidRDefault="004108E3" w:rsidP="004108E3">
      <w:pPr>
        <w:pStyle w:val="Lgende"/>
        <w:jc w:val="both"/>
      </w:pPr>
      <w:r w:rsidRPr="000048B7">
        <w:t>Source : Réalisé par G. Mariot</w:t>
      </w:r>
    </w:p>
    <w:p w14:paraId="7C11AB02" w14:textId="1F7D3384" w:rsidR="00794BAC" w:rsidRPr="000048B7" w:rsidRDefault="00794BAC" w:rsidP="00DB0625">
      <w:pPr>
        <w:pStyle w:val="Corpsdetexte1"/>
      </w:pPr>
      <w:r w:rsidRPr="000048B7">
        <w:t xml:space="preserve">En voyant les résultats de mes simulations comme visible sur la </w:t>
      </w:r>
      <w:r w:rsidRPr="000048B7">
        <w:fldChar w:fldCharType="begin"/>
      </w:r>
      <w:r w:rsidRPr="000048B7">
        <w:instrText xml:space="preserve"> REF _Ref205834071 \h </w:instrText>
      </w:r>
      <w:r w:rsidRPr="000048B7">
        <w:fldChar w:fldCharType="separate"/>
      </w:r>
      <w:r w:rsidR="0078601C" w:rsidRPr="000048B7">
        <w:t xml:space="preserve">Figure </w:t>
      </w:r>
      <w:r w:rsidR="0078601C">
        <w:rPr>
          <w:noProof/>
        </w:rPr>
        <w:t>26</w:t>
      </w:r>
      <w:r w:rsidRPr="000048B7">
        <w:fldChar w:fldCharType="end"/>
      </w:r>
      <w:r w:rsidRPr="000048B7">
        <w:t xml:space="preserve"> et la </w:t>
      </w:r>
      <w:r w:rsidRPr="000048B7">
        <w:fldChar w:fldCharType="begin"/>
      </w:r>
      <w:r w:rsidRPr="000048B7">
        <w:instrText xml:space="preserve"> REF _Ref205834074 \h </w:instrText>
      </w:r>
      <w:r w:rsidRPr="000048B7">
        <w:fldChar w:fldCharType="separate"/>
      </w:r>
      <w:r w:rsidR="0078601C" w:rsidRPr="000048B7">
        <w:t xml:space="preserve">Figure </w:t>
      </w:r>
      <w:r w:rsidR="0078601C">
        <w:rPr>
          <w:noProof/>
        </w:rPr>
        <w:t>27</w:t>
      </w:r>
      <w:r w:rsidRPr="000048B7">
        <w:fldChar w:fldCharType="end"/>
      </w:r>
      <w:r w:rsidRPr="000048B7">
        <w:t xml:space="preserve">, j’en ai déduit que cet agencement ne pouvait pas fonctionner car les champs magnétiques </w:t>
      </w:r>
      <w:r w:rsidR="009B533E" w:rsidRPr="000048B7">
        <w:t>n’étaient</w:t>
      </w:r>
      <w:r w:rsidRPr="000048B7">
        <w:t xml:space="preserve"> pas assez fortement </w:t>
      </w:r>
      <w:r w:rsidR="00463D33" w:rsidRPr="000048B7">
        <w:t>influencés</w:t>
      </w:r>
      <w:r w:rsidRPr="000048B7">
        <w:t xml:space="preserve"> par les bobines des autres couches.</w:t>
      </w:r>
    </w:p>
    <w:p w14:paraId="360A4A26" w14:textId="7FCA575D" w:rsidR="00075679" w:rsidRPr="000048B7" w:rsidRDefault="00075679" w:rsidP="00DB0625">
      <w:pPr>
        <w:pStyle w:val="Titre2"/>
      </w:pPr>
      <w:bookmarkStart w:id="75" w:name="_Toc206118947"/>
      <w:r w:rsidRPr="000048B7">
        <w:t>Simulations de bobines linéaires monocouches</w:t>
      </w:r>
      <w:bookmarkEnd w:id="75"/>
    </w:p>
    <w:p w14:paraId="03547B2F" w14:textId="77C4364B" w:rsidR="00075679" w:rsidRPr="000048B7" w:rsidRDefault="00794BAC" w:rsidP="00DB0625">
      <w:pPr>
        <w:pStyle w:val="Corpsdetexte15interligne"/>
      </w:pPr>
      <w:r w:rsidRPr="000048B7">
        <w:t xml:space="preserve">J’ai finalement réalisé une simulation afin de tester l’arrangement qui semble avoir été utilisé par mes collègues et par d’autres internautes en mettant les bobines sur une seule couche. (Voir </w:t>
      </w:r>
      <w:r w:rsidRPr="000048B7">
        <w:fldChar w:fldCharType="begin"/>
      </w:r>
      <w:r w:rsidRPr="000048B7">
        <w:instrText xml:space="preserve"> REF _Ref205834271 \h </w:instrText>
      </w:r>
      <w:r w:rsidRPr="000048B7">
        <w:fldChar w:fldCharType="separate"/>
      </w:r>
      <w:r w:rsidR="0078601C" w:rsidRPr="000048B7">
        <w:t xml:space="preserve">Figure </w:t>
      </w:r>
      <w:r w:rsidR="0078601C">
        <w:rPr>
          <w:noProof/>
        </w:rPr>
        <w:t>28</w:t>
      </w:r>
      <w:r w:rsidRPr="000048B7">
        <w:fldChar w:fldCharType="end"/>
      </w:r>
      <w:r w:rsidRPr="000048B7">
        <w:t xml:space="preserve">). J’ai ensuite </w:t>
      </w:r>
      <w:r w:rsidR="009B533E" w:rsidRPr="000048B7">
        <w:t>réalisé</w:t>
      </w:r>
      <w:r w:rsidRPr="000048B7">
        <w:t xml:space="preserve"> des simulations pour obtenir des résultats bien plus cohérents.</w:t>
      </w:r>
    </w:p>
    <w:p w14:paraId="1A7D85F1" w14:textId="77777777" w:rsidR="00794BAC" w:rsidRPr="000048B7" w:rsidRDefault="00794BAC" w:rsidP="0028348C">
      <w:pPr>
        <w:pStyle w:val="Figure"/>
      </w:pPr>
      <w:r w:rsidRPr="000048B7">
        <w:drawing>
          <wp:inline distT="0" distB="0" distL="0" distR="0" wp14:anchorId="7E866DEA" wp14:editId="060F65DD">
            <wp:extent cx="5940425" cy="2138680"/>
            <wp:effectExtent l="0" t="0" r="3175" b="0"/>
            <wp:docPr id="62340772" name="Image 5" descr="Une image contenant ligne, Rectangle, Parallèl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40772" name="Image 5" descr="Une image contenant ligne, Rectangle, Parallèle, carré&#10;&#10;Le contenu généré par l’IA peut être incorrect."/>
                    <pic:cNvPicPr/>
                  </pic:nvPicPr>
                  <pic:blipFill>
                    <a:blip r:embed="rId61">
                      <a:extLst>
                        <a:ext uri="{28A0092B-C50C-407E-A947-70E740481C1C}">
                          <a14:useLocalDpi xmlns:a14="http://schemas.microsoft.com/office/drawing/2010/main" val="0"/>
                        </a:ext>
                      </a:extLst>
                    </a:blip>
                    <a:stretch>
                      <a:fillRect/>
                    </a:stretch>
                  </pic:blipFill>
                  <pic:spPr>
                    <a:xfrm>
                      <a:off x="0" y="0"/>
                      <a:ext cx="5940425" cy="2138680"/>
                    </a:xfrm>
                    <a:prstGeom prst="rect">
                      <a:avLst/>
                    </a:prstGeom>
                  </pic:spPr>
                </pic:pic>
              </a:graphicData>
            </a:graphic>
          </wp:inline>
        </w:drawing>
      </w:r>
    </w:p>
    <w:p w14:paraId="51D8E331" w14:textId="78C92D68" w:rsidR="004108E3" w:rsidRPr="000048B7" w:rsidRDefault="00794BAC" w:rsidP="004108E3">
      <w:pPr>
        <w:pStyle w:val="Lgende"/>
      </w:pPr>
      <w:bookmarkStart w:id="76" w:name="_Ref205834271"/>
      <w:bookmarkStart w:id="77" w:name="_Toc206118989"/>
      <w:r w:rsidRPr="000048B7">
        <w:lastRenderedPageBreak/>
        <w:t xml:space="preserve">Figure </w:t>
      </w:r>
      <w:r w:rsidRPr="000048B7">
        <w:fldChar w:fldCharType="begin"/>
      </w:r>
      <w:r w:rsidRPr="000048B7">
        <w:instrText xml:space="preserve"> SEQ Figure \* ARABIC </w:instrText>
      </w:r>
      <w:r w:rsidRPr="000048B7">
        <w:fldChar w:fldCharType="separate"/>
      </w:r>
      <w:r w:rsidR="0078601C">
        <w:rPr>
          <w:noProof/>
        </w:rPr>
        <w:t>28</w:t>
      </w:r>
      <w:r w:rsidRPr="000048B7">
        <w:fldChar w:fldCharType="end"/>
      </w:r>
      <w:bookmarkEnd w:id="76"/>
      <w:r w:rsidRPr="000048B7">
        <w:t>: Modélisation de trois bobines linéaires en une seule couche</w:t>
      </w:r>
      <w:bookmarkEnd w:id="77"/>
    </w:p>
    <w:p w14:paraId="5CD801BE" w14:textId="0890B2D5" w:rsidR="00794BAC" w:rsidRPr="000048B7" w:rsidRDefault="004108E3" w:rsidP="004108E3">
      <w:pPr>
        <w:pStyle w:val="Lgende"/>
        <w:jc w:val="both"/>
      </w:pPr>
      <w:r w:rsidRPr="000048B7">
        <w:t>Source : Réalisé par G. Mariot</w:t>
      </w:r>
    </w:p>
    <w:p w14:paraId="176B772A" w14:textId="77777777" w:rsidR="00794BAC" w:rsidRPr="000048B7" w:rsidRDefault="00794BAC" w:rsidP="0028348C">
      <w:pPr>
        <w:pStyle w:val="Figure"/>
      </w:pPr>
      <w:r w:rsidRPr="000048B7">
        <w:drawing>
          <wp:inline distT="0" distB="0" distL="0" distR="0" wp14:anchorId="77B8C83E" wp14:editId="32529866">
            <wp:extent cx="5869172" cy="3067488"/>
            <wp:effectExtent l="0" t="0" r="0" b="0"/>
            <wp:docPr id="3405494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49401" name="Image 5"/>
                    <pic:cNvPicPr/>
                  </pic:nvPicPr>
                  <pic:blipFill>
                    <a:blip r:embed="rId62">
                      <a:extLst>
                        <a:ext uri="{28A0092B-C50C-407E-A947-70E740481C1C}">
                          <a14:useLocalDpi xmlns:a14="http://schemas.microsoft.com/office/drawing/2010/main" val="0"/>
                        </a:ext>
                      </a:extLst>
                    </a:blip>
                    <a:stretch>
                      <a:fillRect/>
                    </a:stretch>
                  </pic:blipFill>
                  <pic:spPr>
                    <a:xfrm>
                      <a:off x="0" y="0"/>
                      <a:ext cx="5878998" cy="3072624"/>
                    </a:xfrm>
                    <a:prstGeom prst="rect">
                      <a:avLst/>
                    </a:prstGeom>
                  </pic:spPr>
                </pic:pic>
              </a:graphicData>
            </a:graphic>
          </wp:inline>
        </w:drawing>
      </w:r>
    </w:p>
    <w:p w14:paraId="1672E64B" w14:textId="27E7D74A" w:rsidR="004108E3" w:rsidRPr="000048B7" w:rsidRDefault="00794BAC" w:rsidP="004108E3">
      <w:pPr>
        <w:pStyle w:val="Lgende"/>
      </w:pPr>
      <w:bookmarkStart w:id="78" w:name="_Toc206118990"/>
      <w:r w:rsidRPr="000048B7">
        <w:t xml:space="preserve">Figure </w:t>
      </w:r>
      <w:r w:rsidRPr="000048B7">
        <w:fldChar w:fldCharType="begin"/>
      </w:r>
      <w:r w:rsidRPr="000048B7">
        <w:instrText xml:space="preserve"> SEQ Figure \* ARABIC </w:instrText>
      </w:r>
      <w:r w:rsidRPr="000048B7">
        <w:fldChar w:fldCharType="separate"/>
      </w:r>
      <w:r w:rsidR="0078601C">
        <w:rPr>
          <w:noProof/>
        </w:rPr>
        <w:t>29</w:t>
      </w:r>
      <w:r w:rsidRPr="000048B7">
        <w:fldChar w:fldCharType="end"/>
      </w:r>
      <w:r w:rsidRPr="000048B7">
        <w:t>: Simulation des bobines linéaires monocouches avec une bobine attirant, une autre repoussant et la dernière passive</w:t>
      </w:r>
      <w:bookmarkEnd w:id="78"/>
    </w:p>
    <w:p w14:paraId="7A2CBF88" w14:textId="50F99846" w:rsidR="00794BAC" w:rsidRPr="000048B7" w:rsidRDefault="004108E3" w:rsidP="004108E3">
      <w:pPr>
        <w:pStyle w:val="Lgende"/>
        <w:jc w:val="both"/>
      </w:pPr>
      <w:r w:rsidRPr="000048B7">
        <w:t>Source : Réalisé par G. Mariot</w:t>
      </w:r>
    </w:p>
    <w:p w14:paraId="04217610" w14:textId="79BD77DF" w:rsidR="000C3941" w:rsidRPr="000048B7" w:rsidRDefault="000C3941" w:rsidP="000C3941">
      <w:r w:rsidRPr="000048B7">
        <w:t>J’ai enfin obtenu un résultat probant et j’ai pu m’atteler à la création dans un premier temps de réseau de Halbach et d’un prototype pour démontrer son fonctionnement.</w:t>
      </w:r>
    </w:p>
    <w:p w14:paraId="72F0FA4F" w14:textId="10A4918C" w:rsidR="002C00DD" w:rsidRPr="000048B7" w:rsidRDefault="002C00DD" w:rsidP="00DB0625">
      <w:pPr>
        <w:pStyle w:val="Titre2"/>
      </w:pPr>
      <w:bookmarkStart w:id="79" w:name="_Toc206118948"/>
      <w:r w:rsidRPr="000048B7">
        <w:t>Simulations de réseau de Halbach</w:t>
      </w:r>
      <w:bookmarkEnd w:id="79"/>
    </w:p>
    <w:p w14:paraId="1E872BB2" w14:textId="77777777" w:rsidR="00C50FE3" w:rsidRPr="000048B7" w:rsidRDefault="00C50FE3" w:rsidP="00DB0625">
      <w:pPr>
        <w:pStyle w:val="Corpsdetexte15interligne"/>
      </w:pPr>
    </w:p>
    <w:p w14:paraId="1DBC45CD" w14:textId="474BAAAF" w:rsidR="000C3941" w:rsidRPr="000048B7" w:rsidRDefault="000C3941" w:rsidP="00DB0625">
      <w:pPr>
        <w:pStyle w:val="Corpsdetexte15interligne"/>
      </w:pPr>
      <w:r w:rsidRPr="000048B7">
        <w:t>Avant de réaliser mes réseaux de Halbach, j’ai d’abord réali</w:t>
      </w:r>
      <w:r w:rsidR="00F944AE" w:rsidRPr="000048B7">
        <w:t xml:space="preserve">sé des simulations sur le réseau des aimants agencés en réseau de Halbach et en alternés. (Voir </w:t>
      </w:r>
      <w:r w:rsidR="00F944AE" w:rsidRPr="000048B7">
        <w:fldChar w:fldCharType="begin"/>
      </w:r>
      <w:r w:rsidR="00F944AE" w:rsidRPr="000048B7">
        <w:instrText xml:space="preserve"> REF _Ref205835221 \h </w:instrText>
      </w:r>
      <w:r w:rsidR="00F944AE" w:rsidRPr="000048B7">
        <w:fldChar w:fldCharType="separate"/>
      </w:r>
      <w:r w:rsidR="0078601C" w:rsidRPr="000048B7">
        <w:t xml:space="preserve">Figure </w:t>
      </w:r>
      <w:r w:rsidR="0078601C">
        <w:rPr>
          <w:noProof/>
        </w:rPr>
        <w:t>30</w:t>
      </w:r>
      <w:r w:rsidR="00F944AE" w:rsidRPr="000048B7">
        <w:fldChar w:fldCharType="end"/>
      </w:r>
      <w:r w:rsidR="00F944AE" w:rsidRPr="000048B7">
        <w:t xml:space="preserve"> et </w:t>
      </w:r>
      <w:r w:rsidR="00F944AE" w:rsidRPr="000048B7">
        <w:fldChar w:fldCharType="begin"/>
      </w:r>
      <w:r w:rsidR="00F944AE" w:rsidRPr="000048B7">
        <w:instrText xml:space="preserve"> REF _Ref205835227 \h </w:instrText>
      </w:r>
      <w:r w:rsidR="00F944AE" w:rsidRPr="000048B7">
        <w:fldChar w:fldCharType="separate"/>
      </w:r>
      <w:r w:rsidR="0078601C" w:rsidRPr="000048B7">
        <w:t xml:space="preserve">Figure </w:t>
      </w:r>
      <w:r w:rsidR="0078601C">
        <w:rPr>
          <w:noProof/>
        </w:rPr>
        <w:t>31</w:t>
      </w:r>
      <w:r w:rsidR="00F944AE" w:rsidRPr="000048B7">
        <w:fldChar w:fldCharType="end"/>
      </w:r>
      <w:r w:rsidR="00F944AE" w:rsidRPr="000048B7">
        <w:t>)</w:t>
      </w:r>
    </w:p>
    <w:p w14:paraId="058F02D6" w14:textId="77777777" w:rsidR="00F944AE" w:rsidRPr="000048B7" w:rsidRDefault="00F944AE" w:rsidP="0028348C">
      <w:pPr>
        <w:pStyle w:val="Figure"/>
      </w:pPr>
      <w:r w:rsidRPr="000048B7">
        <w:lastRenderedPageBreak/>
        <w:drawing>
          <wp:inline distT="0" distB="0" distL="0" distR="0" wp14:anchorId="74F2C36C" wp14:editId="218EC752">
            <wp:extent cx="5940425" cy="3096895"/>
            <wp:effectExtent l="0" t="0" r="3175" b="8255"/>
            <wp:docPr id="1001810667" name="Image 6"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10667" name="Image 6" descr="Une image contenant capture d’écran, diagramme, pixel, conception&#10;&#10;Le contenu généré par l’IA peut être incorrect."/>
                    <pic:cNvPicPr/>
                  </pic:nvPicPr>
                  <pic:blipFill>
                    <a:blip r:embed="rId63">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75E6E03A" w14:textId="3F43C06E" w:rsidR="004108E3" w:rsidRPr="000048B7" w:rsidRDefault="00F944AE" w:rsidP="004108E3">
      <w:pPr>
        <w:pStyle w:val="Lgende"/>
      </w:pPr>
      <w:bookmarkStart w:id="80" w:name="_Ref205835221"/>
      <w:bookmarkStart w:id="81" w:name="_Toc206118991"/>
      <w:r w:rsidRPr="000048B7">
        <w:t xml:space="preserve">Figure </w:t>
      </w:r>
      <w:r w:rsidRPr="000048B7">
        <w:fldChar w:fldCharType="begin"/>
      </w:r>
      <w:r w:rsidRPr="000048B7">
        <w:instrText xml:space="preserve"> SEQ Figure \* ARABIC </w:instrText>
      </w:r>
      <w:r w:rsidRPr="000048B7">
        <w:fldChar w:fldCharType="separate"/>
      </w:r>
      <w:r w:rsidR="0078601C">
        <w:rPr>
          <w:noProof/>
        </w:rPr>
        <w:t>30</w:t>
      </w:r>
      <w:r w:rsidRPr="000048B7">
        <w:fldChar w:fldCharType="end"/>
      </w:r>
      <w:bookmarkEnd w:id="80"/>
      <w:r w:rsidRPr="000048B7">
        <w:t>: Modélisation d'aimants arrangés en réseau de Halbach</w:t>
      </w:r>
      <w:bookmarkEnd w:id="81"/>
    </w:p>
    <w:p w14:paraId="681C5811" w14:textId="353511DF" w:rsidR="00F944AE" w:rsidRPr="000048B7" w:rsidRDefault="004108E3" w:rsidP="004108E3">
      <w:pPr>
        <w:pStyle w:val="Lgende"/>
        <w:jc w:val="both"/>
      </w:pPr>
      <w:r w:rsidRPr="000048B7">
        <w:t>Source : Réalisé par G. Mariot</w:t>
      </w:r>
    </w:p>
    <w:p w14:paraId="2C8C1596" w14:textId="77777777" w:rsidR="00F944AE" w:rsidRPr="000048B7" w:rsidRDefault="00F944AE" w:rsidP="0028348C">
      <w:pPr>
        <w:pStyle w:val="Figure"/>
      </w:pPr>
      <w:r w:rsidRPr="000048B7">
        <w:drawing>
          <wp:inline distT="0" distB="0" distL="0" distR="0" wp14:anchorId="40A72A57" wp14:editId="180BF7B9">
            <wp:extent cx="5940425" cy="3096895"/>
            <wp:effectExtent l="0" t="0" r="3175" b="8255"/>
            <wp:docPr id="1672256600" name="Image 7"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56600" name="Image 7" descr="Une image contenant capture d’écran, diagramme, pixel, conception&#10;&#10;Le contenu généré par l’IA peut être incorrect."/>
                    <pic:cNvPicPr/>
                  </pic:nvPicPr>
                  <pic:blipFill>
                    <a:blip r:embed="rId64">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477DA9E4" w14:textId="262ABDFE" w:rsidR="004108E3" w:rsidRPr="000048B7" w:rsidRDefault="00F944AE" w:rsidP="004108E3">
      <w:pPr>
        <w:pStyle w:val="Lgende"/>
      </w:pPr>
      <w:bookmarkStart w:id="82" w:name="_Ref205835227"/>
      <w:bookmarkStart w:id="83" w:name="_Toc206118992"/>
      <w:r w:rsidRPr="000048B7">
        <w:t xml:space="preserve">Figure </w:t>
      </w:r>
      <w:r w:rsidRPr="000048B7">
        <w:fldChar w:fldCharType="begin"/>
      </w:r>
      <w:r w:rsidRPr="000048B7">
        <w:instrText xml:space="preserve"> SEQ Figure \* ARABIC </w:instrText>
      </w:r>
      <w:r w:rsidRPr="000048B7">
        <w:fldChar w:fldCharType="separate"/>
      </w:r>
      <w:r w:rsidR="0078601C">
        <w:rPr>
          <w:noProof/>
        </w:rPr>
        <w:t>31</w:t>
      </w:r>
      <w:r w:rsidRPr="000048B7">
        <w:fldChar w:fldCharType="end"/>
      </w:r>
      <w:bookmarkEnd w:id="82"/>
      <w:r w:rsidRPr="000048B7">
        <w:t>: Modélisation d'aimants arrangés en réseau alterné</w:t>
      </w:r>
      <w:bookmarkEnd w:id="83"/>
    </w:p>
    <w:p w14:paraId="21426013" w14:textId="3AEB6420" w:rsidR="00D55FBE" w:rsidRPr="000048B7" w:rsidRDefault="004108E3" w:rsidP="004108E3">
      <w:pPr>
        <w:pStyle w:val="Lgende"/>
        <w:jc w:val="both"/>
      </w:pPr>
      <w:r w:rsidRPr="000048B7">
        <w:t>Source : Réalisé par G. Mariot</w:t>
      </w:r>
    </w:p>
    <w:p w14:paraId="2C43831D" w14:textId="11B8D96A" w:rsidR="00D55FBE" w:rsidRPr="000048B7" w:rsidRDefault="00D55FBE" w:rsidP="00DB0625">
      <w:pPr>
        <w:pStyle w:val="Corpsdetexte1"/>
      </w:pPr>
      <w:r w:rsidRPr="000048B7">
        <w:t xml:space="preserve">Comme le montre la </w:t>
      </w:r>
      <w:r w:rsidR="00C66ED3" w:rsidRPr="000048B7">
        <w:fldChar w:fldCharType="begin"/>
      </w:r>
      <w:r w:rsidR="00C66ED3" w:rsidRPr="000048B7">
        <w:instrText xml:space="preserve"> REF _Ref205838312 \h </w:instrText>
      </w:r>
      <w:r w:rsidR="00C66ED3" w:rsidRPr="000048B7">
        <w:fldChar w:fldCharType="separate"/>
      </w:r>
      <w:r w:rsidR="0078601C" w:rsidRPr="000048B7">
        <w:t xml:space="preserve">Figure </w:t>
      </w:r>
      <w:r w:rsidR="0078601C">
        <w:rPr>
          <w:noProof/>
        </w:rPr>
        <w:t>32</w:t>
      </w:r>
      <w:r w:rsidR="00C66ED3" w:rsidRPr="000048B7">
        <w:fldChar w:fldCharType="end"/>
      </w:r>
      <w:r w:rsidRPr="000048B7">
        <w:t>, le réseau de Halbach obtient un champ magnétique qui se développe sur une plus grande distance sur un axe que sur l’autre</w:t>
      </w:r>
      <w:r w:rsidR="00C66ED3" w:rsidRPr="000048B7">
        <w:t xml:space="preserve"> avec de grandes variations entre les aimants</w:t>
      </w:r>
      <w:r w:rsidRPr="000048B7">
        <w:t xml:space="preserve"> comparé à la </w:t>
      </w:r>
      <w:r w:rsidR="00C66ED3" w:rsidRPr="000048B7">
        <w:fldChar w:fldCharType="begin"/>
      </w:r>
      <w:r w:rsidR="00C66ED3" w:rsidRPr="000048B7">
        <w:instrText xml:space="preserve"> REF _Ref205838323 \h </w:instrText>
      </w:r>
      <w:r w:rsidR="00C66ED3" w:rsidRPr="000048B7">
        <w:fldChar w:fldCharType="separate"/>
      </w:r>
      <w:r w:rsidR="0078601C" w:rsidRPr="000048B7">
        <w:t xml:space="preserve">Figure </w:t>
      </w:r>
      <w:r w:rsidR="0078601C">
        <w:rPr>
          <w:noProof/>
        </w:rPr>
        <w:t>33</w:t>
      </w:r>
      <w:r w:rsidR="00C66ED3" w:rsidRPr="000048B7">
        <w:fldChar w:fldCharType="end"/>
      </w:r>
      <w:r w:rsidRPr="000048B7">
        <w:t xml:space="preserve"> sur laquelle le champ magnétique</w:t>
      </w:r>
      <w:r w:rsidR="00C66ED3" w:rsidRPr="000048B7">
        <w:t xml:space="preserve"> est plus homogène</w:t>
      </w:r>
      <w:r w:rsidRPr="000048B7">
        <w:t>.</w:t>
      </w:r>
    </w:p>
    <w:p w14:paraId="52EC8CCE" w14:textId="77777777" w:rsidR="00D55FBE" w:rsidRPr="000048B7" w:rsidRDefault="00D55FBE" w:rsidP="0028348C">
      <w:pPr>
        <w:pStyle w:val="Figure"/>
      </w:pPr>
      <w:r w:rsidRPr="000048B7">
        <w:lastRenderedPageBreak/>
        <w:drawing>
          <wp:inline distT="0" distB="0" distL="0" distR="0" wp14:anchorId="1F0814E2" wp14:editId="4F5F31C8">
            <wp:extent cx="5940425" cy="3104515"/>
            <wp:effectExtent l="0" t="0" r="3175" b="635"/>
            <wp:docPr id="1525147705" name="Image 8" descr="Une image contenant texte, capture d’écran, diagramme, Logiciel de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47705" name="Image 8" descr="Une image contenant texte, capture d’écran, diagramme, Logiciel de graphisme&#10;&#10;Le contenu généré par l’IA peut être incorrect."/>
                    <pic:cNvPicPr/>
                  </pic:nvPicPr>
                  <pic:blipFill>
                    <a:blip r:embed="rId65">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6174787E" w14:textId="416FB541" w:rsidR="004108E3" w:rsidRPr="000048B7" w:rsidRDefault="00D55FBE" w:rsidP="004108E3">
      <w:pPr>
        <w:pStyle w:val="Lgende"/>
      </w:pPr>
      <w:bookmarkStart w:id="84" w:name="_Ref205838312"/>
      <w:bookmarkStart w:id="85" w:name="_Toc206118993"/>
      <w:r w:rsidRPr="000048B7">
        <w:t xml:space="preserve">Figure </w:t>
      </w:r>
      <w:r w:rsidRPr="000048B7">
        <w:fldChar w:fldCharType="begin"/>
      </w:r>
      <w:r w:rsidRPr="000048B7">
        <w:instrText xml:space="preserve"> SEQ Figure \* ARABIC </w:instrText>
      </w:r>
      <w:r w:rsidRPr="000048B7">
        <w:fldChar w:fldCharType="separate"/>
      </w:r>
      <w:r w:rsidR="0078601C">
        <w:rPr>
          <w:noProof/>
        </w:rPr>
        <w:t>32</w:t>
      </w:r>
      <w:r w:rsidRPr="000048B7">
        <w:fldChar w:fldCharType="end"/>
      </w:r>
      <w:bookmarkEnd w:id="84"/>
      <w:r w:rsidRPr="000048B7">
        <w:t>: Lignes de champ du réseau de Halbach</w:t>
      </w:r>
      <w:bookmarkEnd w:id="85"/>
    </w:p>
    <w:p w14:paraId="77B96AD3" w14:textId="4C3F56D5" w:rsidR="00D55FBE" w:rsidRPr="000048B7" w:rsidRDefault="004108E3" w:rsidP="004108E3">
      <w:pPr>
        <w:pStyle w:val="Lgende"/>
        <w:jc w:val="both"/>
      </w:pPr>
      <w:r w:rsidRPr="000048B7">
        <w:t>Source : Réalisé par G. Mariot</w:t>
      </w:r>
    </w:p>
    <w:p w14:paraId="7CFE1A38" w14:textId="77777777" w:rsidR="00D55FBE" w:rsidRPr="000048B7" w:rsidRDefault="00D55FBE" w:rsidP="00DB0625">
      <w:pPr>
        <w:pStyle w:val="Corpsdetexte1"/>
      </w:pPr>
    </w:p>
    <w:p w14:paraId="465A2747" w14:textId="77777777" w:rsidR="00D55FBE" w:rsidRPr="000048B7" w:rsidRDefault="00D55FBE" w:rsidP="0028348C">
      <w:pPr>
        <w:pStyle w:val="Figure"/>
      </w:pPr>
      <w:r w:rsidRPr="000048B7">
        <w:drawing>
          <wp:inline distT="0" distB="0" distL="0" distR="0" wp14:anchorId="31DD1EF1" wp14:editId="7ED41678">
            <wp:extent cx="5940425" cy="3101251"/>
            <wp:effectExtent l="0" t="0" r="3175" b="4445"/>
            <wp:docPr id="190686596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865969" name="Image 9"/>
                    <pic:cNvPicPr/>
                  </pic:nvPicPr>
                  <pic:blipFill>
                    <a:blip r:embed="rId66">
                      <a:extLst>
                        <a:ext uri="{28A0092B-C50C-407E-A947-70E740481C1C}">
                          <a14:useLocalDpi xmlns:a14="http://schemas.microsoft.com/office/drawing/2010/main" val="0"/>
                        </a:ext>
                      </a:extLst>
                    </a:blip>
                    <a:stretch>
                      <a:fillRect/>
                    </a:stretch>
                  </pic:blipFill>
                  <pic:spPr>
                    <a:xfrm>
                      <a:off x="0" y="0"/>
                      <a:ext cx="5940425" cy="3101251"/>
                    </a:xfrm>
                    <a:prstGeom prst="rect">
                      <a:avLst/>
                    </a:prstGeom>
                  </pic:spPr>
                </pic:pic>
              </a:graphicData>
            </a:graphic>
          </wp:inline>
        </w:drawing>
      </w:r>
    </w:p>
    <w:p w14:paraId="386397EC" w14:textId="52299050" w:rsidR="004108E3" w:rsidRPr="000048B7" w:rsidRDefault="00D55FBE" w:rsidP="004108E3">
      <w:pPr>
        <w:pStyle w:val="Lgende"/>
      </w:pPr>
      <w:bookmarkStart w:id="86" w:name="_Ref205838323"/>
      <w:bookmarkStart w:id="87" w:name="_Toc206118994"/>
      <w:r w:rsidRPr="000048B7">
        <w:t xml:space="preserve">Figure </w:t>
      </w:r>
      <w:r w:rsidRPr="000048B7">
        <w:fldChar w:fldCharType="begin"/>
      </w:r>
      <w:r w:rsidRPr="000048B7">
        <w:instrText xml:space="preserve"> SEQ Figure \* ARABIC </w:instrText>
      </w:r>
      <w:r w:rsidRPr="000048B7">
        <w:fldChar w:fldCharType="separate"/>
      </w:r>
      <w:r w:rsidR="0078601C">
        <w:rPr>
          <w:noProof/>
        </w:rPr>
        <w:t>33</w:t>
      </w:r>
      <w:r w:rsidRPr="000048B7">
        <w:fldChar w:fldCharType="end"/>
      </w:r>
      <w:bookmarkEnd w:id="86"/>
      <w:r w:rsidRPr="000048B7">
        <w:t>: Lignes de champ du réseau alterné</w:t>
      </w:r>
      <w:bookmarkEnd w:id="87"/>
    </w:p>
    <w:p w14:paraId="4087D536" w14:textId="5FC8169E" w:rsidR="00D55FBE" w:rsidRPr="000048B7" w:rsidRDefault="004108E3" w:rsidP="004108E3">
      <w:pPr>
        <w:pStyle w:val="Lgende"/>
        <w:jc w:val="both"/>
      </w:pPr>
      <w:r w:rsidRPr="000048B7">
        <w:t>Source : Réalisé par G. Mariot</w:t>
      </w:r>
    </w:p>
    <w:p w14:paraId="130C4203" w14:textId="79879F29" w:rsidR="00001430" w:rsidRPr="000048B7" w:rsidRDefault="00257352" w:rsidP="00DB0625">
      <w:pPr>
        <w:pStyle w:val="Titre1"/>
      </w:pPr>
      <w:bookmarkStart w:id="88" w:name="_Toc206118949"/>
      <w:r w:rsidRPr="000048B7">
        <w:lastRenderedPageBreak/>
        <w:t>Mise en pratique</w:t>
      </w:r>
      <w:bookmarkEnd w:id="88"/>
    </w:p>
    <w:p w14:paraId="728D796B" w14:textId="21DDE61E" w:rsidR="00257352" w:rsidRPr="000048B7" w:rsidRDefault="00257352" w:rsidP="00DB0625">
      <w:pPr>
        <w:pStyle w:val="Corpsdetexte15interligne"/>
      </w:pPr>
      <w:r w:rsidRPr="000048B7">
        <w:t>Une fois les simulations accomplies, il fallait mettre en pratique les simulations pour vérifier les conclusions que j’ai pu tirer.</w:t>
      </w:r>
    </w:p>
    <w:p w14:paraId="0537CD3C" w14:textId="2A879A87" w:rsidR="00257352" w:rsidRPr="000048B7" w:rsidRDefault="00257352" w:rsidP="00DB0625">
      <w:pPr>
        <w:pStyle w:val="Titre2"/>
      </w:pPr>
      <w:bookmarkStart w:id="89" w:name="_Toc206118950"/>
      <w:r w:rsidRPr="000048B7">
        <w:t>Vérification des prototypes à disposition</w:t>
      </w:r>
      <w:bookmarkEnd w:id="89"/>
    </w:p>
    <w:p w14:paraId="46C7D89A" w14:textId="23CF33A8" w:rsidR="00257352" w:rsidRPr="000048B7" w:rsidRDefault="00DE1DB2" w:rsidP="00DB0625">
      <w:pPr>
        <w:pStyle w:val="Corpsdetexte15interligne"/>
      </w:pPr>
      <w:r w:rsidRPr="000048B7">
        <w:t xml:space="preserve">J’ai tout d’abord commencé en testant les cartes que je possédais à ma disposition. J’ai donc pu utiliser la carte de </w:t>
      </w:r>
      <w:r w:rsidRPr="000048B7">
        <w:rPr>
          <w:i/>
          <w:iCs/>
        </w:rPr>
        <w:t>bobricius</w:t>
      </w:r>
      <w:r w:rsidRPr="000048B7">
        <w:t xml:space="preserve"> afin de tester les bobines linéaires avant de réaliser mon propre prototype, une carte de Jonas qui possédait 6 bobines circulaires ainsi qu’une autre carte de Jonas possédant 4 types de bobines avec différentes propriétés.</w:t>
      </w:r>
    </w:p>
    <w:p w14:paraId="0B95B659" w14:textId="5ABC6DC4" w:rsidR="00736486" w:rsidRPr="000048B7" w:rsidRDefault="00736486" w:rsidP="00DB0625">
      <w:pPr>
        <w:pStyle w:val="Titre3"/>
      </w:pPr>
      <w:bookmarkStart w:id="90" w:name="_Toc206118951"/>
      <w:r w:rsidRPr="000048B7">
        <w:t>Carte de bobricius</w:t>
      </w:r>
      <w:bookmarkEnd w:id="90"/>
    </w:p>
    <w:p w14:paraId="4244F78B" w14:textId="77777777" w:rsidR="00475D83" w:rsidRPr="000048B7" w:rsidRDefault="00DE4651" w:rsidP="0028348C">
      <w:pPr>
        <w:pStyle w:val="Figure"/>
      </w:pPr>
      <w:r w:rsidRPr="000048B7">
        <w:drawing>
          <wp:inline distT="0" distB="0" distL="0" distR="0" wp14:anchorId="0A8918E0" wp14:editId="05F98EB3">
            <wp:extent cx="3329796" cy="3329796"/>
            <wp:effectExtent l="0" t="0" r="4445" b="4445"/>
            <wp:docPr id="1969573121" name="Image 5" descr="Une image contenant texte, Rectangle, intéri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73121" name="Image 5" descr="Une image contenant texte, Rectangle, intérieur&#10;&#10;Le contenu généré par l’IA peut êtr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37326" cy="3337326"/>
                    </a:xfrm>
                    <a:prstGeom prst="rect">
                      <a:avLst/>
                    </a:prstGeom>
                    <a:noFill/>
                    <a:ln>
                      <a:noFill/>
                    </a:ln>
                  </pic:spPr>
                </pic:pic>
              </a:graphicData>
            </a:graphic>
          </wp:inline>
        </w:drawing>
      </w:r>
    </w:p>
    <w:p w14:paraId="1CE38A51" w14:textId="04234C9D" w:rsidR="004108E3" w:rsidRPr="000048B7" w:rsidRDefault="00475D83" w:rsidP="004108E3">
      <w:pPr>
        <w:pStyle w:val="Lgende"/>
      </w:pPr>
      <w:bookmarkStart w:id="91" w:name="_Ref205922282"/>
      <w:bookmarkStart w:id="92" w:name="_Toc206118995"/>
      <w:r w:rsidRPr="000048B7">
        <w:t xml:space="preserve">Figure </w:t>
      </w:r>
      <w:r w:rsidRPr="000048B7">
        <w:fldChar w:fldCharType="begin"/>
      </w:r>
      <w:r w:rsidRPr="000048B7">
        <w:instrText xml:space="preserve"> SEQ Figure \* ARABIC </w:instrText>
      </w:r>
      <w:r w:rsidRPr="000048B7">
        <w:fldChar w:fldCharType="separate"/>
      </w:r>
      <w:r w:rsidR="0078601C">
        <w:rPr>
          <w:noProof/>
        </w:rPr>
        <w:t>34</w:t>
      </w:r>
      <w:r w:rsidRPr="000048B7">
        <w:fldChar w:fldCharType="end"/>
      </w:r>
      <w:bookmarkEnd w:id="91"/>
      <w:r w:rsidRPr="000048B7">
        <w:t>: Carte de bobines linéaires réalisée par bobricius</w:t>
      </w:r>
      <w:bookmarkEnd w:id="92"/>
    </w:p>
    <w:p w14:paraId="5AECDBFF" w14:textId="603DF3F4" w:rsidR="00DE4651" w:rsidRPr="000048B7" w:rsidRDefault="004108E3" w:rsidP="004108E3">
      <w:pPr>
        <w:pStyle w:val="Lgende"/>
      </w:pPr>
      <w:r w:rsidRPr="000048B7">
        <w:t>Source : Réalisé par G. Mariot</w:t>
      </w:r>
    </w:p>
    <w:p w14:paraId="258291E1" w14:textId="555B5D67" w:rsidR="00C52297" w:rsidRPr="000048B7" w:rsidRDefault="00720C02" w:rsidP="00DB0625">
      <w:pPr>
        <w:pStyle w:val="Corpsdetexte15interligne"/>
      </w:pPr>
      <w:r w:rsidRPr="000048B7">
        <w:t xml:space="preserve">Cette carte a été réalisé par Peter “bobricius” Misenko. Elle présente un plateau de bobines linéaires permettant de déplacer des matrices d’aimants alternés </w:t>
      </w:r>
      <w:r w:rsidR="00475D83" w:rsidRPr="000048B7">
        <w:t>dessus. (</w:t>
      </w:r>
      <w:r w:rsidR="00565DC0" w:rsidRPr="000048B7">
        <w:t xml:space="preserve">Voir </w:t>
      </w:r>
      <w:r w:rsidR="00475D83" w:rsidRPr="000048B7">
        <w:fldChar w:fldCharType="begin"/>
      </w:r>
      <w:r w:rsidR="00475D83" w:rsidRPr="000048B7">
        <w:instrText xml:space="preserve"> REF _Ref205922282 \h </w:instrText>
      </w:r>
      <w:r w:rsidR="00475D83" w:rsidRPr="000048B7">
        <w:fldChar w:fldCharType="separate"/>
      </w:r>
      <w:r w:rsidR="0078601C" w:rsidRPr="000048B7">
        <w:t xml:space="preserve">Figure </w:t>
      </w:r>
      <w:r w:rsidR="0078601C">
        <w:rPr>
          <w:noProof/>
        </w:rPr>
        <w:t>34</w:t>
      </w:r>
      <w:r w:rsidR="00475D83" w:rsidRPr="000048B7">
        <w:fldChar w:fldCharType="end"/>
      </w:r>
      <w:r w:rsidR="001557EE" w:rsidRPr="000048B7">
        <w:t xml:space="preserve">) </w:t>
      </w:r>
    </w:p>
    <w:p w14:paraId="624C6632" w14:textId="01EBC769" w:rsidR="00C52297" w:rsidRPr="000048B7" w:rsidRDefault="00C52297" w:rsidP="00DB0625">
      <w:pPr>
        <w:pStyle w:val="Corpsdetexte15interligne"/>
      </w:pPr>
      <w:r w:rsidRPr="000048B7">
        <w:lastRenderedPageBreak/>
        <w:t>Dans un premier temps, j’ai utilisé une alimentation de laboratoire afin de faire passer le courant et de vérifier si les arrangements que j’avais réalisé pouvaient se déplacer dessus. J’ai ensuite utilisé le prototype de matrice 3x3 afin de piloter ce circuit</w:t>
      </w:r>
      <w:r w:rsidR="00555331" w:rsidRPr="000048B7">
        <w:t>.</w:t>
      </w:r>
      <w:r w:rsidRPr="000048B7">
        <w:t xml:space="preserve"> (Voir Chapitre </w:t>
      </w:r>
      <w:r w:rsidRPr="000048B7">
        <w:fldChar w:fldCharType="begin"/>
      </w:r>
      <w:r w:rsidRPr="000048B7">
        <w:instrText xml:space="preserve"> REF _Ref205839525 \w \h </w:instrText>
      </w:r>
      <w:r w:rsidRPr="000048B7">
        <w:fldChar w:fldCharType="separate"/>
      </w:r>
      <w:r w:rsidR="0078601C">
        <w:t>4.2</w:t>
      </w:r>
      <w:r w:rsidRPr="000048B7">
        <w:fldChar w:fldCharType="end"/>
      </w:r>
      <w:r w:rsidRPr="000048B7">
        <w:t>)</w:t>
      </w:r>
    </w:p>
    <w:p w14:paraId="218A810D" w14:textId="77777777" w:rsidR="002C74EB" w:rsidRPr="000048B7" w:rsidRDefault="002C74EB" w:rsidP="0028348C">
      <w:pPr>
        <w:pStyle w:val="Figure"/>
      </w:pPr>
      <w:r w:rsidRPr="000048B7">
        <w:drawing>
          <wp:inline distT="0" distB="0" distL="0" distR="0" wp14:anchorId="46DE5A98" wp14:editId="3DF587DF">
            <wp:extent cx="2775097" cy="2929906"/>
            <wp:effectExtent l="0" t="0" r="6350" b="3810"/>
            <wp:docPr id="2111072757" name="Image 1" descr="Une image contenant table, intéri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72757" name="Image 1" descr="Une image contenant table, intérieur&#10;&#10;Le contenu généré par l’IA peut être incorrect."/>
                    <pic:cNvPicPr/>
                  </pic:nvPicPr>
                  <pic:blipFill>
                    <a:blip r:embed="rId68"/>
                    <a:stretch>
                      <a:fillRect/>
                    </a:stretch>
                  </pic:blipFill>
                  <pic:spPr>
                    <a:xfrm>
                      <a:off x="0" y="0"/>
                      <a:ext cx="2777728" cy="2932684"/>
                    </a:xfrm>
                    <a:prstGeom prst="rect">
                      <a:avLst/>
                    </a:prstGeom>
                  </pic:spPr>
                </pic:pic>
              </a:graphicData>
            </a:graphic>
          </wp:inline>
        </w:drawing>
      </w:r>
    </w:p>
    <w:p w14:paraId="7DE2ECD5" w14:textId="372B1E04" w:rsidR="004108E3" w:rsidRPr="000048B7" w:rsidRDefault="002C74EB" w:rsidP="004108E3">
      <w:pPr>
        <w:pStyle w:val="Lgende"/>
      </w:pPr>
      <w:bookmarkStart w:id="93" w:name="_Ref205922483"/>
      <w:bookmarkStart w:id="94" w:name="_Toc206118996"/>
      <w:r w:rsidRPr="000048B7">
        <w:t xml:space="preserve">Figure </w:t>
      </w:r>
      <w:r w:rsidRPr="000048B7">
        <w:fldChar w:fldCharType="begin"/>
      </w:r>
      <w:r w:rsidRPr="000048B7">
        <w:instrText xml:space="preserve"> SEQ Figure \* ARABIC </w:instrText>
      </w:r>
      <w:r w:rsidRPr="000048B7">
        <w:fldChar w:fldCharType="separate"/>
      </w:r>
      <w:r w:rsidR="0078601C">
        <w:rPr>
          <w:noProof/>
        </w:rPr>
        <w:t>35</w:t>
      </w:r>
      <w:r w:rsidRPr="000048B7">
        <w:fldChar w:fldCharType="end"/>
      </w:r>
      <w:bookmarkEnd w:id="93"/>
      <w:r w:rsidRPr="000048B7">
        <w:t>: Fonctionnement de la carte de bobricius</w:t>
      </w:r>
      <w:bookmarkEnd w:id="94"/>
    </w:p>
    <w:p w14:paraId="01DD1E2B" w14:textId="05A4A5C9" w:rsidR="00207F0A" w:rsidRPr="000048B7" w:rsidRDefault="004108E3" w:rsidP="004108E3">
      <w:pPr>
        <w:pStyle w:val="Lgende"/>
        <w:jc w:val="both"/>
      </w:pPr>
      <w:r w:rsidRPr="000048B7">
        <w:t>Source : Réalisé par G. Mariot</w:t>
      </w:r>
    </w:p>
    <w:p w14:paraId="763CCC63" w14:textId="56DF4164" w:rsidR="00D45E48" w:rsidRPr="000048B7" w:rsidRDefault="002C74EB" w:rsidP="00DB0625">
      <w:pPr>
        <w:pStyle w:val="Corpsdetexte1"/>
      </w:pPr>
      <w:r w:rsidRPr="000048B7">
        <w:t xml:space="preserve">J’ai réussi à réaliser </w:t>
      </w:r>
      <w:r w:rsidR="00463D33" w:rsidRPr="000048B7">
        <w:t>des mouvements</w:t>
      </w:r>
      <w:r w:rsidRPr="000048B7">
        <w:t xml:space="preserve"> sur des aimants grâce à cette carte. Cette carte fut celle qui m’a inspiré le plus pour la réalisation de mon propre prototype. (Voir </w:t>
      </w:r>
      <w:r w:rsidRPr="000048B7">
        <w:fldChar w:fldCharType="begin"/>
      </w:r>
      <w:r w:rsidRPr="000048B7">
        <w:instrText xml:space="preserve"> REF _Ref205922483 \h </w:instrText>
      </w:r>
      <w:r w:rsidRPr="000048B7">
        <w:fldChar w:fldCharType="separate"/>
      </w:r>
      <w:r w:rsidR="0078601C" w:rsidRPr="000048B7">
        <w:t xml:space="preserve">Figure </w:t>
      </w:r>
      <w:r w:rsidR="0078601C">
        <w:rPr>
          <w:noProof/>
        </w:rPr>
        <w:t>35</w:t>
      </w:r>
      <w:r w:rsidRPr="000048B7">
        <w:fldChar w:fldCharType="end"/>
      </w:r>
      <w:r w:rsidRPr="000048B7">
        <w:t>)</w:t>
      </w:r>
    </w:p>
    <w:p w14:paraId="52C3E339" w14:textId="6FAF8099" w:rsidR="00D747F8" w:rsidRPr="000048B7" w:rsidRDefault="00D747F8" w:rsidP="00DB0625">
      <w:pPr>
        <w:pStyle w:val="Titre3"/>
      </w:pPr>
      <w:bookmarkStart w:id="95" w:name="_Toc206118952"/>
      <w:r w:rsidRPr="000048B7">
        <w:lastRenderedPageBreak/>
        <w:t>Carte de Jonas</w:t>
      </w:r>
      <w:bookmarkEnd w:id="95"/>
    </w:p>
    <w:p w14:paraId="7108358C" w14:textId="77777777" w:rsidR="00D747F8" w:rsidRPr="000048B7" w:rsidRDefault="00D747F8" w:rsidP="0028348C">
      <w:pPr>
        <w:pStyle w:val="Figure"/>
      </w:pPr>
      <w:r w:rsidRPr="000048B7">
        <w:drawing>
          <wp:inline distT="0" distB="0" distL="0" distR="0" wp14:anchorId="77D49615" wp14:editId="08351450">
            <wp:extent cx="5940425" cy="6527800"/>
            <wp:effectExtent l="0" t="0" r="3175" b="6350"/>
            <wp:docPr id="997559085" name="Image 20" descr="Une image contenant Appareils électroniques, texte, Ingénierie électroniqu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9085" name="Image 20" descr="Une image contenant Appareils électroniques, texte, Ingénierie électronique, circuit&#10;&#10;Le contenu généré par l’IA peut êtr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0425" cy="6527800"/>
                    </a:xfrm>
                    <a:prstGeom prst="rect">
                      <a:avLst/>
                    </a:prstGeom>
                    <a:noFill/>
                    <a:ln>
                      <a:noFill/>
                    </a:ln>
                  </pic:spPr>
                </pic:pic>
              </a:graphicData>
            </a:graphic>
          </wp:inline>
        </w:drawing>
      </w:r>
    </w:p>
    <w:p w14:paraId="0C75836E" w14:textId="3527AD6F" w:rsidR="00D747F8" w:rsidRPr="000048B7" w:rsidRDefault="00D747F8" w:rsidP="00D747F8">
      <w:pPr>
        <w:pStyle w:val="Lgende"/>
        <w:jc w:val="both"/>
      </w:pPr>
      <w:bookmarkStart w:id="96" w:name="_Toc206118997"/>
      <w:r w:rsidRPr="000048B7">
        <w:t xml:space="preserve">Figure </w:t>
      </w:r>
      <w:r w:rsidRPr="000048B7">
        <w:fldChar w:fldCharType="begin"/>
      </w:r>
      <w:r w:rsidRPr="000048B7">
        <w:instrText xml:space="preserve"> SEQ Figure \* ARABIC </w:instrText>
      </w:r>
      <w:r w:rsidRPr="000048B7">
        <w:fldChar w:fldCharType="separate"/>
      </w:r>
      <w:r w:rsidR="0078601C">
        <w:rPr>
          <w:noProof/>
        </w:rPr>
        <w:t>36</w:t>
      </w:r>
      <w:r w:rsidRPr="000048B7">
        <w:fldChar w:fldCharType="end"/>
      </w:r>
      <w:r w:rsidRPr="000048B7">
        <w:t>: Carte de test de bobines par Jonas STIRNEMANN</w:t>
      </w:r>
      <w:bookmarkEnd w:id="96"/>
    </w:p>
    <w:p w14:paraId="75C47BD6" w14:textId="4241980A" w:rsidR="00D747F8" w:rsidRPr="000048B7" w:rsidRDefault="00D747F8" w:rsidP="00D747F8">
      <w:pPr>
        <w:pStyle w:val="Lgende"/>
        <w:jc w:val="both"/>
      </w:pPr>
      <w:r w:rsidRPr="000048B7">
        <w:t xml:space="preserve">Source : </w:t>
      </w:r>
      <w:r w:rsidR="00463D33" w:rsidRPr="000048B7">
        <w:t>GitHub</w:t>
      </w:r>
      <w:r w:rsidRPr="000048B7">
        <w:t xml:space="preserve"> de Jonas réf. URL07</w:t>
      </w:r>
    </w:p>
    <w:p w14:paraId="56019615" w14:textId="2906557C" w:rsidR="00D747F8" w:rsidRPr="000048B7" w:rsidRDefault="005D639F" w:rsidP="00DB0625">
      <w:pPr>
        <w:pStyle w:val="Corpsdetexte1"/>
      </w:pPr>
      <w:r w:rsidRPr="000048B7">
        <w:t xml:space="preserve">La carte de test de Jonas STIRNEMANN, préchargée avec un programme activant et désactivant chaque bobine tour à tour, m’a permis de me rendre compte de deux choses. D’abord, les écarts entre les bobines circulaires constituent un point beaucoup trop important pour être négligé. Enfin, les bobines linéaires ont besoin d’une plus grande force d’attraction pour être </w:t>
      </w:r>
      <w:r w:rsidRPr="000048B7">
        <w:lastRenderedPageBreak/>
        <w:t>efficace et par conséquent un ampérage plus élevé pour un fil de même largeur. Il vaut mieux pour cela augmenter la largeur des pistes.</w:t>
      </w:r>
    </w:p>
    <w:p w14:paraId="10007621" w14:textId="327C9CA8" w:rsidR="00257352" w:rsidRPr="000048B7" w:rsidRDefault="00257352" w:rsidP="00DB0625">
      <w:pPr>
        <w:pStyle w:val="Titre2"/>
      </w:pPr>
      <w:bookmarkStart w:id="97" w:name="_Ref205839517"/>
      <w:bookmarkStart w:id="98" w:name="_Ref205839525"/>
      <w:bookmarkStart w:id="99" w:name="_Toc206118953"/>
      <w:r w:rsidRPr="000048B7">
        <w:t>Prototype de matrice 3x3</w:t>
      </w:r>
      <w:bookmarkEnd w:id="97"/>
      <w:bookmarkEnd w:id="98"/>
      <w:bookmarkEnd w:id="99"/>
    </w:p>
    <w:p w14:paraId="23CDE7B8" w14:textId="043044ED" w:rsidR="00736486" w:rsidRPr="000048B7" w:rsidRDefault="00736486" w:rsidP="00DB0625">
      <w:pPr>
        <w:pStyle w:val="Corpsdetexte15interligne"/>
      </w:pPr>
      <w:r w:rsidRPr="000048B7">
        <w:t>Lors de mon cours de Conception de Systèmes Hardware, j’ai pu réaliser une carte afin d’apprendre à contrôler les bobines simplement.</w:t>
      </w:r>
      <w:r w:rsidR="00A134C6" w:rsidRPr="000048B7">
        <w:t xml:space="preserve"> J’avais donc réalisé une carte de bobines comprenant 9 bobines rectangulaires ainsi qu’une carte de contrôle contenant un microcontrôleur LPC804 avec assez de sorties pour contrôler les 9 bobines de l’autre carte.</w:t>
      </w:r>
      <w:r w:rsidR="00530919" w:rsidRPr="000048B7">
        <w:t xml:space="preserve"> J’ai également opté pour utiliser des </w:t>
      </w:r>
      <w:r w:rsidR="006B0D9F" w:rsidRPr="000048B7">
        <w:t>ponts en H</w:t>
      </w:r>
      <w:r w:rsidR="00530919" w:rsidRPr="000048B7">
        <w:t xml:space="preserve"> afin de pouvoir attirer et repousser par le même composant et ai choisi 3 </w:t>
      </w:r>
      <w:r w:rsidR="006B0D9F" w:rsidRPr="000048B7">
        <w:t>composants</w:t>
      </w:r>
      <w:r w:rsidR="00530919" w:rsidRPr="000048B7">
        <w:t xml:space="preserve"> différents afin de tester plusieurs modèles</w:t>
      </w:r>
      <w:r w:rsidR="006B0D9F" w:rsidRPr="000048B7">
        <w:t xml:space="preserve"> (DRV8212, DRV8213 et TC78H653FTGEL)</w:t>
      </w:r>
      <w:r w:rsidR="00530919" w:rsidRPr="000048B7">
        <w:t>.</w:t>
      </w:r>
      <w:r w:rsidR="00A134C6" w:rsidRPr="000048B7">
        <w:t xml:space="preserve"> Les deux cartes pouvant s’imbriquer grâce à des pins placés sur les bords des deux cartes.</w:t>
      </w:r>
      <w:r w:rsidR="006B1F39" w:rsidRPr="000048B7">
        <w:t xml:space="preserve"> (Voir </w:t>
      </w:r>
      <w:r w:rsidR="006E7EA5" w:rsidRPr="000048B7">
        <w:fldChar w:fldCharType="begin"/>
      </w:r>
      <w:r w:rsidR="006E7EA5" w:rsidRPr="000048B7">
        <w:instrText xml:space="preserve"> REF _Ref205840588 \h </w:instrText>
      </w:r>
      <w:r w:rsidR="006E7EA5" w:rsidRPr="000048B7">
        <w:fldChar w:fldCharType="separate"/>
      </w:r>
      <w:r w:rsidR="0078601C" w:rsidRPr="000048B7">
        <w:t xml:space="preserve">Figure </w:t>
      </w:r>
      <w:r w:rsidR="0078601C">
        <w:rPr>
          <w:noProof/>
        </w:rPr>
        <w:t>37</w:t>
      </w:r>
      <w:r w:rsidR="006E7EA5" w:rsidRPr="000048B7">
        <w:fldChar w:fldCharType="end"/>
      </w:r>
      <w:r w:rsidR="006E7EA5" w:rsidRPr="000048B7">
        <w:t xml:space="preserve"> et </w:t>
      </w:r>
      <w:r w:rsidR="006E7EA5" w:rsidRPr="000048B7">
        <w:fldChar w:fldCharType="begin"/>
      </w:r>
      <w:r w:rsidR="006E7EA5" w:rsidRPr="000048B7">
        <w:instrText xml:space="preserve"> REF _Ref205840591 \h </w:instrText>
      </w:r>
      <w:r w:rsidR="006E7EA5" w:rsidRPr="000048B7">
        <w:fldChar w:fldCharType="separate"/>
      </w:r>
      <w:r w:rsidR="0078601C" w:rsidRPr="000048B7">
        <w:t xml:space="preserve">Figure </w:t>
      </w:r>
      <w:r w:rsidR="0078601C">
        <w:rPr>
          <w:noProof/>
        </w:rPr>
        <w:t>38</w:t>
      </w:r>
      <w:r w:rsidR="006E7EA5" w:rsidRPr="000048B7">
        <w:fldChar w:fldCharType="end"/>
      </w:r>
      <w:r w:rsidR="006B1F39" w:rsidRPr="000048B7">
        <w:t>).</w:t>
      </w:r>
    </w:p>
    <w:p w14:paraId="044B7133" w14:textId="77777777" w:rsidR="009F6122" w:rsidRPr="000048B7" w:rsidRDefault="009F6122" w:rsidP="0028348C">
      <w:pPr>
        <w:pStyle w:val="Figure"/>
      </w:pPr>
      <w:r w:rsidRPr="000048B7">
        <w:drawing>
          <wp:inline distT="0" distB="0" distL="0" distR="0" wp14:anchorId="091FC75F" wp14:editId="42A7B4D2">
            <wp:extent cx="2880000" cy="2880000"/>
            <wp:effectExtent l="0" t="0" r="0" b="0"/>
            <wp:docPr id="1354927375" name="Image 1" descr="Une image contenant circuit, Ingénierie électronique, Composant électroniqu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27375" name="Image 1" descr="Une image contenant circuit, Ingénierie électronique, Composant électronique, texte&#10;&#10;Le contenu généré par l’IA peut être incorrect."/>
                    <pic:cNvPicPr/>
                  </pic:nvPicPr>
                  <pic:blipFill>
                    <a:blip r:embed="rId70"/>
                    <a:stretch>
                      <a:fillRect/>
                    </a:stretch>
                  </pic:blipFill>
                  <pic:spPr>
                    <a:xfrm>
                      <a:off x="0" y="0"/>
                      <a:ext cx="2880000" cy="2880000"/>
                    </a:xfrm>
                    <a:prstGeom prst="rect">
                      <a:avLst/>
                    </a:prstGeom>
                  </pic:spPr>
                </pic:pic>
              </a:graphicData>
            </a:graphic>
          </wp:inline>
        </w:drawing>
      </w:r>
      <w:r w:rsidRPr="000048B7">
        <w:drawing>
          <wp:inline distT="0" distB="0" distL="0" distR="0" wp14:anchorId="60F67718" wp14:editId="36D0A93E">
            <wp:extent cx="2635200" cy="2880000"/>
            <wp:effectExtent l="0" t="0" r="0" b="0"/>
            <wp:docPr id="1683143860" name="Image 1" descr="Une image contenant circuit, vert, Rectangle, Ingénierie électron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143860" name="Image 1" descr="Une image contenant circuit, vert, Rectangle, Ingénierie électronique&#10;&#10;Le contenu généré par l’IA peut être incorrect."/>
                    <pic:cNvPicPr/>
                  </pic:nvPicPr>
                  <pic:blipFill>
                    <a:blip r:embed="rId71"/>
                    <a:stretch>
                      <a:fillRect/>
                    </a:stretch>
                  </pic:blipFill>
                  <pic:spPr>
                    <a:xfrm>
                      <a:off x="0" y="0"/>
                      <a:ext cx="2635200" cy="2880000"/>
                    </a:xfrm>
                    <a:prstGeom prst="rect">
                      <a:avLst/>
                    </a:prstGeom>
                  </pic:spPr>
                </pic:pic>
              </a:graphicData>
            </a:graphic>
          </wp:inline>
        </w:drawing>
      </w:r>
    </w:p>
    <w:p w14:paraId="3C91C1E8" w14:textId="56E7F7E1" w:rsidR="004108E3" w:rsidRPr="000048B7" w:rsidRDefault="009F6122" w:rsidP="004108E3">
      <w:pPr>
        <w:pStyle w:val="Lgende"/>
      </w:pPr>
      <w:bookmarkStart w:id="100" w:name="_Ref205840588"/>
      <w:bookmarkStart w:id="101" w:name="_Toc206118998"/>
      <w:r w:rsidRPr="000048B7">
        <w:t xml:space="preserve">Figure </w:t>
      </w:r>
      <w:r w:rsidRPr="000048B7">
        <w:fldChar w:fldCharType="begin"/>
      </w:r>
      <w:r w:rsidRPr="000048B7">
        <w:instrText xml:space="preserve"> SEQ Figure \* ARABIC </w:instrText>
      </w:r>
      <w:r w:rsidRPr="000048B7">
        <w:fldChar w:fldCharType="separate"/>
      </w:r>
      <w:r w:rsidR="0078601C">
        <w:rPr>
          <w:noProof/>
        </w:rPr>
        <w:t>37</w:t>
      </w:r>
      <w:r w:rsidRPr="000048B7">
        <w:fldChar w:fldCharType="end"/>
      </w:r>
      <w:bookmarkEnd w:id="100"/>
      <w:r w:rsidRPr="000048B7">
        <w:t>: Carte de contrôle à gauche et Carte de bobines à droite</w:t>
      </w:r>
      <w:bookmarkEnd w:id="101"/>
    </w:p>
    <w:p w14:paraId="6BECCD97" w14:textId="3EC8BA39" w:rsidR="009F6122" w:rsidRPr="000048B7" w:rsidRDefault="004108E3" w:rsidP="004108E3">
      <w:pPr>
        <w:pStyle w:val="Lgende"/>
        <w:jc w:val="both"/>
      </w:pPr>
      <w:r w:rsidRPr="000048B7">
        <w:t>Source : Réalisé par G. Mariot</w:t>
      </w:r>
    </w:p>
    <w:p w14:paraId="7208E253" w14:textId="77777777" w:rsidR="009F6122" w:rsidRPr="000048B7" w:rsidRDefault="006B0D9F" w:rsidP="0028348C">
      <w:pPr>
        <w:pStyle w:val="Figure"/>
      </w:pPr>
      <w:r w:rsidRPr="000048B7">
        <w:lastRenderedPageBreak/>
        <w:drawing>
          <wp:inline distT="0" distB="0" distL="0" distR="0" wp14:anchorId="19644C76" wp14:editId="316C35E0">
            <wp:extent cx="4382686" cy="3781425"/>
            <wp:effectExtent l="0" t="0" r="0" b="0"/>
            <wp:docPr id="1070736254" name="Image 1" descr="Une image contenant circuit, Ingénierie électronique, Composant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36254" name="Image 1" descr="Une image contenant circuit, Ingénierie électronique, Composant électronique, Composant de circuit&#10;&#10;Le contenu généré par l’IA peut être incorrect."/>
                    <pic:cNvPicPr/>
                  </pic:nvPicPr>
                  <pic:blipFill>
                    <a:blip r:embed="rId72"/>
                    <a:stretch>
                      <a:fillRect/>
                    </a:stretch>
                  </pic:blipFill>
                  <pic:spPr>
                    <a:xfrm>
                      <a:off x="0" y="0"/>
                      <a:ext cx="4384435" cy="3782934"/>
                    </a:xfrm>
                    <a:prstGeom prst="rect">
                      <a:avLst/>
                    </a:prstGeom>
                  </pic:spPr>
                </pic:pic>
              </a:graphicData>
            </a:graphic>
          </wp:inline>
        </w:drawing>
      </w:r>
    </w:p>
    <w:p w14:paraId="73E9FCDE" w14:textId="134FE3C7" w:rsidR="004108E3" w:rsidRPr="000048B7" w:rsidRDefault="009F6122" w:rsidP="004108E3">
      <w:pPr>
        <w:pStyle w:val="Lgende"/>
      </w:pPr>
      <w:bookmarkStart w:id="102" w:name="_Ref205840591"/>
      <w:bookmarkStart w:id="103" w:name="_Toc206118999"/>
      <w:r w:rsidRPr="000048B7">
        <w:t xml:space="preserve">Figure </w:t>
      </w:r>
      <w:r w:rsidRPr="000048B7">
        <w:fldChar w:fldCharType="begin"/>
      </w:r>
      <w:r w:rsidRPr="000048B7">
        <w:instrText xml:space="preserve"> SEQ Figure \* ARABIC </w:instrText>
      </w:r>
      <w:r w:rsidRPr="000048B7">
        <w:fldChar w:fldCharType="separate"/>
      </w:r>
      <w:r w:rsidR="0078601C">
        <w:rPr>
          <w:noProof/>
        </w:rPr>
        <w:t>38</w:t>
      </w:r>
      <w:r w:rsidRPr="000048B7">
        <w:fldChar w:fldCharType="end"/>
      </w:r>
      <w:bookmarkEnd w:id="102"/>
      <w:r w:rsidRPr="000048B7">
        <w:t>: Cartes de contrôle et de bobines assemblées</w:t>
      </w:r>
      <w:bookmarkEnd w:id="103"/>
    </w:p>
    <w:p w14:paraId="6349C58B" w14:textId="7296D558" w:rsidR="00720C02" w:rsidRPr="000048B7" w:rsidRDefault="004108E3" w:rsidP="004108E3">
      <w:pPr>
        <w:pStyle w:val="Lgende"/>
        <w:jc w:val="both"/>
      </w:pPr>
      <w:r w:rsidRPr="000048B7">
        <w:t>Source : Réalisé par G. Mariot</w:t>
      </w:r>
    </w:p>
    <w:p w14:paraId="02600CE8" w14:textId="79ADE25C" w:rsidR="00590111" w:rsidRPr="000048B7" w:rsidRDefault="00017AB9" w:rsidP="00DB0625">
      <w:pPr>
        <w:pStyle w:val="Corpsdetexte15interligne"/>
      </w:pPr>
      <w:r w:rsidRPr="000048B7">
        <w:t xml:space="preserve">J’ai pu grâce à ceci comprendre mieux </w:t>
      </w:r>
      <w:r w:rsidR="00530919" w:rsidRPr="000048B7">
        <w:t>les limitations liées</w:t>
      </w:r>
      <w:r w:rsidRPr="000048B7">
        <w:t xml:space="preserve"> aux bobines circulaires et linéaires et c’est pourquoi j’ai ensuite redirigé mon attention exclusivement sur les bobines linéaires. Grâce au design modulaire que j’ai réalisé lors de ce projet, j’ai cependant pu continuer d’utiliser la carte de contrôle dans divers cas ce qui a rendu les tests avec la carte de </w:t>
      </w:r>
      <w:r w:rsidRPr="000048B7">
        <w:rPr>
          <w:i/>
          <w:iCs/>
        </w:rPr>
        <w:t>bobricius</w:t>
      </w:r>
      <w:r w:rsidRPr="000048B7">
        <w:t xml:space="preserve"> bien plus aisé.</w:t>
      </w:r>
    </w:p>
    <w:p w14:paraId="6BA42202" w14:textId="3884FF0A" w:rsidR="00D45E48" w:rsidRPr="000048B7" w:rsidRDefault="00D45E48" w:rsidP="00DB0625">
      <w:pPr>
        <w:pStyle w:val="Titre2"/>
      </w:pPr>
      <w:bookmarkStart w:id="104" w:name="_Toc206118954"/>
      <w:r w:rsidRPr="000048B7">
        <w:t>Test de divers agencements d’aimants</w:t>
      </w:r>
      <w:bookmarkEnd w:id="104"/>
    </w:p>
    <w:p w14:paraId="0D207541" w14:textId="6829A5EA" w:rsidR="00C6519F" w:rsidRPr="000048B7" w:rsidRDefault="00D45E48" w:rsidP="00DB0625">
      <w:pPr>
        <w:pStyle w:val="Corpsdetexte15interligne"/>
      </w:pPr>
      <w:r w:rsidRPr="000048B7">
        <w:t xml:space="preserve">J’ai réalisé des tests sur différents agencements d’aimants afin de vérifier </w:t>
      </w:r>
      <w:r w:rsidR="00207F0A" w:rsidRPr="000048B7">
        <w:t>si le champ magnétique produit par le réseau de Halbach</w:t>
      </w:r>
      <w:r w:rsidR="00A70EAC" w:rsidRPr="000048B7">
        <w:t xml:space="preserve"> permettait de combler la masse rajoutée par l’ajout d’aimants dans la composition de l’agencement</w:t>
      </w:r>
      <w:r w:rsidR="00D731E4" w:rsidRPr="000048B7">
        <w:t xml:space="preserve"> ainsi que des matériaux utilisés pour éviter que les aimants ne se séparent les des autres</w:t>
      </w:r>
      <w:r w:rsidR="00C4165C" w:rsidRPr="000048B7">
        <w:t>.</w:t>
      </w:r>
      <w:r w:rsidR="00D731E4" w:rsidRPr="000048B7">
        <w:t xml:space="preserve"> </w:t>
      </w:r>
      <w:r w:rsidR="00C4165C" w:rsidRPr="000048B7">
        <w:t>Dans mon cas, J’ai utilisé d</w:t>
      </w:r>
      <w:r w:rsidR="00D731E4" w:rsidRPr="000048B7">
        <w:t xml:space="preserve">e la résine </w:t>
      </w:r>
      <w:r w:rsidR="00FC51C5" w:rsidRPr="000048B7">
        <w:t>époxy</w:t>
      </w:r>
      <w:r w:rsidR="00D731E4" w:rsidRPr="000048B7">
        <w:t xml:space="preserve"> pour sa facilité de pose couplé à sa force de maintien supérieur aux autres matériaux </w:t>
      </w:r>
      <w:r w:rsidR="00357082" w:rsidRPr="000048B7">
        <w:t xml:space="preserve">testés </w:t>
      </w:r>
      <w:r w:rsidR="00FC51C5" w:rsidRPr="000048B7">
        <w:t>précédemment</w:t>
      </w:r>
      <w:r w:rsidR="00C4165C" w:rsidRPr="000048B7">
        <w:t>.</w:t>
      </w:r>
    </w:p>
    <w:p w14:paraId="78ED3B72" w14:textId="36E0313F" w:rsidR="003846F5" w:rsidRPr="000048B7" w:rsidRDefault="00A70EAC" w:rsidP="00DB0625">
      <w:pPr>
        <w:pStyle w:val="Corpsdetexte15interligne"/>
      </w:pPr>
      <w:r w:rsidRPr="000048B7">
        <w:t xml:space="preserve">J’ai obtenu des aimants de taille similaires chez supermagnete.ch dont les polarisations étaient différentes et ai réalisé des arrangements de réseaux de Halbach ainsi que </w:t>
      </w:r>
      <w:r w:rsidR="00C6519F" w:rsidRPr="000048B7">
        <w:t>des arrangements</w:t>
      </w:r>
      <w:r w:rsidRPr="000048B7">
        <w:t xml:space="preserve"> d’aimants alternés.</w:t>
      </w:r>
      <w:r w:rsidR="00D731E4" w:rsidRPr="000048B7">
        <w:t xml:space="preserve"> </w:t>
      </w:r>
      <w:r w:rsidR="00E32707">
        <w:t xml:space="preserve">Leur polarisation est codifiée en comprenant le matériau dans lequel est fait </w:t>
      </w:r>
      <w:r w:rsidR="00E32707">
        <w:lastRenderedPageBreak/>
        <w:t>l’aimant (H ou N) ainsi qu’une valeur de champ magnétique en Tesla correspondant à la force de l’aimant.</w:t>
      </w:r>
    </w:p>
    <w:p w14:paraId="426777D4" w14:textId="6BC3C08F" w:rsidR="00D731E4" w:rsidRPr="000048B7" w:rsidRDefault="00926019" w:rsidP="00DB0625">
      <w:pPr>
        <w:pStyle w:val="Corpsdetexte15interligne"/>
      </w:pPr>
      <w:r w:rsidRPr="000048B7">
        <w:t xml:space="preserve">J’ai réalisé une connexion du GND sur le pin correspondant de la carte de </w:t>
      </w:r>
      <w:r w:rsidRPr="000048B7">
        <w:rPr>
          <w:i/>
          <w:iCs/>
        </w:rPr>
        <w:t>bobricius</w:t>
      </w:r>
      <w:r w:rsidRPr="000048B7">
        <w:t xml:space="preserve"> et ai déplacer manuellement l’alimentation 5V sur les différentes bobines d’un axe afin de pouvoir déterminer l’intensité minimale nécessaire au déplacement des divers agencements d’aimants.</w:t>
      </w:r>
    </w:p>
    <w:tbl>
      <w:tblPr>
        <w:tblStyle w:val="Grilledutableau"/>
        <w:tblW w:w="0" w:type="auto"/>
        <w:tblLook w:val="04A0" w:firstRow="1" w:lastRow="0" w:firstColumn="1" w:lastColumn="0" w:noHBand="0" w:noVBand="1"/>
      </w:tblPr>
      <w:tblGrid>
        <w:gridCol w:w="2039"/>
        <w:gridCol w:w="1804"/>
        <w:gridCol w:w="1680"/>
        <w:gridCol w:w="1942"/>
        <w:gridCol w:w="1880"/>
      </w:tblGrid>
      <w:tr w:rsidR="007430EE" w:rsidRPr="000048B7" w14:paraId="2528361E" w14:textId="77777777" w:rsidTr="00447390">
        <w:tc>
          <w:tcPr>
            <w:tcW w:w="2062" w:type="dxa"/>
          </w:tcPr>
          <w:p w14:paraId="441A6CD2" w14:textId="6B4B98B0" w:rsidR="00926019" w:rsidRPr="0069499F" w:rsidRDefault="00926019" w:rsidP="00810CF8">
            <w:pPr>
              <w:pStyle w:val="Contenudetableau"/>
              <w:jc w:val="center"/>
              <w:rPr>
                <w:b/>
                <w:bCs/>
              </w:rPr>
            </w:pPr>
            <w:r w:rsidRPr="0069499F">
              <w:rPr>
                <w:b/>
                <w:bCs/>
              </w:rPr>
              <w:t>Type d’agencement</w:t>
            </w:r>
          </w:p>
        </w:tc>
        <w:tc>
          <w:tcPr>
            <w:tcW w:w="1696" w:type="dxa"/>
          </w:tcPr>
          <w:p w14:paraId="71ED8D91" w14:textId="741F58CB" w:rsidR="00926019" w:rsidRPr="0069499F" w:rsidRDefault="00926019" w:rsidP="00810CF8">
            <w:pPr>
              <w:pStyle w:val="Contenudetableau"/>
              <w:jc w:val="center"/>
              <w:rPr>
                <w:b/>
                <w:bCs/>
              </w:rPr>
            </w:pPr>
            <w:r w:rsidRPr="0069499F">
              <w:rPr>
                <w:b/>
                <w:bCs/>
              </w:rPr>
              <w:t>Masse de l’arrangement</w:t>
            </w:r>
          </w:p>
        </w:tc>
        <w:tc>
          <w:tcPr>
            <w:tcW w:w="1690" w:type="dxa"/>
          </w:tcPr>
          <w:p w14:paraId="13E84423" w14:textId="337C9CBF" w:rsidR="00926019" w:rsidRPr="0069499F" w:rsidRDefault="007430EE" w:rsidP="00810CF8">
            <w:pPr>
              <w:pStyle w:val="Contenudetableau"/>
              <w:jc w:val="center"/>
              <w:rPr>
                <w:b/>
                <w:bCs/>
              </w:rPr>
            </w:pPr>
            <w:r w:rsidRPr="0069499F">
              <w:rPr>
                <w:b/>
                <w:bCs/>
              </w:rPr>
              <w:t>Polarisation aimant principal</w:t>
            </w:r>
          </w:p>
        </w:tc>
        <w:tc>
          <w:tcPr>
            <w:tcW w:w="1971" w:type="dxa"/>
          </w:tcPr>
          <w:p w14:paraId="44CD977F" w14:textId="4E0687CC" w:rsidR="00926019" w:rsidRPr="0069499F" w:rsidRDefault="00926019" w:rsidP="00810CF8">
            <w:pPr>
              <w:pStyle w:val="Contenudetableau"/>
              <w:jc w:val="center"/>
              <w:rPr>
                <w:b/>
                <w:bCs/>
              </w:rPr>
            </w:pPr>
            <w:r w:rsidRPr="0069499F">
              <w:rPr>
                <w:b/>
                <w:bCs/>
              </w:rPr>
              <w:t>Courant de déplacement minimal</w:t>
            </w:r>
          </w:p>
        </w:tc>
        <w:tc>
          <w:tcPr>
            <w:tcW w:w="1926" w:type="dxa"/>
          </w:tcPr>
          <w:p w14:paraId="1E39A97F" w14:textId="5D0ECD9B" w:rsidR="00926019" w:rsidRPr="0069499F" w:rsidRDefault="008E228B" w:rsidP="00810CF8">
            <w:pPr>
              <w:pStyle w:val="Contenudetableau"/>
              <w:jc w:val="center"/>
              <w:rPr>
                <w:b/>
                <w:bCs/>
              </w:rPr>
            </w:pPr>
            <w:r w:rsidRPr="0069499F">
              <w:rPr>
                <w:b/>
                <w:bCs/>
              </w:rPr>
              <w:t>Courant par gramme nécessaire</w:t>
            </w:r>
          </w:p>
        </w:tc>
      </w:tr>
      <w:tr w:rsidR="007430EE" w:rsidRPr="000048B7" w14:paraId="23A78CC7" w14:textId="77777777" w:rsidTr="00447390">
        <w:tc>
          <w:tcPr>
            <w:tcW w:w="2062" w:type="dxa"/>
            <w:vAlign w:val="center"/>
          </w:tcPr>
          <w:p w14:paraId="12B0F398" w14:textId="1216E875" w:rsidR="00926019" w:rsidRPr="000048B7" w:rsidRDefault="00926019" w:rsidP="00810CF8">
            <w:pPr>
              <w:pStyle w:val="Contenudetableau"/>
              <w:jc w:val="center"/>
            </w:pPr>
            <w:r w:rsidRPr="000048B7">
              <w:t>Halbach N°1</w:t>
            </w:r>
          </w:p>
        </w:tc>
        <w:tc>
          <w:tcPr>
            <w:tcW w:w="1696" w:type="dxa"/>
            <w:vAlign w:val="center"/>
          </w:tcPr>
          <w:p w14:paraId="244FE425" w14:textId="7C25BBA1" w:rsidR="00926019" w:rsidRPr="000048B7" w:rsidRDefault="00926019" w:rsidP="00810CF8">
            <w:pPr>
              <w:pStyle w:val="Contenudetableau"/>
              <w:jc w:val="center"/>
            </w:pPr>
            <w:r w:rsidRPr="000048B7">
              <w:t>1.</w:t>
            </w:r>
            <w:r w:rsidR="003B0159" w:rsidRPr="000048B7">
              <w:t>5</w:t>
            </w:r>
            <w:r w:rsidRPr="000048B7">
              <w:t>g</w:t>
            </w:r>
          </w:p>
        </w:tc>
        <w:tc>
          <w:tcPr>
            <w:tcW w:w="1690" w:type="dxa"/>
            <w:vAlign w:val="center"/>
          </w:tcPr>
          <w:p w14:paraId="75525239" w14:textId="3B0E0B98" w:rsidR="00926019" w:rsidRPr="000048B7" w:rsidRDefault="00926019" w:rsidP="00810CF8">
            <w:pPr>
              <w:pStyle w:val="Contenudetableau"/>
              <w:jc w:val="center"/>
            </w:pPr>
            <w:r w:rsidRPr="000048B7">
              <w:t>44H</w:t>
            </w:r>
            <w:r w:rsidR="00AB4404" w:rsidRPr="000048B7">
              <w:br/>
            </w:r>
            <w:r w:rsidR="007430EE" w:rsidRPr="000048B7">
              <w:t>(</w:t>
            </w:r>
            <w:r w:rsidR="00AB4404" w:rsidRPr="000048B7">
              <w:t>1.32-1.36T)</w:t>
            </w:r>
          </w:p>
        </w:tc>
        <w:tc>
          <w:tcPr>
            <w:tcW w:w="1971" w:type="dxa"/>
            <w:vAlign w:val="center"/>
          </w:tcPr>
          <w:p w14:paraId="297DC7C4" w14:textId="79F53D21" w:rsidR="00926019" w:rsidRPr="000048B7" w:rsidRDefault="00926019" w:rsidP="00810CF8">
            <w:pPr>
              <w:pStyle w:val="Contenudetableau"/>
              <w:jc w:val="center"/>
            </w:pPr>
            <w:r w:rsidRPr="000048B7">
              <w:t>2A</w:t>
            </w:r>
          </w:p>
        </w:tc>
        <w:tc>
          <w:tcPr>
            <w:tcW w:w="1926" w:type="dxa"/>
            <w:vAlign w:val="center"/>
          </w:tcPr>
          <w:p w14:paraId="596570DC" w14:textId="6CCA5165" w:rsidR="00926019" w:rsidRPr="000048B7" w:rsidRDefault="008E228B" w:rsidP="00810CF8">
            <w:pPr>
              <w:pStyle w:val="Contenudetableau"/>
              <w:jc w:val="center"/>
            </w:pPr>
            <w:r w:rsidRPr="000048B7">
              <w:t>1.33A/g</w:t>
            </w:r>
          </w:p>
        </w:tc>
      </w:tr>
      <w:tr w:rsidR="007430EE" w:rsidRPr="000048B7" w14:paraId="51865F37" w14:textId="77777777" w:rsidTr="00447390">
        <w:tc>
          <w:tcPr>
            <w:tcW w:w="2062" w:type="dxa"/>
            <w:vAlign w:val="center"/>
          </w:tcPr>
          <w:p w14:paraId="6DD07480" w14:textId="707BA891" w:rsidR="00926019" w:rsidRPr="000048B7" w:rsidRDefault="00926019" w:rsidP="00810CF8">
            <w:pPr>
              <w:pStyle w:val="Contenudetableau"/>
              <w:jc w:val="center"/>
            </w:pPr>
            <w:r w:rsidRPr="000048B7">
              <w:t>Halbach N°2</w:t>
            </w:r>
          </w:p>
        </w:tc>
        <w:tc>
          <w:tcPr>
            <w:tcW w:w="1696" w:type="dxa"/>
            <w:vAlign w:val="center"/>
          </w:tcPr>
          <w:p w14:paraId="42EF9211" w14:textId="2A91FA56" w:rsidR="00926019" w:rsidRPr="000048B7" w:rsidRDefault="003B0159" w:rsidP="00810CF8">
            <w:pPr>
              <w:pStyle w:val="Contenudetableau"/>
              <w:jc w:val="center"/>
            </w:pPr>
            <w:r w:rsidRPr="000048B7">
              <w:t>11.2g</w:t>
            </w:r>
          </w:p>
        </w:tc>
        <w:tc>
          <w:tcPr>
            <w:tcW w:w="1690" w:type="dxa"/>
            <w:vAlign w:val="center"/>
          </w:tcPr>
          <w:p w14:paraId="36F5FD08" w14:textId="67BF97B2" w:rsidR="00926019" w:rsidRPr="000048B7" w:rsidRDefault="00926019" w:rsidP="00810CF8">
            <w:pPr>
              <w:pStyle w:val="Contenudetableau"/>
              <w:jc w:val="center"/>
            </w:pPr>
            <w:r w:rsidRPr="000048B7">
              <w:t>N45</w:t>
            </w:r>
            <w:r w:rsidR="00AB4404" w:rsidRPr="000048B7">
              <w:br/>
              <w:t>(1.32-1.37T)</w:t>
            </w:r>
          </w:p>
        </w:tc>
        <w:tc>
          <w:tcPr>
            <w:tcW w:w="1971" w:type="dxa"/>
            <w:vAlign w:val="center"/>
          </w:tcPr>
          <w:p w14:paraId="711233E7" w14:textId="53A42E15" w:rsidR="00926019" w:rsidRPr="000048B7" w:rsidRDefault="00926019" w:rsidP="00810CF8">
            <w:pPr>
              <w:pStyle w:val="Contenudetableau"/>
              <w:jc w:val="center"/>
            </w:pPr>
            <w:r w:rsidRPr="000048B7">
              <w:t>&gt;5A</w:t>
            </w:r>
          </w:p>
        </w:tc>
        <w:tc>
          <w:tcPr>
            <w:tcW w:w="1926" w:type="dxa"/>
            <w:vAlign w:val="center"/>
          </w:tcPr>
          <w:p w14:paraId="625E2A37" w14:textId="13AC47CB" w:rsidR="00926019" w:rsidRPr="000048B7" w:rsidRDefault="00926019" w:rsidP="00810CF8">
            <w:pPr>
              <w:pStyle w:val="Contenudetableau"/>
              <w:jc w:val="center"/>
            </w:pPr>
            <w:r w:rsidRPr="000048B7">
              <w:t>Ø</w:t>
            </w:r>
          </w:p>
        </w:tc>
      </w:tr>
      <w:tr w:rsidR="007430EE" w:rsidRPr="000048B7" w14:paraId="6DA3B3B5" w14:textId="77777777" w:rsidTr="00447390">
        <w:tc>
          <w:tcPr>
            <w:tcW w:w="2062" w:type="dxa"/>
            <w:vAlign w:val="center"/>
          </w:tcPr>
          <w:p w14:paraId="2AFF95A7" w14:textId="430DB2FF" w:rsidR="00926019" w:rsidRPr="000048B7" w:rsidRDefault="00926019" w:rsidP="00810CF8">
            <w:pPr>
              <w:pStyle w:val="Contenudetableau"/>
              <w:jc w:val="center"/>
            </w:pPr>
            <w:r w:rsidRPr="000048B7">
              <w:t>Alterné N°1</w:t>
            </w:r>
          </w:p>
        </w:tc>
        <w:tc>
          <w:tcPr>
            <w:tcW w:w="1696" w:type="dxa"/>
            <w:vAlign w:val="center"/>
          </w:tcPr>
          <w:p w14:paraId="115A15E6" w14:textId="1938C950" w:rsidR="00926019" w:rsidRPr="000048B7" w:rsidRDefault="00926019" w:rsidP="00810CF8">
            <w:pPr>
              <w:pStyle w:val="Contenudetableau"/>
              <w:jc w:val="center"/>
            </w:pPr>
            <w:r w:rsidRPr="000048B7">
              <w:t>0.8g</w:t>
            </w:r>
          </w:p>
        </w:tc>
        <w:tc>
          <w:tcPr>
            <w:tcW w:w="1690" w:type="dxa"/>
            <w:vAlign w:val="center"/>
          </w:tcPr>
          <w:p w14:paraId="07665B30" w14:textId="517C03C8" w:rsidR="00926019" w:rsidRPr="000048B7" w:rsidRDefault="00926019" w:rsidP="00810CF8">
            <w:pPr>
              <w:pStyle w:val="Contenudetableau"/>
              <w:jc w:val="center"/>
            </w:pPr>
            <w:r w:rsidRPr="000048B7">
              <w:t>44H</w:t>
            </w:r>
            <w:r w:rsidR="00AB4404" w:rsidRPr="000048B7">
              <w:br/>
              <w:t>(1.32-1.36T)</w:t>
            </w:r>
          </w:p>
        </w:tc>
        <w:tc>
          <w:tcPr>
            <w:tcW w:w="1971" w:type="dxa"/>
            <w:vAlign w:val="center"/>
          </w:tcPr>
          <w:p w14:paraId="2A1CE4E3" w14:textId="0121F407" w:rsidR="00926019" w:rsidRPr="000048B7" w:rsidRDefault="00926019" w:rsidP="00810CF8">
            <w:pPr>
              <w:pStyle w:val="Contenudetableau"/>
              <w:jc w:val="center"/>
            </w:pPr>
            <w:r w:rsidRPr="000048B7">
              <w:t>0.7A</w:t>
            </w:r>
          </w:p>
        </w:tc>
        <w:tc>
          <w:tcPr>
            <w:tcW w:w="1926" w:type="dxa"/>
            <w:vAlign w:val="center"/>
          </w:tcPr>
          <w:p w14:paraId="31859B4D" w14:textId="52C776AD" w:rsidR="00926019" w:rsidRPr="000048B7" w:rsidRDefault="008E228B" w:rsidP="00810CF8">
            <w:pPr>
              <w:pStyle w:val="Contenudetableau"/>
              <w:jc w:val="center"/>
            </w:pPr>
            <w:r w:rsidRPr="000048B7">
              <w:t>0.875</w:t>
            </w:r>
            <w:r w:rsidR="00926019" w:rsidRPr="000048B7">
              <w:t>A</w:t>
            </w:r>
            <w:r w:rsidRPr="000048B7">
              <w:t>/g</w:t>
            </w:r>
          </w:p>
        </w:tc>
      </w:tr>
      <w:tr w:rsidR="007430EE" w:rsidRPr="000048B7" w14:paraId="6E01E6DE" w14:textId="77777777" w:rsidTr="00447390">
        <w:tc>
          <w:tcPr>
            <w:tcW w:w="2062" w:type="dxa"/>
            <w:vAlign w:val="center"/>
          </w:tcPr>
          <w:p w14:paraId="3C3225AF" w14:textId="2C3402CB" w:rsidR="00926019" w:rsidRPr="000048B7" w:rsidRDefault="00926019" w:rsidP="00810CF8">
            <w:pPr>
              <w:pStyle w:val="Contenudetableau"/>
              <w:jc w:val="center"/>
            </w:pPr>
            <w:r w:rsidRPr="000048B7">
              <w:t>Alterné N°2</w:t>
            </w:r>
          </w:p>
        </w:tc>
        <w:tc>
          <w:tcPr>
            <w:tcW w:w="1696" w:type="dxa"/>
            <w:vAlign w:val="center"/>
          </w:tcPr>
          <w:p w14:paraId="491B9193" w14:textId="18A99ED5" w:rsidR="00926019" w:rsidRPr="000048B7" w:rsidRDefault="00926019" w:rsidP="00810CF8">
            <w:pPr>
              <w:pStyle w:val="Contenudetableau"/>
              <w:jc w:val="center"/>
            </w:pPr>
            <w:r w:rsidRPr="000048B7">
              <w:t>1</w:t>
            </w:r>
            <w:r w:rsidR="00D22325" w:rsidRPr="000048B7">
              <w:t>.0</w:t>
            </w:r>
            <w:r w:rsidRPr="000048B7">
              <w:t>g</w:t>
            </w:r>
          </w:p>
        </w:tc>
        <w:tc>
          <w:tcPr>
            <w:tcW w:w="1690" w:type="dxa"/>
            <w:vAlign w:val="center"/>
          </w:tcPr>
          <w:p w14:paraId="2BA89FDA" w14:textId="24340FA4" w:rsidR="00926019" w:rsidRPr="000048B7" w:rsidRDefault="00926019" w:rsidP="00810CF8">
            <w:pPr>
              <w:pStyle w:val="Contenudetableau"/>
              <w:jc w:val="center"/>
            </w:pPr>
            <w:r w:rsidRPr="000048B7">
              <w:t>N50</w:t>
            </w:r>
            <w:r w:rsidR="00AB4404" w:rsidRPr="000048B7">
              <w:br/>
              <w:t>(1.40-1.46T)</w:t>
            </w:r>
          </w:p>
        </w:tc>
        <w:tc>
          <w:tcPr>
            <w:tcW w:w="1971" w:type="dxa"/>
            <w:vAlign w:val="center"/>
          </w:tcPr>
          <w:p w14:paraId="6ADC7906" w14:textId="08D6BD37" w:rsidR="00926019" w:rsidRPr="000048B7" w:rsidRDefault="00926019" w:rsidP="00810CF8">
            <w:pPr>
              <w:pStyle w:val="Contenudetableau"/>
              <w:jc w:val="center"/>
            </w:pPr>
            <w:r w:rsidRPr="000048B7">
              <w:t>0.6A</w:t>
            </w:r>
          </w:p>
        </w:tc>
        <w:tc>
          <w:tcPr>
            <w:tcW w:w="1926" w:type="dxa"/>
            <w:vAlign w:val="center"/>
          </w:tcPr>
          <w:p w14:paraId="271BBBD7" w14:textId="0793C07F" w:rsidR="00926019" w:rsidRPr="000048B7" w:rsidRDefault="00926019" w:rsidP="00810CF8">
            <w:pPr>
              <w:pStyle w:val="Contenudetableau"/>
              <w:jc w:val="center"/>
            </w:pPr>
            <w:r w:rsidRPr="000048B7">
              <w:t>0.</w:t>
            </w:r>
            <w:r w:rsidR="008E228B" w:rsidRPr="000048B7">
              <w:t>6</w:t>
            </w:r>
            <w:r w:rsidRPr="000048B7">
              <w:t>A</w:t>
            </w:r>
            <w:r w:rsidR="008E228B" w:rsidRPr="000048B7">
              <w:t>/g</w:t>
            </w:r>
          </w:p>
        </w:tc>
      </w:tr>
    </w:tbl>
    <w:p w14:paraId="6B3089A0" w14:textId="1709C97C" w:rsidR="004108E3" w:rsidRPr="000048B7" w:rsidRDefault="00447390" w:rsidP="004108E3">
      <w:pPr>
        <w:pStyle w:val="Lgende"/>
      </w:pPr>
      <w:bookmarkStart w:id="105" w:name="_Ref205921208"/>
      <w:bookmarkStart w:id="106" w:name="_Toc206119008"/>
      <w:r w:rsidRPr="000048B7">
        <w:t xml:space="preserve">Tableau </w:t>
      </w:r>
      <w:r w:rsidRPr="000048B7">
        <w:fldChar w:fldCharType="begin"/>
      </w:r>
      <w:r w:rsidRPr="000048B7">
        <w:instrText xml:space="preserve"> SEQ Tableau \* ARABIC </w:instrText>
      </w:r>
      <w:r w:rsidRPr="000048B7">
        <w:fldChar w:fldCharType="separate"/>
      </w:r>
      <w:r w:rsidR="0078601C">
        <w:rPr>
          <w:noProof/>
        </w:rPr>
        <w:t>1</w:t>
      </w:r>
      <w:r w:rsidRPr="000048B7">
        <w:fldChar w:fldCharType="end"/>
      </w:r>
      <w:bookmarkEnd w:id="105"/>
      <w:r w:rsidRPr="000048B7">
        <w:t>: Résultats des tests d'arrangements d'aimants</w:t>
      </w:r>
      <w:bookmarkEnd w:id="106"/>
    </w:p>
    <w:p w14:paraId="22CC3887" w14:textId="401CA6AD" w:rsidR="008E228B" w:rsidRPr="000048B7" w:rsidRDefault="004108E3" w:rsidP="004108E3">
      <w:pPr>
        <w:pStyle w:val="Lgende"/>
      </w:pPr>
      <w:r w:rsidRPr="000048B7">
        <w:t>Source : Réalisé par G. Mariot</w:t>
      </w:r>
    </w:p>
    <w:p w14:paraId="3B03D801" w14:textId="7F964EC2" w:rsidR="008E228B" w:rsidRPr="000048B7" w:rsidRDefault="008E228B" w:rsidP="00DB0625">
      <w:pPr>
        <w:pStyle w:val="Corpsdetexte15interligne"/>
      </w:pPr>
      <w:r w:rsidRPr="000048B7">
        <w:t xml:space="preserve">En analysant les résultats, j’ai compris que le réseau de Halbach n’était pas intéressant à notre échelle. En effet, </w:t>
      </w:r>
      <w:r w:rsidR="007430EE" w:rsidRPr="000048B7">
        <w:t xml:space="preserve">la masse ajoutée par les aimants servant au dopage ou à l’inhibition ainsi </w:t>
      </w:r>
      <w:r w:rsidR="00514960" w:rsidRPr="000048B7">
        <w:t xml:space="preserve">que celui de la résine est trop important pour amener une différence positive. Comme le montre le </w:t>
      </w:r>
      <w:r w:rsidR="00514960" w:rsidRPr="000048B7">
        <w:fldChar w:fldCharType="begin"/>
      </w:r>
      <w:r w:rsidR="00514960" w:rsidRPr="000048B7">
        <w:instrText xml:space="preserve"> REF _Ref205921208 \h </w:instrText>
      </w:r>
      <w:r w:rsidR="00514960" w:rsidRPr="000048B7">
        <w:fldChar w:fldCharType="separate"/>
      </w:r>
      <w:r w:rsidR="0078601C" w:rsidRPr="000048B7">
        <w:t xml:space="preserve">Tableau </w:t>
      </w:r>
      <w:r w:rsidR="0078601C">
        <w:rPr>
          <w:noProof/>
        </w:rPr>
        <w:t>1</w:t>
      </w:r>
      <w:r w:rsidR="00514960" w:rsidRPr="000048B7">
        <w:fldChar w:fldCharType="end"/>
      </w:r>
      <w:r w:rsidR="00514960" w:rsidRPr="000048B7">
        <w:t>, les agencements de Halbach N°1 et Alterné N°1 utilisant les mêmes aimants principaux possède une efficacité presque doublée dans le second cas.</w:t>
      </w:r>
    </w:p>
    <w:p w14:paraId="4F3E8229" w14:textId="51B9422E" w:rsidR="00514960" w:rsidRPr="000048B7" w:rsidRDefault="00514960" w:rsidP="00DB0625">
      <w:pPr>
        <w:pStyle w:val="Corpsdetexte15interligne"/>
      </w:pPr>
      <w:r w:rsidRPr="000048B7">
        <w:t>Ceci m’a amené à la conclusion de favoriser les agencements d’aimants alternés car, en plus de sa facilité de confection par rapport au réseau de Halbach, mes tests démontrent que le réseau alterné est plus efficace.</w:t>
      </w:r>
    </w:p>
    <w:p w14:paraId="0E2C33BE" w14:textId="45DBA49A" w:rsidR="002F0A32" w:rsidRPr="000048B7" w:rsidRDefault="002F0A32" w:rsidP="00DB0625">
      <w:pPr>
        <w:pStyle w:val="Titre2"/>
      </w:pPr>
      <w:bookmarkStart w:id="107" w:name="_Toc206118955"/>
      <w:r w:rsidRPr="000048B7">
        <w:t>Réalisation d’un prototype complet</w:t>
      </w:r>
      <w:bookmarkEnd w:id="107"/>
    </w:p>
    <w:p w14:paraId="59245C84" w14:textId="37ACEB95" w:rsidR="002F0A32" w:rsidRPr="000048B7" w:rsidRDefault="002F0A32" w:rsidP="00DB0625">
      <w:pPr>
        <w:pStyle w:val="Corpsdetexte15interligne"/>
      </w:pPr>
      <w:r w:rsidRPr="000048B7">
        <w:t xml:space="preserve">La phase finale de mon projet fut de réaliser un prototype alliant contrôle et plateforme de jeu en bobines linéaires sur une seule carte en séparant les bobines linéaires. En effet, jusqu’à maintenant, je n’ai pu tester que des bobines linéaires faisant toute la taille du plateau et aucune carte ne me permettait de passer d’un bloc de bobines linéaires à un autre. </w:t>
      </w:r>
    </w:p>
    <w:p w14:paraId="56A95D1A" w14:textId="4FAA06E1" w:rsidR="00530919" w:rsidRPr="000048B7" w:rsidRDefault="00530919" w:rsidP="00DB0625">
      <w:pPr>
        <w:pStyle w:val="Titre3"/>
      </w:pPr>
      <w:bookmarkStart w:id="108" w:name="_Toc206118956"/>
      <w:r w:rsidRPr="000048B7">
        <w:lastRenderedPageBreak/>
        <w:t>Choix des composants</w:t>
      </w:r>
      <w:bookmarkEnd w:id="108"/>
    </w:p>
    <w:p w14:paraId="2449BF8C" w14:textId="77777777" w:rsidR="008D16FD" w:rsidRPr="000048B7" w:rsidRDefault="00530919" w:rsidP="00DB0625">
      <w:pPr>
        <w:pStyle w:val="Corpsdetexte15interligne"/>
      </w:pPr>
      <w:r w:rsidRPr="000048B7">
        <w:t>Pour cette carte</w:t>
      </w:r>
      <w:r w:rsidR="008D16FD" w:rsidRPr="000048B7">
        <w:t>, il me fallait dans un premier temps de quoi contrôler les différentes bobines ce que j’ai fait de la même façon que pour ma matrice 3x3 en utilisant le pont en H DRV8212 car c’est celui le plus simple à mettre en place et le plus facile à contrôler de ceux que j’ai utilisé.</w:t>
      </w:r>
    </w:p>
    <w:p w14:paraId="14970D76" w14:textId="6B57BFB9" w:rsidR="00530919" w:rsidRPr="000048B7" w:rsidRDefault="008D16FD" w:rsidP="00DB0625">
      <w:pPr>
        <w:pStyle w:val="Corpsdetexte15interligne"/>
      </w:pPr>
      <w:r w:rsidRPr="000048B7">
        <w:t xml:space="preserve">J’ai ensuite </w:t>
      </w:r>
      <w:r w:rsidR="00463D33" w:rsidRPr="000048B7">
        <w:t>utilisé</w:t>
      </w:r>
      <w:r w:rsidRPr="000048B7">
        <w:t xml:space="preserve"> un LDO afin de pouvoir transformer les 5V envoyés à mes bobines en 3.3V grâce au ST1L05APU33R.</w:t>
      </w:r>
    </w:p>
    <w:p w14:paraId="239076C2" w14:textId="06DF2557" w:rsidR="009719E5" w:rsidRPr="000048B7" w:rsidRDefault="008D16FD" w:rsidP="00DB0625">
      <w:pPr>
        <w:pStyle w:val="Corpsdetexte15interligne"/>
      </w:pPr>
      <w:r w:rsidRPr="000048B7">
        <w:t xml:space="preserve">Finalement, pour le </w:t>
      </w:r>
      <w:r w:rsidR="009719E5" w:rsidRPr="000048B7">
        <w:t>microcontrôleur</w:t>
      </w:r>
      <w:r w:rsidRPr="000048B7">
        <w:t xml:space="preserve"> j’avais peu de critères de choix. Il</w:t>
      </w:r>
      <w:r w:rsidR="009719E5" w:rsidRPr="000048B7">
        <w:t xml:space="preserve"> me</w:t>
      </w:r>
      <w:r w:rsidRPr="000048B7">
        <w:t xml:space="preserve"> fallait </w:t>
      </w:r>
      <w:r w:rsidR="009719E5" w:rsidRPr="000048B7">
        <w:t xml:space="preserve">la possibilité de programmer la carte en SWD et </w:t>
      </w:r>
      <w:r w:rsidRPr="000048B7">
        <w:t xml:space="preserve">assez de sorties pour </w:t>
      </w:r>
      <w:r w:rsidR="009719E5" w:rsidRPr="000048B7">
        <w:t>contrôler</w:t>
      </w:r>
      <w:r w:rsidRPr="000048B7">
        <w:t xml:space="preserve"> toutes les bobines. </w:t>
      </w:r>
    </w:p>
    <w:p w14:paraId="3FB1C6B7" w14:textId="72B31847" w:rsidR="008D16FD" w:rsidRPr="000048B7" w:rsidRDefault="008D16FD" w:rsidP="00DB0625">
      <w:pPr>
        <w:pStyle w:val="Corpsdetexte15interligne"/>
      </w:pPr>
      <w:r w:rsidRPr="000048B7">
        <w:t xml:space="preserve">Sachant que pour chaque bobine, il fallait une sortie pour définir si le </w:t>
      </w:r>
      <w:r w:rsidR="009719E5" w:rsidRPr="000048B7">
        <w:t>contrôleur</w:t>
      </w:r>
      <w:r w:rsidRPr="000048B7">
        <w:t xml:space="preserve"> était activé et une autre pour définir si la bobine devait </w:t>
      </w:r>
      <w:r w:rsidR="009719E5" w:rsidRPr="000048B7">
        <w:t>attirer</w:t>
      </w:r>
      <w:r w:rsidRPr="000048B7">
        <w:t xml:space="preserve"> ou repousser. Ayant 4 blocs de bobines contenant </w:t>
      </w:r>
      <w:r w:rsidR="009719E5" w:rsidRPr="000048B7">
        <w:t>chacune</w:t>
      </w:r>
      <w:r w:rsidRPr="000048B7">
        <w:t xml:space="preserve"> 3 bobines pour chacun des 2 axes (6 bobines par bloc), j’avais un nombre de sorties nécessaires de 6x4x2 = 48 sorties.</w:t>
      </w:r>
    </w:p>
    <w:p w14:paraId="47CB53E7" w14:textId="3A5C1A35" w:rsidR="009719E5" w:rsidRPr="000048B7" w:rsidRDefault="009719E5" w:rsidP="00DB0625">
      <w:pPr>
        <w:pStyle w:val="Corpsdetexte15interligne"/>
      </w:pPr>
      <w:r w:rsidRPr="000048B7">
        <w:t xml:space="preserve">J’ai trouvé plusieurs microcontrôleurs respectant le deuxième critère mais très peu pour le deuxième. J’ai donc décidé de chercher du côté de NXP auprès duquel je savais que le support SWD était courant. J’ai ensuite fait une </w:t>
      </w:r>
      <w:r w:rsidR="00E978A2" w:rsidRPr="000048B7">
        <w:t>sélection</w:t>
      </w:r>
      <w:r w:rsidRPr="000048B7">
        <w:t xml:space="preserve"> de puces potentielles.</w:t>
      </w:r>
    </w:p>
    <w:p w14:paraId="693179B5" w14:textId="09530268" w:rsidR="00E978A2" w:rsidRPr="000048B7" w:rsidRDefault="00E978A2" w:rsidP="00E978A2">
      <w:pPr>
        <w:pStyle w:val="Lgende"/>
        <w:keepNext/>
      </w:pPr>
      <w:r w:rsidRPr="000048B7">
        <w:t>La puce ayant retenue mon attention fut le LPC865 pour ses 54 entrées sorties</w:t>
      </w:r>
      <w:r w:rsidR="00440276" w:rsidRPr="000048B7">
        <w:t>, sa consommation plus basse et sa mémoire suffisante. De plus, cette puce est largement moins chère que les autres ce qui a influé sur mon choix. Finalement, même si nous ne faisons pas attention au prix, les autres puces sont exagérément trop puissantes sur certains points. Je n’aurai largement pas besoin d’une fréquence d’horloge très élevé pour ce prototype.</w:t>
      </w:r>
    </w:p>
    <w:tbl>
      <w:tblPr>
        <w:tblStyle w:val="Grilledutableau"/>
        <w:tblW w:w="0" w:type="auto"/>
        <w:tblLook w:val="04A0" w:firstRow="1" w:lastRow="0" w:firstColumn="1" w:lastColumn="0" w:noHBand="0" w:noVBand="1"/>
      </w:tblPr>
      <w:tblGrid>
        <w:gridCol w:w="1639"/>
        <w:gridCol w:w="1642"/>
        <w:gridCol w:w="1618"/>
        <w:gridCol w:w="1633"/>
        <w:gridCol w:w="1260"/>
        <w:gridCol w:w="1553"/>
      </w:tblGrid>
      <w:tr w:rsidR="00E978A2" w:rsidRPr="000048B7" w14:paraId="64F0B9C7" w14:textId="2DAE0137" w:rsidTr="000D3286">
        <w:trPr>
          <w:trHeight w:val="554"/>
        </w:trPr>
        <w:tc>
          <w:tcPr>
            <w:tcW w:w="1639" w:type="dxa"/>
          </w:tcPr>
          <w:p w14:paraId="7AB64A49" w14:textId="45B9FA6D" w:rsidR="00E978A2" w:rsidRPr="0069499F" w:rsidRDefault="00E978A2" w:rsidP="000D3286">
            <w:pPr>
              <w:pStyle w:val="Contenudetableau"/>
              <w:jc w:val="center"/>
              <w:rPr>
                <w:b/>
                <w:bCs/>
              </w:rPr>
            </w:pPr>
            <w:r w:rsidRPr="0069499F">
              <w:rPr>
                <w:b/>
                <w:bCs/>
              </w:rPr>
              <w:t>Puce</w:t>
            </w:r>
          </w:p>
        </w:tc>
        <w:tc>
          <w:tcPr>
            <w:tcW w:w="1642" w:type="dxa"/>
          </w:tcPr>
          <w:p w14:paraId="3E4CC41C" w14:textId="3E511E95" w:rsidR="00E978A2" w:rsidRPr="0069499F" w:rsidRDefault="00E978A2" w:rsidP="000D3286">
            <w:pPr>
              <w:pStyle w:val="Contenudetableau"/>
              <w:jc w:val="center"/>
              <w:rPr>
                <w:b/>
                <w:bCs/>
              </w:rPr>
            </w:pPr>
            <w:r w:rsidRPr="0069499F">
              <w:rPr>
                <w:b/>
                <w:bCs/>
              </w:rPr>
              <w:t>Mémoire</w:t>
            </w:r>
          </w:p>
        </w:tc>
        <w:tc>
          <w:tcPr>
            <w:tcW w:w="1618" w:type="dxa"/>
          </w:tcPr>
          <w:p w14:paraId="220C4E19" w14:textId="26895473" w:rsidR="00E978A2" w:rsidRPr="0069499F" w:rsidRDefault="00E978A2" w:rsidP="000D3286">
            <w:pPr>
              <w:pStyle w:val="Contenudetableau"/>
              <w:jc w:val="center"/>
              <w:rPr>
                <w:b/>
                <w:bCs/>
              </w:rPr>
            </w:pPr>
            <w:r w:rsidRPr="0069499F">
              <w:rPr>
                <w:b/>
                <w:bCs/>
              </w:rPr>
              <w:t>Horloge</w:t>
            </w:r>
          </w:p>
        </w:tc>
        <w:tc>
          <w:tcPr>
            <w:tcW w:w="1633" w:type="dxa"/>
          </w:tcPr>
          <w:p w14:paraId="4D1CEC73" w14:textId="7DFA0611" w:rsidR="00E978A2" w:rsidRPr="0069499F" w:rsidRDefault="00E978A2" w:rsidP="000D3286">
            <w:pPr>
              <w:pStyle w:val="Contenudetableau"/>
              <w:jc w:val="center"/>
              <w:rPr>
                <w:b/>
                <w:bCs/>
              </w:rPr>
            </w:pPr>
            <w:r w:rsidRPr="0069499F">
              <w:rPr>
                <w:b/>
                <w:bCs/>
              </w:rPr>
              <w:t>Conso. Max</w:t>
            </w:r>
          </w:p>
        </w:tc>
        <w:tc>
          <w:tcPr>
            <w:tcW w:w="1260" w:type="dxa"/>
          </w:tcPr>
          <w:p w14:paraId="69A7C9AC" w14:textId="5C28E3F4" w:rsidR="00E978A2" w:rsidRPr="0069499F" w:rsidRDefault="00E978A2" w:rsidP="000D3286">
            <w:pPr>
              <w:pStyle w:val="Contenudetableau"/>
              <w:jc w:val="center"/>
              <w:rPr>
                <w:b/>
                <w:bCs/>
              </w:rPr>
            </w:pPr>
            <w:r w:rsidRPr="0069499F">
              <w:rPr>
                <w:b/>
                <w:bCs/>
              </w:rPr>
              <w:t>I/O</w:t>
            </w:r>
          </w:p>
        </w:tc>
        <w:tc>
          <w:tcPr>
            <w:tcW w:w="1553" w:type="dxa"/>
          </w:tcPr>
          <w:p w14:paraId="07715A99" w14:textId="0EEEA4D1" w:rsidR="00E978A2" w:rsidRPr="0069499F" w:rsidRDefault="00E978A2" w:rsidP="000D3286">
            <w:pPr>
              <w:pStyle w:val="Contenudetableau"/>
              <w:jc w:val="center"/>
              <w:rPr>
                <w:b/>
                <w:bCs/>
              </w:rPr>
            </w:pPr>
            <w:r w:rsidRPr="0069499F">
              <w:rPr>
                <w:b/>
                <w:bCs/>
              </w:rPr>
              <w:t>Prix</w:t>
            </w:r>
          </w:p>
        </w:tc>
      </w:tr>
      <w:tr w:rsidR="00E978A2" w:rsidRPr="000048B7" w14:paraId="155A63D3" w14:textId="22AD5B3A" w:rsidTr="000D3286">
        <w:trPr>
          <w:trHeight w:val="554"/>
        </w:trPr>
        <w:tc>
          <w:tcPr>
            <w:tcW w:w="1639" w:type="dxa"/>
          </w:tcPr>
          <w:p w14:paraId="0213EF86" w14:textId="57457494" w:rsidR="00E978A2" w:rsidRPr="000048B7" w:rsidRDefault="00E978A2" w:rsidP="000D3286">
            <w:pPr>
              <w:pStyle w:val="Contenudetableau"/>
              <w:jc w:val="center"/>
            </w:pPr>
            <w:r w:rsidRPr="000048B7">
              <w:t>LPC865</w:t>
            </w:r>
          </w:p>
        </w:tc>
        <w:tc>
          <w:tcPr>
            <w:tcW w:w="1642" w:type="dxa"/>
          </w:tcPr>
          <w:p w14:paraId="51D88E31" w14:textId="407FD6B6" w:rsidR="00E978A2" w:rsidRPr="000048B7" w:rsidRDefault="00E978A2" w:rsidP="000D3286">
            <w:pPr>
              <w:pStyle w:val="Contenudetableau"/>
              <w:jc w:val="center"/>
            </w:pPr>
            <w:r w:rsidRPr="000048B7">
              <w:t>64kB</w:t>
            </w:r>
          </w:p>
        </w:tc>
        <w:tc>
          <w:tcPr>
            <w:tcW w:w="1618" w:type="dxa"/>
          </w:tcPr>
          <w:p w14:paraId="7BD3D593" w14:textId="6AE27177" w:rsidR="00E978A2" w:rsidRPr="000048B7" w:rsidRDefault="00E978A2" w:rsidP="000D3286">
            <w:pPr>
              <w:pStyle w:val="Contenudetableau"/>
              <w:jc w:val="center"/>
            </w:pPr>
            <w:r w:rsidRPr="000048B7">
              <w:t>60MHz</w:t>
            </w:r>
          </w:p>
        </w:tc>
        <w:tc>
          <w:tcPr>
            <w:tcW w:w="1633" w:type="dxa"/>
          </w:tcPr>
          <w:p w14:paraId="08B56F34" w14:textId="695F2957" w:rsidR="00E978A2" w:rsidRPr="000048B7" w:rsidRDefault="00E978A2" w:rsidP="000D3286">
            <w:pPr>
              <w:pStyle w:val="Contenudetableau"/>
              <w:jc w:val="center"/>
            </w:pPr>
            <w:r w:rsidRPr="000048B7">
              <w:t>11.2mA</w:t>
            </w:r>
          </w:p>
        </w:tc>
        <w:tc>
          <w:tcPr>
            <w:tcW w:w="1260" w:type="dxa"/>
          </w:tcPr>
          <w:p w14:paraId="3377C8AD" w14:textId="4B7E37C8" w:rsidR="00E978A2" w:rsidRPr="000048B7" w:rsidRDefault="00E978A2" w:rsidP="000D3286">
            <w:pPr>
              <w:pStyle w:val="Contenudetableau"/>
              <w:jc w:val="center"/>
            </w:pPr>
            <w:r w:rsidRPr="000048B7">
              <w:t>54</w:t>
            </w:r>
          </w:p>
        </w:tc>
        <w:tc>
          <w:tcPr>
            <w:tcW w:w="1553" w:type="dxa"/>
          </w:tcPr>
          <w:p w14:paraId="6F918A06" w14:textId="63BEF2D1" w:rsidR="00E978A2" w:rsidRPr="000048B7" w:rsidRDefault="00E978A2" w:rsidP="000D3286">
            <w:pPr>
              <w:pStyle w:val="Contenudetableau"/>
              <w:jc w:val="center"/>
            </w:pPr>
            <w:r w:rsidRPr="000048B7">
              <w:t>2.14 CHF</w:t>
            </w:r>
          </w:p>
        </w:tc>
      </w:tr>
      <w:tr w:rsidR="00E978A2" w:rsidRPr="000048B7" w14:paraId="432837E5" w14:textId="3D68ECBC" w:rsidTr="000D3286">
        <w:trPr>
          <w:trHeight w:val="554"/>
        </w:trPr>
        <w:tc>
          <w:tcPr>
            <w:tcW w:w="1639" w:type="dxa"/>
          </w:tcPr>
          <w:p w14:paraId="498191D1" w14:textId="075D6868" w:rsidR="00E978A2" w:rsidRPr="000048B7" w:rsidRDefault="00E978A2" w:rsidP="000D3286">
            <w:pPr>
              <w:pStyle w:val="Contenudetableau"/>
              <w:jc w:val="center"/>
            </w:pPr>
            <w:r w:rsidRPr="000048B7">
              <w:t>LPC2364</w:t>
            </w:r>
          </w:p>
        </w:tc>
        <w:tc>
          <w:tcPr>
            <w:tcW w:w="1642" w:type="dxa"/>
          </w:tcPr>
          <w:p w14:paraId="0AC3E941" w14:textId="08790AB9" w:rsidR="00E978A2" w:rsidRPr="000048B7" w:rsidRDefault="00E978A2" w:rsidP="000D3286">
            <w:pPr>
              <w:pStyle w:val="Contenudetableau"/>
              <w:jc w:val="center"/>
            </w:pPr>
            <w:r w:rsidRPr="000048B7">
              <w:t>128kB</w:t>
            </w:r>
          </w:p>
        </w:tc>
        <w:tc>
          <w:tcPr>
            <w:tcW w:w="1618" w:type="dxa"/>
          </w:tcPr>
          <w:p w14:paraId="18D80C6D" w14:textId="703AC6E2" w:rsidR="00E978A2" w:rsidRPr="000048B7" w:rsidRDefault="00E978A2" w:rsidP="000D3286">
            <w:pPr>
              <w:pStyle w:val="Contenudetableau"/>
              <w:jc w:val="center"/>
            </w:pPr>
            <w:r w:rsidRPr="000048B7">
              <w:t>72MHz</w:t>
            </w:r>
          </w:p>
        </w:tc>
        <w:tc>
          <w:tcPr>
            <w:tcW w:w="1633" w:type="dxa"/>
          </w:tcPr>
          <w:p w14:paraId="336172B6" w14:textId="66962438" w:rsidR="00E978A2" w:rsidRPr="000048B7" w:rsidRDefault="00E978A2" w:rsidP="000D3286">
            <w:pPr>
              <w:pStyle w:val="Contenudetableau"/>
              <w:jc w:val="center"/>
            </w:pPr>
            <w:r w:rsidRPr="000048B7">
              <w:t>125mA</w:t>
            </w:r>
          </w:p>
        </w:tc>
        <w:tc>
          <w:tcPr>
            <w:tcW w:w="1260" w:type="dxa"/>
          </w:tcPr>
          <w:p w14:paraId="3C7A840A" w14:textId="2B278C5D" w:rsidR="00E978A2" w:rsidRPr="000048B7" w:rsidRDefault="00E978A2" w:rsidP="000D3286">
            <w:pPr>
              <w:pStyle w:val="Contenudetableau"/>
              <w:jc w:val="center"/>
            </w:pPr>
            <w:r w:rsidRPr="000048B7">
              <w:t>70</w:t>
            </w:r>
          </w:p>
        </w:tc>
        <w:tc>
          <w:tcPr>
            <w:tcW w:w="1553" w:type="dxa"/>
          </w:tcPr>
          <w:p w14:paraId="7D4EB924" w14:textId="17AAE576" w:rsidR="00E978A2" w:rsidRPr="000048B7" w:rsidRDefault="00E978A2" w:rsidP="000D3286">
            <w:pPr>
              <w:pStyle w:val="Contenudetableau"/>
              <w:jc w:val="center"/>
            </w:pPr>
            <w:r w:rsidRPr="000048B7">
              <w:t>10.85 CHF</w:t>
            </w:r>
          </w:p>
        </w:tc>
      </w:tr>
      <w:tr w:rsidR="00E978A2" w:rsidRPr="000048B7" w14:paraId="348C6AEE" w14:textId="502199E8" w:rsidTr="000D3286">
        <w:trPr>
          <w:trHeight w:val="554"/>
        </w:trPr>
        <w:tc>
          <w:tcPr>
            <w:tcW w:w="1639" w:type="dxa"/>
          </w:tcPr>
          <w:p w14:paraId="47B45A5D" w14:textId="14CAB1B5" w:rsidR="00E978A2" w:rsidRPr="000048B7" w:rsidRDefault="00E978A2" w:rsidP="000D3286">
            <w:pPr>
              <w:pStyle w:val="Contenudetableau"/>
              <w:jc w:val="center"/>
            </w:pPr>
            <w:r w:rsidRPr="000048B7">
              <w:t>LPC5516</w:t>
            </w:r>
          </w:p>
        </w:tc>
        <w:tc>
          <w:tcPr>
            <w:tcW w:w="1642" w:type="dxa"/>
          </w:tcPr>
          <w:p w14:paraId="6CFB6AEA" w14:textId="040DF22E" w:rsidR="00E978A2" w:rsidRPr="000048B7" w:rsidRDefault="00E978A2" w:rsidP="000D3286">
            <w:pPr>
              <w:pStyle w:val="Contenudetableau"/>
              <w:jc w:val="center"/>
            </w:pPr>
            <w:r w:rsidRPr="000048B7">
              <w:t>256kB</w:t>
            </w:r>
          </w:p>
        </w:tc>
        <w:tc>
          <w:tcPr>
            <w:tcW w:w="1618" w:type="dxa"/>
          </w:tcPr>
          <w:p w14:paraId="044177A4" w14:textId="0A5B250E" w:rsidR="00E978A2" w:rsidRPr="000048B7" w:rsidRDefault="00E978A2" w:rsidP="000D3286">
            <w:pPr>
              <w:pStyle w:val="Contenudetableau"/>
              <w:jc w:val="center"/>
            </w:pPr>
            <w:r w:rsidRPr="000048B7">
              <w:t>150MHz</w:t>
            </w:r>
          </w:p>
        </w:tc>
        <w:tc>
          <w:tcPr>
            <w:tcW w:w="1633" w:type="dxa"/>
          </w:tcPr>
          <w:p w14:paraId="5E977FF4" w14:textId="32261811" w:rsidR="00E978A2" w:rsidRPr="000048B7" w:rsidRDefault="00E978A2" w:rsidP="000D3286">
            <w:pPr>
              <w:pStyle w:val="Contenudetableau"/>
              <w:jc w:val="center"/>
            </w:pPr>
            <w:r w:rsidRPr="000048B7">
              <w:t>5.8mA</w:t>
            </w:r>
          </w:p>
        </w:tc>
        <w:tc>
          <w:tcPr>
            <w:tcW w:w="1260" w:type="dxa"/>
          </w:tcPr>
          <w:p w14:paraId="7514A860" w14:textId="601C7E2E" w:rsidR="00E978A2" w:rsidRPr="000048B7" w:rsidRDefault="00E978A2" w:rsidP="000D3286">
            <w:pPr>
              <w:pStyle w:val="Contenudetableau"/>
              <w:jc w:val="center"/>
            </w:pPr>
            <w:r w:rsidRPr="000048B7">
              <w:t>64</w:t>
            </w:r>
          </w:p>
        </w:tc>
        <w:tc>
          <w:tcPr>
            <w:tcW w:w="1553" w:type="dxa"/>
          </w:tcPr>
          <w:p w14:paraId="341A2EA0" w14:textId="17525614" w:rsidR="00E978A2" w:rsidRPr="000048B7" w:rsidRDefault="00E978A2" w:rsidP="000D3286">
            <w:pPr>
              <w:pStyle w:val="Contenudetableau"/>
              <w:jc w:val="center"/>
            </w:pPr>
            <w:r w:rsidRPr="000048B7">
              <w:t>4.93 CHF</w:t>
            </w:r>
          </w:p>
        </w:tc>
      </w:tr>
      <w:tr w:rsidR="00E978A2" w:rsidRPr="000048B7" w14:paraId="482A7FCC" w14:textId="6B7B85B1" w:rsidTr="000D3286">
        <w:trPr>
          <w:trHeight w:val="554"/>
        </w:trPr>
        <w:tc>
          <w:tcPr>
            <w:tcW w:w="1639" w:type="dxa"/>
          </w:tcPr>
          <w:p w14:paraId="09EEF046" w14:textId="668F78B5" w:rsidR="00E978A2" w:rsidRPr="000048B7" w:rsidRDefault="00E978A2" w:rsidP="000D3286">
            <w:pPr>
              <w:pStyle w:val="Contenudetableau"/>
              <w:jc w:val="center"/>
            </w:pPr>
            <w:r w:rsidRPr="000048B7">
              <w:t>LPC1751</w:t>
            </w:r>
          </w:p>
        </w:tc>
        <w:tc>
          <w:tcPr>
            <w:tcW w:w="1642" w:type="dxa"/>
          </w:tcPr>
          <w:p w14:paraId="2E846FAB" w14:textId="1D87E87F" w:rsidR="00E978A2" w:rsidRPr="000048B7" w:rsidRDefault="00E978A2" w:rsidP="000D3286">
            <w:pPr>
              <w:pStyle w:val="Contenudetableau"/>
              <w:jc w:val="center"/>
            </w:pPr>
            <w:r w:rsidRPr="000048B7">
              <w:t>32kB</w:t>
            </w:r>
          </w:p>
        </w:tc>
        <w:tc>
          <w:tcPr>
            <w:tcW w:w="1618" w:type="dxa"/>
          </w:tcPr>
          <w:p w14:paraId="29BCBC7A" w14:textId="39ED4097" w:rsidR="00E978A2" w:rsidRPr="000048B7" w:rsidRDefault="00E978A2" w:rsidP="000D3286">
            <w:pPr>
              <w:pStyle w:val="Contenudetableau"/>
              <w:jc w:val="center"/>
            </w:pPr>
            <w:r w:rsidRPr="000048B7">
              <w:t>100MHz</w:t>
            </w:r>
          </w:p>
        </w:tc>
        <w:tc>
          <w:tcPr>
            <w:tcW w:w="1633" w:type="dxa"/>
          </w:tcPr>
          <w:p w14:paraId="4897677E" w14:textId="64001A72" w:rsidR="00E978A2" w:rsidRPr="000048B7" w:rsidRDefault="00E978A2" w:rsidP="000D3286">
            <w:pPr>
              <w:pStyle w:val="Contenudetableau"/>
              <w:jc w:val="center"/>
            </w:pPr>
            <w:r w:rsidRPr="000048B7">
              <w:t>44.58mA</w:t>
            </w:r>
          </w:p>
        </w:tc>
        <w:tc>
          <w:tcPr>
            <w:tcW w:w="1260" w:type="dxa"/>
          </w:tcPr>
          <w:p w14:paraId="736A1813" w14:textId="1CA8A79E" w:rsidR="00E978A2" w:rsidRPr="000048B7" w:rsidRDefault="00E978A2" w:rsidP="000D3286">
            <w:pPr>
              <w:pStyle w:val="Contenudetableau"/>
              <w:jc w:val="center"/>
            </w:pPr>
            <w:r w:rsidRPr="000048B7">
              <w:t>52</w:t>
            </w:r>
          </w:p>
        </w:tc>
        <w:tc>
          <w:tcPr>
            <w:tcW w:w="1553" w:type="dxa"/>
          </w:tcPr>
          <w:p w14:paraId="7CC4C1C5" w14:textId="07585B9B" w:rsidR="00E978A2" w:rsidRPr="000048B7" w:rsidRDefault="00E978A2" w:rsidP="000D3286">
            <w:pPr>
              <w:pStyle w:val="Contenudetableau"/>
              <w:jc w:val="center"/>
            </w:pPr>
            <w:r w:rsidRPr="000048B7">
              <w:t>5.72 CHF</w:t>
            </w:r>
          </w:p>
        </w:tc>
      </w:tr>
    </w:tbl>
    <w:p w14:paraId="263315E3" w14:textId="4F0F6CFB" w:rsidR="004108E3" w:rsidRPr="000048B7" w:rsidRDefault="00995D17" w:rsidP="004108E3">
      <w:pPr>
        <w:pStyle w:val="Lgende"/>
      </w:pPr>
      <w:bookmarkStart w:id="109" w:name="_Toc206119009"/>
      <w:r w:rsidRPr="000048B7">
        <w:t xml:space="preserve">Tableau </w:t>
      </w:r>
      <w:r w:rsidRPr="000048B7">
        <w:fldChar w:fldCharType="begin"/>
      </w:r>
      <w:r w:rsidRPr="000048B7">
        <w:instrText xml:space="preserve"> SEQ Tableau \* ARABIC </w:instrText>
      </w:r>
      <w:r w:rsidRPr="000048B7">
        <w:fldChar w:fldCharType="separate"/>
      </w:r>
      <w:r w:rsidR="0078601C">
        <w:rPr>
          <w:noProof/>
        </w:rPr>
        <w:t>2</w:t>
      </w:r>
      <w:r w:rsidRPr="000048B7">
        <w:fldChar w:fldCharType="end"/>
      </w:r>
      <w:r w:rsidRPr="000048B7">
        <w:t>: Comparatif de microcontrôleurs pour prototype final</w:t>
      </w:r>
      <w:bookmarkEnd w:id="109"/>
    </w:p>
    <w:p w14:paraId="7D14F3A6" w14:textId="10DB738B" w:rsidR="00995D17" w:rsidRPr="000048B7" w:rsidRDefault="004108E3" w:rsidP="004108E3">
      <w:pPr>
        <w:pStyle w:val="Lgende"/>
      </w:pPr>
      <w:r w:rsidRPr="000048B7">
        <w:t>Source : Réalisé par G. Mariot</w:t>
      </w:r>
    </w:p>
    <w:p w14:paraId="1A581280" w14:textId="2C24065D" w:rsidR="009719E5" w:rsidRPr="000048B7" w:rsidRDefault="0011357A" w:rsidP="00DB0625">
      <w:pPr>
        <w:pStyle w:val="Titre3"/>
      </w:pPr>
      <w:bookmarkStart w:id="110" w:name="_Toc206118957"/>
      <w:r w:rsidRPr="000048B7">
        <w:lastRenderedPageBreak/>
        <w:t>Conception sur Altium</w:t>
      </w:r>
      <w:bookmarkEnd w:id="110"/>
    </w:p>
    <w:p w14:paraId="4DCF39D3" w14:textId="334689D7" w:rsidR="0011357A" w:rsidRPr="000048B7" w:rsidRDefault="008B352A" w:rsidP="00DB0625">
      <w:pPr>
        <w:pStyle w:val="Corpsdetexte15interligne"/>
      </w:pPr>
      <w:r w:rsidRPr="000048B7">
        <w:t>La prochaine étape était de passer à la création de la carte. Pour ceci, j’ai tout d’abord réalisé le</w:t>
      </w:r>
      <w:r w:rsidR="00D12CBE" w:rsidRPr="000048B7">
        <w:t xml:space="preserve"> schéma de mon circuit</w:t>
      </w:r>
      <w:r w:rsidR="00540FCC" w:rsidRPr="000048B7">
        <w:t xml:space="preserve"> contenant</w:t>
      </w:r>
      <w:r w:rsidR="001322F6" w:rsidRPr="000048B7">
        <w:t xml:space="preserve"> le schéma des bobines (</w:t>
      </w:r>
      <w:r w:rsidR="001322F6" w:rsidRPr="000048B7">
        <w:fldChar w:fldCharType="begin"/>
      </w:r>
      <w:r w:rsidR="001322F6" w:rsidRPr="000048B7">
        <w:instrText xml:space="preserve"> REF _Ref205970394 \h </w:instrText>
      </w:r>
      <w:r w:rsidR="001322F6" w:rsidRPr="000048B7">
        <w:fldChar w:fldCharType="separate"/>
      </w:r>
      <w:r w:rsidR="0078601C" w:rsidRPr="000048B7">
        <w:t xml:space="preserve">Figure </w:t>
      </w:r>
      <w:r w:rsidR="0078601C">
        <w:rPr>
          <w:noProof/>
        </w:rPr>
        <w:t>39</w:t>
      </w:r>
      <w:r w:rsidR="001322F6" w:rsidRPr="000048B7">
        <w:fldChar w:fldCharType="end"/>
      </w:r>
      <w:r w:rsidR="001322F6" w:rsidRPr="000048B7">
        <w:t>), des ponts en H (</w:t>
      </w:r>
      <w:r w:rsidR="001322F6" w:rsidRPr="000048B7">
        <w:fldChar w:fldCharType="begin"/>
      </w:r>
      <w:r w:rsidR="001322F6" w:rsidRPr="000048B7">
        <w:instrText xml:space="preserve"> REF _Ref205970416 \h </w:instrText>
      </w:r>
      <w:r w:rsidR="001322F6" w:rsidRPr="000048B7">
        <w:fldChar w:fldCharType="separate"/>
      </w:r>
      <w:r w:rsidR="0078601C" w:rsidRPr="000048B7">
        <w:t xml:space="preserve">Figure </w:t>
      </w:r>
      <w:r w:rsidR="0078601C">
        <w:rPr>
          <w:noProof/>
        </w:rPr>
        <w:t>40</w:t>
      </w:r>
      <w:r w:rsidR="001322F6" w:rsidRPr="000048B7">
        <w:fldChar w:fldCharType="end"/>
      </w:r>
      <w:r w:rsidR="00E5472E" w:rsidRPr="000048B7">
        <w:t>), de</w:t>
      </w:r>
      <w:r w:rsidR="006001EC" w:rsidRPr="000048B7">
        <w:t xml:space="preserve"> l’alimentation (</w:t>
      </w:r>
      <w:r w:rsidR="006001EC" w:rsidRPr="000048B7">
        <w:fldChar w:fldCharType="begin"/>
      </w:r>
      <w:r w:rsidR="006001EC" w:rsidRPr="000048B7">
        <w:instrText xml:space="preserve"> REF _Ref205971073 \h </w:instrText>
      </w:r>
      <w:r w:rsidR="006001EC" w:rsidRPr="000048B7">
        <w:fldChar w:fldCharType="separate"/>
      </w:r>
      <w:r w:rsidR="0078601C" w:rsidRPr="000048B7">
        <w:t xml:space="preserve">Figure </w:t>
      </w:r>
      <w:r w:rsidR="0078601C">
        <w:rPr>
          <w:noProof/>
        </w:rPr>
        <w:t>41</w:t>
      </w:r>
      <w:r w:rsidR="006001EC" w:rsidRPr="000048B7">
        <w:fldChar w:fldCharType="end"/>
      </w:r>
      <w:r w:rsidR="006001EC" w:rsidRPr="000048B7">
        <w:t>), du LDO (</w:t>
      </w:r>
      <w:r w:rsidR="006001EC" w:rsidRPr="000048B7">
        <w:fldChar w:fldCharType="begin"/>
      </w:r>
      <w:r w:rsidR="006001EC" w:rsidRPr="000048B7">
        <w:instrText xml:space="preserve"> REF _Ref205971214 \h </w:instrText>
      </w:r>
      <w:r w:rsidR="006001EC" w:rsidRPr="000048B7">
        <w:fldChar w:fldCharType="separate"/>
      </w:r>
      <w:r w:rsidR="0078601C" w:rsidRPr="000048B7">
        <w:t xml:space="preserve">Figure </w:t>
      </w:r>
      <w:r w:rsidR="0078601C">
        <w:rPr>
          <w:noProof/>
        </w:rPr>
        <w:t>42</w:t>
      </w:r>
      <w:r w:rsidR="006001EC" w:rsidRPr="000048B7">
        <w:fldChar w:fldCharType="end"/>
      </w:r>
      <w:r w:rsidR="006001EC" w:rsidRPr="000048B7">
        <w:t xml:space="preserve">), et </w:t>
      </w:r>
      <w:r w:rsidR="00E5472E" w:rsidRPr="000048B7">
        <w:t>du microcontrôleur</w:t>
      </w:r>
      <w:r w:rsidR="006001EC" w:rsidRPr="000048B7">
        <w:t xml:space="preserve"> et </w:t>
      </w:r>
      <w:r w:rsidR="00E5472E" w:rsidRPr="000048B7">
        <w:t>des composants nécessaires</w:t>
      </w:r>
      <w:r w:rsidR="006001EC" w:rsidRPr="000048B7">
        <w:t xml:space="preserve"> à sa programmation. (</w:t>
      </w:r>
      <w:r w:rsidR="006001EC" w:rsidRPr="000048B7">
        <w:fldChar w:fldCharType="begin"/>
      </w:r>
      <w:r w:rsidR="006001EC" w:rsidRPr="000048B7">
        <w:instrText xml:space="preserve"> REF _Ref205971310 \h </w:instrText>
      </w:r>
      <w:r w:rsidR="006001EC" w:rsidRPr="000048B7">
        <w:fldChar w:fldCharType="separate"/>
      </w:r>
      <w:r w:rsidR="0078601C" w:rsidRPr="000048B7">
        <w:t xml:space="preserve">Figure </w:t>
      </w:r>
      <w:r w:rsidR="0078601C">
        <w:rPr>
          <w:noProof/>
        </w:rPr>
        <w:t>43</w:t>
      </w:r>
      <w:r w:rsidR="006001EC" w:rsidRPr="000048B7">
        <w:fldChar w:fldCharType="end"/>
      </w:r>
      <w:r w:rsidR="006001EC" w:rsidRPr="000048B7">
        <w:t>)</w:t>
      </w:r>
    </w:p>
    <w:p w14:paraId="6FD38D1B" w14:textId="77777777" w:rsidR="00DA2401" w:rsidRPr="000048B7" w:rsidRDefault="00540FCC" w:rsidP="00AC0B14">
      <w:pPr>
        <w:pStyle w:val="Figure"/>
      </w:pPr>
      <w:r w:rsidRPr="000048B7">
        <w:drawing>
          <wp:inline distT="0" distB="0" distL="0" distR="0" wp14:anchorId="3930D760" wp14:editId="5A361C03">
            <wp:extent cx="5940425" cy="1637030"/>
            <wp:effectExtent l="0" t="0" r="3175" b="1270"/>
            <wp:docPr id="1657997211" name="Image 1" descr="Une image contenant texte, ligne,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7211" name="Image 1" descr="Une image contenant texte, ligne, capture d’écran, diagramme&#10;&#10;Le contenu généré par l’IA peut être incorrect."/>
                    <pic:cNvPicPr/>
                  </pic:nvPicPr>
                  <pic:blipFill>
                    <a:blip r:embed="rId73"/>
                    <a:stretch>
                      <a:fillRect/>
                    </a:stretch>
                  </pic:blipFill>
                  <pic:spPr>
                    <a:xfrm>
                      <a:off x="0" y="0"/>
                      <a:ext cx="5940425" cy="1637030"/>
                    </a:xfrm>
                    <a:prstGeom prst="rect">
                      <a:avLst/>
                    </a:prstGeom>
                  </pic:spPr>
                </pic:pic>
              </a:graphicData>
            </a:graphic>
          </wp:inline>
        </w:drawing>
      </w:r>
    </w:p>
    <w:p w14:paraId="4DEC5950" w14:textId="08DED856" w:rsidR="004108E3" w:rsidRPr="000048B7" w:rsidRDefault="00DA2401" w:rsidP="004108E3">
      <w:pPr>
        <w:pStyle w:val="Lgende"/>
      </w:pPr>
      <w:bookmarkStart w:id="111" w:name="_Ref205970394"/>
      <w:bookmarkStart w:id="112" w:name="_Toc206119000"/>
      <w:r w:rsidRPr="000048B7">
        <w:t xml:space="preserve">Figure </w:t>
      </w:r>
      <w:r w:rsidRPr="000048B7">
        <w:fldChar w:fldCharType="begin"/>
      </w:r>
      <w:r w:rsidRPr="000048B7">
        <w:instrText xml:space="preserve"> SEQ Figure \* ARABIC </w:instrText>
      </w:r>
      <w:r w:rsidRPr="000048B7">
        <w:fldChar w:fldCharType="separate"/>
      </w:r>
      <w:r w:rsidR="0078601C">
        <w:rPr>
          <w:noProof/>
        </w:rPr>
        <w:t>39</w:t>
      </w:r>
      <w:r w:rsidRPr="000048B7">
        <w:fldChar w:fldCharType="end"/>
      </w:r>
      <w:bookmarkEnd w:id="111"/>
      <w:r w:rsidRPr="000048B7">
        <w:t>: Schéma d'un bloc de bobines du prototype final</w:t>
      </w:r>
      <w:bookmarkEnd w:id="112"/>
    </w:p>
    <w:p w14:paraId="7F8EADDC" w14:textId="7F2B2647" w:rsidR="00D12CBE" w:rsidRPr="000048B7" w:rsidRDefault="004108E3" w:rsidP="004108E3">
      <w:pPr>
        <w:pStyle w:val="Lgende"/>
        <w:jc w:val="both"/>
      </w:pPr>
      <w:r w:rsidRPr="000048B7">
        <w:t>Source : Réalisé par G. Mariot</w:t>
      </w:r>
    </w:p>
    <w:p w14:paraId="1C58DBF4" w14:textId="77777777" w:rsidR="00DA2401" w:rsidRPr="000048B7" w:rsidRDefault="00DA2401" w:rsidP="0028348C">
      <w:pPr>
        <w:pStyle w:val="Figure"/>
      </w:pPr>
      <w:r w:rsidRPr="0028348C">
        <w:drawing>
          <wp:inline distT="0" distB="0" distL="0" distR="0" wp14:anchorId="1CB170CD" wp14:editId="535C799F">
            <wp:extent cx="5940425" cy="2561590"/>
            <wp:effectExtent l="0" t="0" r="3175" b="0"/>
            <wp:docPr id="1699250064" name="Image 1"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250064" name="Image 1" descr="Une image contenant texte, capture d’écran, diagramme, ligne&#10;&#10;Le contenu généré par l’IA peut être incorrect."/>
                    <pic:cNvPicPr/>
                  </pic:nvPicPr>
                  <pic:blipFill>
                    <a:blip r:embed="rId74"/>
                    <a:stretch>
                      <a:fillRect/>
                    </a:stretch>
                  </pic:blipFill>
                  <pic:spPr>
                    <a:xfrm>
                      <a:off x="0" y="0"/>
                      <a:ext cx="5940425" cy="2561590"/>
                    </a:xfrm>
                    <a:prstGeom prst="rect">
                      <a:avLst/>
                    </a:prstGeom>
                  </pic:spPr>
                </pic:pic>
              </a:graphicData>
            </a:graphic>
          </wp:inline>
        </w:drawing>
      </w:r>
    </w:p>
    <w:p w14:paraId="5855AA07" w14:textId="0AC99764" w:rsidR="004108E3" w:rsidRPr="000048B7" w:rsidRDefault="00DA2401" w:rsidP="004108E3">
      <w:pPr>
        <w:pStyle w:val="Lgende"/>
      </w:pPr>
      <w:bookmarkStart w:id="113" w:name="_Ref205970416"/>
      <w:bookmarkStart w:id="114" w:name="_Toc206119001"/>
      <w:r w:rsidRPr="000048B7">
        <w:t xml:space="preserve">Figure </w:t>
      </w:r>
      <w:r w:rsidRPr="000048B7">
        <w:fldChar w:fldCharType="begin"/>
      </w:r>
      <w:r w:rsidRPr="000048B7">
        <w:instrText xml:space="preserve"> SEQ Figure \* ARABIC </w:instrText>
      </w:r>
      <w:r w:rsidRPr="000048B7">
        <w:fldChar w:fldCharType="separate"/>
      </w:r>
      <w:r w:rsidR="0078601C">
        <w:rPr>
          <w:noProof/>
        </w:rPr>
        <w:t>40</w:t>
      </w:r>
      <w:r w:rsidRPr="000048B7">
        <w:fldChar w:fldCharType="end"/>
      </w:r>
      <w:bookmarkEnd w:id="113"/>
      <w:r w:rsidRPr="000048B7">
        <w:t>: Schéma de pont en H du prototype final</w:t>
      </w:r>
      <w:bookmarkEnd w:id="114"/>
    </w:p>
    <w:p w14:paraId="71F471CE" w14:textId="6968B604" w:rsidR="00540FCC" w:rsidRPr="000048B7" w:rsidRDefault="004108E3" w:rsidP="004108E3">
      <w:pPr>
        <w:pStyle w:val="Lgende"/>
        <w:jc w:val="both"/>
      </w:pPr>
      <w:r w:rsidRPr="000048B7">
        <w:t>Source : Réalisé par G. Mariot</w:t>
      </w:r>
    </w:p>
    <w:p w14:paraId="420E169E" w14:textId="77777777" w:rsidR="00DA2401" w:rsidRPr="000048B7" w:rsidRDefault="00540FCC" w:rsidP="0028348C">
      <w:pPr>
        <w:pStyle w:val="Figure"/>
      </w:pPr>
      <w:r w:rsidRPr="000048B7">
        <w:lastRenderedPageBreak/>
        <w:drawing>
          <wp:inline distT="0" distB="0" distL="0" distR="0" wp14:anchorId="7A1C957E" wp14:editId="636A49A1">
            <wp:extent cx="5940425" cy="3459480"/>
            <wp:effectExtent l="0" t="0" r="3175" b="7620"/>
            <wp:docPr id="492762262" name="Image 1"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62262" name="Image 1" descr="Une image contenant texte, diagramme, Plan, ligne&#10;&#10;Le contenu généré par l’IA peut être incorrect."/>
                    <pic:cNvPicPr/>
                  </pic:nvPicPr>
                  <pic:blipFill>
                    <a:blip r:embed="rId75"/>
                    <a:stretch>
                      <a:fillRect/>
                    </a:stretch>
                  </pic:blipFill>
                  <pic:spPr>
                    <a:xfrm>
                      <a:off x="0" y="0"/>
                      <a:ext cx="5940425" cy="3459480"/>
                    </a:xfrm>
                    <a:prstGeom prst="rect">
                      <a:avLst/>
                    </a:prstGeom>
                  </pic:spPr>
                </pic:pic>
              </a:graphicData>
            </a:graphic>
          </wp:inline>
        </w:drawing>
      </w:r>
    </w:p>
    <w:p w14:paraId="1244E2B1" w14:textId="7258336D" w:rsidR="004108E3" w:rsidRPr="000048B7" w:rsidRDefault="00DA2401" w:rsidP="004108E3">
      <w:pPr>
        <w:pStyle w:val="Lgende"/>
      </w:pPr>
      <w:bookmarkStart w:id="115" w:name="_Ref205971073"/>
      <w:bookmarkStart w:id="116" w:name="_Toc206119002"/>
      <w:r w:rsidRPr="000048B7">
        <w:t xml:space="preserve">Figure </w:t>
      </w:r>
      <w:r w:rsidRPr="000048B7">
        <w:fldChar w:fldCharType="begin"/>
      </w:r>
      <w:r w:rsidRPr="000048B7">
        <w:instrText xml:space="preserve"> SEQ Figure \* ARABIC </w:instrText>
      </w:r>
      <w:r w:rsidRPr="000048B7">
        <w:fldChar w:fldCharType="separate"/>
      </w:r>
      <w:r w:rsidR="0078601C">
        <w:rPr>
          <w:noProof/>
        </w:rPr>
        <w:t>41</w:t>
      </w:r>
      <w:r w:rsidRPr="000048B7">
        <w:fldChar w:fldCharType="end"/>
      </w:r>
      <w:bookmarkEnd w:id="115"/>
      <w:r w:rsidRPr="000048B7">
        <w:t>: Schéma de connexion d'alimentation externe avec switch et LED du prototype final</w:t>
      </w:r>
      <w:bookmarkEnd w:id="116"/>
    </w:p>
    <w:p w14:paraId="2317342F" w14:textId="77B9660E" w:rsidR="00540FCC" w:rsidRPr="000048B7" w:rsidRDefault="004108E3" w:rsidP="004108E3">
      <w:pPr>
        <w:pStyle w:val="Lgende"/>
        <w:jc w:val="both"/>
      </w:pPr>
      <w:r w:rsidRPr="000048B7">
        <w:t>Source : Réalisé par G. Mariot</w:t>
      </w:r>
    </w:p>
    <w:p w14:paraId="4A768F55" w14:textId="77777777" w:rsidR="00DA2401" w:rsidRPr="000048B7" w:rsidRDefault="00540FCC" w:rsidP="00AC0B14">
      <w:pPr>
        <w:pStyle w:val="Figure"/>
      </w:pPr>
      <w:r w:rsidRPr="000048B7">
        <w:drawing>
          <wp:inline distT="0" distB="0" distL="0" distR="0" wp14:anchorId="0E8CD228" wp14:editId="4820F2EF">
            <wp:extent cx="3591426" cy="3229426"/>
            <wp:effectExtent l="0" t="0" r="0" b="9525"/>
            <wp:docPr id="92386870" name="Image 1" descr="Une image contenant texte, diagramm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6870" name="Image 1" descr="Une image contenant texte, diagramme, capture d’écran, Police&#10;&#10;Le contenu généré par l’IA peut être incorrect."/>
                    <pic:cNvPicPr/>
                  </pic:nvPicPr>
                  <pic:blipFill>
                    <a:blip r:embed="rId76"/>
                    <a:stretch>
                      <a:fillRect/>
                    </a:stretch>
                  </pic:blipFill>
                  <pic:spPr>
                    <a:xfrm>
                      <a:off x="0" y="0"/>
                      <a:ext cx="3591426" cy="3229426"/>
                    </a:xfrm>
                    <a:prstGeom prst="rect">
                      <a:avLst/>
                    </a:prstGeom>
                  </pic:spPr>
                </pic:pic>
              </a:graphicData>
            </a:graphic>
          </wp:inline>
        </w:drawing>
      </w:r>
    </w:p>
    <w:p w14:paraId="298236AC" w14:textId="120715B7" w:rsidR="004108E3" w:rsidRPr="000048B7" w:rsidRDefault="00DA2401" w:rsidP="004108E3">
      <w:pPr>
        <w:pStyle w:val="Lgende"/>
      </w:pPr>
      <w:bookmarkStart w:id="117" w:name="_Ref205971214"/>
      <w:bookmarkStart w:id="118" w:name="_Toc206119003"/>
      <w:r w:rsidRPr="000048B7">
        <w:t xml:space="preserve">Figure </w:t>
      </w:r>
      <w:r w:rsidRPr="000048B7">
        <w:fldChar w:fldCharType="begin"/>
      </w:r>
      <w:r w:rsidRPr="000048B7">
        <w:instrText xml:space="preserve"> SEQ Figure \* ARABIC </w:instrText>
      </w:r>
      <w:r w:rsidRPr="000048B7">
        <w:fldChar w:fldCharType="separate"/>
      </w:r>
      <w:r w:rsidR="0078601C">
        <w:rPr>
          <w:noProof/>
        </w:rPr>
        <w:t>42</w:t>
      </w:r>
      <w:r w:rsidRPr="000048B7">
        <w:fldChar w:fldCharType="end"/>
      </w:r>
      <w:bookmarkEnd w:id="117"/>
      <w:r w:rsidRPr="000048B7">
        <w:t>: Schéma du</w:t>
      </w:r>
      <w:r w:rsidR="006001EC" w:rsidRPr="000048B7">
        <w:t xml:space="preserve"> LDO</w:t>
      </w:r>
      <w:r w:rsidRPr="000048B7">
        <w:t xml:space="preserve"> du prototype final</w:t>
      </w:r>
      <w:bookmarkEnd w:id="118"/>
    </w:p>
    <w:p w14:paraId="416592B6" w14:textId="037833C3" w:rsidR="00DA2401" w:rsidRPr="000048B7" w:rsidRDefault="004108E3" w:rsidP="004108E3">
      <w:pPr>
        <w:pStyle w:val="Lgende"/>
        <w:jc w:val="both"/>
      </w:pPr>
      <w:r w:rsidRPr="000048B7">
        <w:t>Source : Réalisé par G. Mariot</w:t>
      </w:r>
    </w:p>
    <w:p w14:paraId="67988AFE" w14:textId="77777777" w:rsidR="00DA2401" w:rsidRPr="000048B7" w:rsidRDefault="00DA2401" w:rsidP="00AC0B14">
      <w:pPr>
        <w:pStyle w:val="Figure"/>
      </w:pPr>
      <w:r w:rsidRPr="000048B7">
        <w:lastRenderedPageBreak/>
        <w:drawing>
          <wp:inline distT="0" distB="0" distL="0" distR="0" wp14:anchorId="68915ECB" wp14:editId="46B22675">
            <wp:extent cx="5940425" cy="5434965"/>
            <wp:effectExtent l="0" t="0" r="3175" b="0"/>
            <wp:docPr id="1609005828" name="Image 1" descr="Une image contenant texte, diagramme, Plan, schémat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5828" name="Image 1" descr="Une image contenant texte, diagramme, Plan, schématique&#10;&#10;Le contenu généré par l’IA peut être incorrect."/>
                    <pic:cNvPicPr/>
                  </pic:nvPicPr>
                  <pic:blipFill>
                    <a:blip r:embed="rId77"/>
                    <a:stretch>
                      <a:fillRect/>
                    </a:stretch>
                  </pic:blipFill>
                  <pic:spPr>
                    <a:xfrm>
                      <a:off x="0" y="0"/>
                      <a:ext cx="5940425" cy="5434965"/>
                    </a:xfrm>
                    <a:prstGeom prst="rect">
                      <a:avLst/>
                    </a:prstGeom>
                  </pic:spPr>
                </pic:pic>
              </a:graphicData>
            </a:graphic>
          </wp:inline>
        </w:drawing>
      </w:r>
    </w:p>
    <w:p w14:paraId="5AE98900" w14:textId="679FE1F6" w:rsidR="004108E3" w:rsidRPr="000048B7" w:rsidRDefault="00DA2401" w:rsidP="004108E3">
      <w:pPr>
        <w:pStyle w:val="Lgende"/>
      </w:pPr>
      <w:bookmarkStart w:id="119" w:name="_Ref205971310"/>
      <w:bookmarkStart w:id="120" w:name="_Toc206119004"/>
      <w:r w:rsidRPr="000048B7">
        <w:t xml:space="preserve">Figure </w:t>
      </w:r>
      <w:r w:rsidRPr="000048B7">
        <w:fldChar w:fldCharType="begin"/>
      </w:r>
      <w:r w:rsidRPr="000048B7">
        <w:instrText xml:space="preserve"> SEQ Figure \* ARABIC </w:instrText>
      </w:r>
      <w:r w:rsidRPr="000048B7">
        <w:fldChar w:fldCharType="separate"/>
      </w:r>
      <w:r w:rsidR="0078601C">
        <w:rPr>
          <w:noProof/>
        </w:rPr>
        <w:t>43</w:t>
      </w:r>
      <w:r w:rsidRPr="000048B7">
        <w:fldChar w:fldCharType="end"/>
      </w:r>
      <w:bookmarkEnd w:id="119"/>
      <w:r w:rsidRPr="000048B7">
        <w:t>: Schéma du microcontrôleur, connecteur SWD et bouton RESET du prototype final</w:t>
      </w:r>
      <w:bookmarkEnd w:id="120"/>
    </w:p>
    <w:p w14:paraId="3E7A1099" w14:textId="4C39B6F7" w:rsidR="008A36EB" w:rsidRPr="000048B7" w:rsidRDefault="004108E3" w:rsidP="004108E3">
      <w:pPr>
        <w:pStyle w:val="Lgende"/>
        <w:jc w:val="both"/>
      </w:pPr>
      <w:r w:rsidRPr="000048B7">
        <w:t>Source : Réalisé par G. Mariot</w:t>
      </w:r>
    </w:p>
    <w:p w14:paraId="7439C0B4" w14:textId="23424319" w:rsidR="008A36EB" w:rsidRPr="000048B7" w:rsidRDefault="008A36EB" w:rsidP="00DB0625">
      <w:pPr>
        <w:pStyle w:val="Corpsdetexte15interligne"/>
      </w:pPr>
      <w:r w:rsidRPr="000048B7">
        <w:t>Après avoir réalisé le schéma, il était temps de s’atteler à la création du PCB. Pour ceci, j’ai choisi de réaliser une carte assez grande mais qui pouvait accueillir assez d’espace pour refroidir les bobines dans le cas d’un courant trop élevé (</w:t>
      </w:r>
      <w:r w:rsidR="00E96434" w:rsidRPr="000048B7">
        <w:fldChar w:fldCharType="begin"/>
      </w:r>
      <w:r w:rsidR="00E96434" w:rsidRPr="000048B7">
        <w:instrText xml:space="preserve"> REF _Ref205973000 \h </w:instrText>
      </w:r>
      <w:r w:rsidR="00E96434" w:rsidRPr="000048B7">
        <w:fldChar w:fldCharType="separate"/>
      </w:r>
      <w:r w:rsidR="0078601C" w:rsidRPr="000048B7">
        <w:t xml:space="preserve">Figure </w:t>
      </w:r>
      <w:r w:rsidR="0078601C">
        <w:rPr>
          <w:noProof/>
        </w:rPr>
        <w:t>44</w:t>
      </w:r>
      <w:r w:rsidR="00E96434" w:rsidRPr="000048B7">
        <w:fldChar w:fldCharType="end"/>
      </w:r>
      <w:r w:rsidRPr="000048B7">
        <w:t xml:space="preserve">). J’ai également appliqué un grand texte sur la </w:t>
      </w:r>
      <w:r w:rsidR="00BB5663" w:rsidRPr="000048B7">
        <w:t>face</w:t>
      </w:r>
      <w:r w:rsidRPr="000048B7">
        <w:t xml:space="preserve"> arrière afin </w:t>
      </w:r>
      <w:r w:rsidR="007D2677" w:rsidRPr="000048B7">
        <w:t>que la carte puisse s’auto-documenter (</w:t>
      </w:r>
      <w:r w:rsidR="00E96434" w:rsidRPr="000048B7">
        <w:fldChar w:fldCharType="begin"/>
      </w:r>
      <w:r w:rsidR="00E96434" w:rsidRPr="000048B7">
        <w:instrText xml:space="preserve"> REF _Ref205973008 \h </w:instrText>
      </w:r>
      <w:r w:rsidR="00E96434" w:rsidRPr="000048B7">
        <w:fldChar w:fldCharType="separate"/>
      </w:r>
      <w:r w:rsidR="0078601C" w:rsidRPr="000048B7">
        <w:t xml:space="preserve">Figure </w:t>
      </w:r>
      <w:r w:rsidR="0078601C">
        <w:rPr>
          <w:noProof/>
        </w:rPr>
        <w:t>45</w:t>
      </w:r>
      <w:r w:rsidR="00E96434" w:rsidRPr="000048B7">
        <w:fldChar w:fldCharType="end"/>
      </w:r>
      <w:r w:rsidR="007D2677" w:rsidRPr="000048B7">
        <w:t>).</w:t>
      </w:r>
    </w:p>
    <w:p w14:paraId="071E5C7B" w14:textId="3BBBE264" w:rsidR="006053B4" w:rsidRPr="000048B7" w:rsidRDefault="006053B4" w:rsidP="00DB0625">
      <w:pPr>
        <w:pStyle w:val="Corpsdetexte15interligne"/>
      </w:pPr>
      <w:r w:rsidRPr="000048B7">
        <w:t>Pour les largeurs de piste,</w:t>
      </w:r>
      <w:r w:rsidR="000E59E4" w:rsidRPr="000048B7">
        <w:t xml:space="preserve"> j’ai utilisé l</w:t>
      </w:r>
      <w:r w:rsidR="00533FBD" w:rsidRPr="000048B7">
        <w:t>a</w:t>
      </w:r>
      <w:r w:rsidR="000E59E4" w:rsidRPr="000048B7">
        <w:t xml:space="preserve"> formule provenant de la norme IPC-2221.</w:t>
      </w:r>
    </w:p>
    <w:p w14:paraId="5ED11AAA" w14:textId="188A2775" w:rsidR="000E59E4" w:rsidRPr="000048B7" w:rsidRDefault="00DA0318" w:rsidP="00DB0625">
      <w:pPr>
        <w:pStyle w:val="Corpsdetexte15interligne"/>
      </w:pPr>
      <m:oMathPara>
        <m:oMath>
          <m:r>
            <m:rPr>
              <m:sty m:val="p"/>
            </m:rPr>
            <w:rPr>
              <w:rFonts w:ascii="Cambria Math" w:hAnsi="Cambria Math"/>
            </w:rPr>
            <m:t>largeur de piste[mils]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I</m:t>
                      </m:r>
                      <m:r>
                        <m:rPr>
                          <m:lit/>
                          <m:sty m:val="p"/>
                        </m:rPr>
                        <w:rPr>
                          <w:rFonts w:ascii="Cambria Math" w:hAnsi="Cambria Math"/>
                        </w:rPr>
                        <m:t>/</m:t>
                      </m:r>
                      <m:d>
                        <m:dPr>
                          <m:ctrlPr>
                            <w:rPr>
                              <w:rFonts w:ascii="Cambria Math" w:hAnsi="Cambria Math"/>
                            </w:rPr>
                          </m:ctrlPr>
                        </m:dPr>
                        <m:e>
                          <m:r>
                            <w:rPr>
                              <w:rFonts w:ascii="Cambria Math" w:hAnsi="Cambria Math"/>
                            </w:rPr>
                            <m:t>k</m:t>
                          </m:r>
                          <m:r>
                            <m:rPr>
                              <m:sty m:val="p"/>
                            </m:rPr>
                            <w:rPr>
                              <w:rFonts w:ascii="Cambria Math" w:hAnsi="Cambria Math"/>
                            </w:rPr>
                            <m:t>*</m:t>
                          </m:r>
                          <m:r>
                            <m:rPr>
                              <m:lit/>
                              <m:sty m:val="p"/>
                            </m:rPr>
                            <w:rPr>
                              <w:rFonts w:ascii="Cambria Math" w:hAnsi="Cambria Math"/>
                            </w:rPr>
                            <m:t>(</m:t>
                          </m:r>
                          <m:r>
                            <m:rPr>
                              <m:sty m:val="p"/>
                            </m:rPr>
                            <w:rPr>
                              <w:rFonts w:ascii="Cambria Math" w:hAnsi="Cambria Math"/>
                            </w:rPr>
                            <m:t>Δ</m:t>
                          </m:r>
                          <m:sSup>
                            <m:sSupPr>
                              <m:ctrlPr>
                                <w:rPr>
                                  <w:rFonts w:ascii="Cambria Math" w:hAnsi="Cambria Math"/>
                                </w:rPr>
                              </m:ctrlPr>
                            </m:sSupPr>
                            <m:e>
                              <m:r>
                                <m:rPr>
                                  <m:sty m:val="p"/>
                                </m:rPr>
                                <w:rPr>
                                  <w:rFonts w:ascii="Cambria Math" w:hAnsi="Cambria Math"/>
                                </w:rPr>
                                <m:t>T</m:t>
                              </m:r>
                            </m:e>
                            <m:sup>
                              <m:r>
                                <w:rPr>
                                  <w:rFonts w:ascii="Cambria Math" w:hAnsi="Cambria Math"/>
                                </w:rPr>
                                <m:t>b</m:t>
                              </m:r>
                            </m:sup>
                          </m:sSup>
                        </m:e>
                      </m:d>
                    </m:e>
                  </m:d>
                </m:e>
                <m:sup>
                  <m:r>
                    <m:rPr>
                      <m:sty m:val="p"/>
                    </m:rPr>
                    <w:rPr>
                      <w:rFonts w:ascii="Cambria Math" w:hAnsi="Cambria Math"/>
                    </w:rPr>
                    <m:t>1</m:t>
                  </m:r>
                  <m:r>
                    <m:rPr>
                      <m:lit/>
                      <m:sty m:val="p"/>
                    </m:rPr>
                    <w:rPr>
                      <w:rFonts w:ascii="Cambria Math" w:hAnsi="Cambria Math"/>
                    </w:rPr>
                    <m:t>/</m:t>
                  </m:r>
                  <m:r>
                    <w:rPr>
                      <w:rFonts w:ascii="Cambria Math" w:hAnsi="Cambria Math"/>
                    </w:rPr>
                    <m:t>c</m:t>
                  </m:r>
                </m:sup>
              </m:sSup>
            </m:num>
            <m:den>
              <m:r>
                <m:rPr>
                  <m:sty m:val="p"/>
                </m:rPr>
                <w:rPr>
                  <w:rFonts w:ascii="Cambria Math" w:hAnsi="Cambria Math"/>
                </w:rPr>
                <m:t>t*1.378</m:t>
              </m:r>
            </m:den>
          </m:f>
        </m:oMath>
      </m:oMathPara>
    </w:p>
    <w:p w14:paraId="4D3862EE" w14:textId="10E1CC63" w:rsidR="000E59E4" w:rsidRPr="000048B7" w:rsidRDefault="00FC64FD" w:rsidP="00DB0625">
      <w:pPr>
        <w:pStyle w:val="Corpsdetexte15interligne"/>
      </w:pPr>
      <w:r w:rsidRPr="000048B7">
        <w:t xml:space="preserve">Les valeurs de </w:t>
      </w:r>
      <m:oMath>
        <m:r>
          <w:rPr>
            <w:rFonts w:ascii="Cambria Math" w:hAnsi="Cambria Math"/>
          </w:rPr>
          <m:t>k</m:t>
        </m:r>
      </m:oMath>
      <w:r w:rsidRPr="000048B7">
        <w:t xml:space="preserve">, </w:t>
      </w:r>
      <m:oMath>
        <m:r>
          <w:rPr>
            <w:rFonts w:ascii="Cambria Math" w:hAnsi="Cambria Math"/>
          </w:rPr>
          <m:t>b</m:t>
        </m:r>
      </m:oMath>
      <w:r w:rsidR="00680601" w:rsidRPr="000048B7">
        <w:t xml:space="preserve"> </w:t>
      </w:r>
      <w:r w:rsidRPr="000048B7">
        <w:t xml:space="preserve">et </w:t>
      </w:r>
      <m:oMath>
        <m:r>
          <w:rPr>
            <w:rFonts w:ascii="Cambria Math" w:hAnsi="Cambria Math"/>
          </w:rPr>
          <m:t>c</m:t>
        </m:r>
      </m:oMath>
      <w:r w:rsidRPr="000048B7">
        <w:t xml:space="preserve"> sont définies dans l’IPC-2221 par respectivement 0.048, 0.44 et 0.725. </w:t>
      </w:r>
      <w:r w:rsidR="00463D33" w:rsidRPr="000048B7">
        <w:t>La</w:t>
      </w:r>
      <w:r w:rsidR="00680601" w:rsidRPr="000048B7">
        <w:t xml:space="preserve"> variable </w:t>
      </w:r>
      <m:oMath>
        <m:r>
          <m:rPr>
            <m:sty m:val="p"/>
          </m:rPr>
          <w:rPr>
            <w:rFonts w:ascii="Cambria Math" w:hAnsi="Cambria Math"/>
          </w:rPr>
          <m:t>Δ</m:t>
        </m:r>
      </m:oMath>
      <w:r w:rsidRPr="000048B7">
        <w:t>T correspond à la différence de température</w:t>
      </w:r>
      <w:r w:rsidR="00680601" w:rsidRPr="000048B7">
        <w:t xml:space="preserve"> entre la température ambiante et </w:t>
      </w:r>
      <w:r w:rsidR="00680601" w:rsidRPr="000048B7">
        <w:lastRenderedPageBreak/>
        <w:t xml:space="preserve">la température maximale de la piste. La variable </w:t>
      </w:r>
      <m:oMath>
        <m:r>
          <w:rPr>
            <w:rFonts w:ascii="Cambria Math" w:hAnsi="Cambria Math"/>
          </w:rPr>
          <m:t>t</m:t>
        </m:r>
      </m:oMath>
      <w:r w:rsidR="00680601" w:rsidRPr="000048B7">
        <w:t xml:space="preserve"> correspond à l’épaisseur des pistes en oz. Finalement, la variable </w:t>
      </w:r>
      <m:oMath>
        <m:r>
          <w:rPr>
            <w:rFonts w:ascii="Cambria Math" w:hAnsi="Cambria Math"/>
          </w:rPr>
          <m:t>I</m:t>
        </m:r>
      </m:oMath>
      <w:r w:rsidR="00680601" w:rsidRPr="000048B7">
        <w:t xml:space="preserve"> correspond au courant passant dans le fil.</w:t>
      </w:r>
    </w:p>
    <w:p w14:paraId="66EC2F97" w14:textId="49F578D2" w:rsidR="005D36DC" w:rsidRPr="000048B7" w:rsidRDefault="005D36DC" w:rsidP="00DB0625">
      <w:pPr>
        <w:pStyle w:val="Corpsdetexte15interligne"/>
      </w:pPr>
      <w:r w:rsidRPr="000048B7">
        <w:t xml:space="preserve">En utilisant cette formule et en attribuant un courant maximal de </w:t>
      </w:r>
      <w:r w:rsidR="00DF4735" w:rsidRPr="000048B7">
        <w:t>2</w:t>
      </w:r>
      <w:r w:rsidRPr="000048B7">
        <w:t xml:space="preserve">A, une différence de température de </w:t>
      </w:r>
      <w:r w:rsidR="00D66041" w:rsidRPr="000048B7">
        <w:t>2</w:t>
      </w:r>
      <w:r w:rsidRPr="000048B7">
        <w:t>0°C et une épaisseur de piste de 1oz, j’ai obtenu une largeur de piste requise de 20mil. C’est donc la largeur utilisée afin de transférer le courant jusqu’au bobines.</w:t>
      </w:r>
    </w:p>
    <w:p w14:paraId="6998ED2C" w14:textId="77777777" w:rsidR="009E334E" w:rsidRPr="000048B7" w:rsidRDefault="009E334E" w:rsidP="00AC0B14">
      <w:pPr>
        <w:pStyle w:val="Figure"/>
      </w:pPr>
      <w:r w:rsidRPr="000048B7">
        <w:drawing>
          <wp:inline distT="0" distB="0" distL="0" distR="0" wp14:anchorId="1C152231" wp14:editId="17708026">
            <wp:extent cx="5934710" cy="3959225"/>
            <wp:effectExtent l="0" t="0" r="8890" b="3175"/>
            <wp:docPr id="170768989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152C792D" w14:textId="708687A2" w:rsidR="004108E3" w:rsidRPr="000048B7" w:rsidRDefault="009E334E" w:rsidP="004108E3">
      <w:pPr>
        <w:pStyle w:val="Lgende"/>
      </w:pPr>
      <w:bookmarkStart w:id="121" w:name="_Ref205973000"/>
      <w:bookmarkStart w:id="122" w:name="_Toc206119005"/>
      <w:r w:rsidRPr="000048B7">
        <w:t xml:space="preserve">Figure </w:t>
      </w:r>
      <w:r w:rsidRPr="000048B7">
        <w:fldChar w:fldCharType="begin"/>
      </w:r>
      <w:r w:rsidRPr="000048B7">
        <w:instrText xml:space="preserve"> SEQ Figure \* ARABIC </w:instrText>
      </w:r>
      <w:r w:rsidRPr="000048B7">
        <w:fldChar w:fldCharType="separate"/>
      </w:r>
      <w:r w:rsidR="0078601C">
        <w:rPr>
          <w:noProof/>
        </w:rPr>
        <w:t>44</w:t>
      </w:r>
      <w:r w:rsidRPr="000048B7">
        <w:fldChar w:fldCharType="end"/>
      </w:r>
      <w:bookmarkEnd w:id="121"/>
      <w:r w:rsidRPr="000048B7">
        <w:t>: Vue du dessus de la carte de prototype final sur Altium</w:t>
      </w:r>
      <w:bookmarkEnd w:id="122"/>
    </w:p>
    <w:p w14:paraId="2ACFB070" w14:textId="66316CBE" w:rsidR="009E334E" w:rsidRPr="000048B7" w:rsidRDefault="004108E3" w:rsidP="004108E3">
      <w:pPr>
        <w:pStyle w:val="Lgende"/>
        <w:jc w:val="both"/>
      </w:pPr>
      <w:r w:rsidRPr="000048B7">
        <w:t>Source : Réalisé par G. Mariot</w:t>
      </w:r>
    </w:p>
    <w:p w14:paraId="3B402967" w14:textId="128DEBBA" w:rsidR="009E334E" w:rsidRPr="000048B7" w:rsidRDefault="009E334E" w:rsidP="0028348C">
      <w:pPr>
        <w:pStyle w:val="Figure"/>
      </w:pPr>
      <w:r w:rsidRPr="000048B7">
        <w:lastRenderedPageBreak/>
        <w:drawing>
          <wp:inline distT="0" distB="0" distL="0" distR="0" wp14:anchorId="18D56D84" wp14:editId="3DBF6F18">
            <wp:extent cx="5934710" cy="3985260"/>
            <wp:effectExtent l="0" t="0" r="8890" b="0"/>
            <wp:docPr id="2304213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4710" cy="3985260"/>
                    </a:xfrm>
                    <a:prstGeom prst="rect">
                      <a:avLst/>
                    </a:prstGeom>
                    <a:noFill/>
                    <a:ln>
                      <a:noFill/>
                    </a:ln>
                  </pic:spPr>
                </pic:pic>
              </a:graphicData>
            </a:graphic>
          </wp:inline>
        </w:drawing>
      </w:r>
    </w:p>
    <w:p w14:paraId="590F16A3" w14:textId="1E46454D" w:rsidR="004108E3" w:rsidRPr="000048B7" w:rsidRDefault="009E334E" w:rsidP="004108E3">
      <w:pPr>
        <w:pStyle w:val="Lgende"/>
      </w:pPr>
      <w:bookmarkStart w:id="123" w:name="_Ref205973008"/>
      <w:bookmarkStart w:id="124" w:name="_Toc206119006"/>
      <w:r w:rsidRPr="000048B7">
        <w:t xml:space="preserve">Figure </w:t>
      </w:r>
      <w:r w:rsidRPr="000048B7">
        <w:fldChar w:fldCharType="begin"/>
      </w:r>
      <w:r w:rsidRPr="000048B7">
        <w:instrText xml:space="preserve"> SEQ Figure \* ARABIC </w:instrText>
      </w:r>
      <w:r w:rsidRPr="000048B7">
        <w:fldChar w:fldCharType="separate"/>
      </w:r>
      <w:r w:rsidR="0078601C">
        <w:rPr>
          <w:noProof/>
        </w:rPr>
        <w:t>45</w:t>
      </w:r>
      <w:r w:rsidRPr="000048B7">
        <w:fldChar w:fldCharType="end"/>
      </w:r>
      <w:bookmarkEnd w:id="123"/>
      <w:r w:rsidRPr="000048B7">
        <w:t xml:space="preserve">: Vue du </w:t>
      </w:r>
      <w:r w:rsidRPr="000048B7">
        <w:rPr>
          <w:rStyle w:val="Caractresdenotedebasdepage"/>
        </w:rPr>
        <w:t>dessous</w:t>
      </w:r>
      <w:r w:rsidRPr="000048B7">
        <w:t xml:space="preserve"> de la carte de prototype final sur Altium</w:t>
      </w:r>
      <w:bookmarkEnd w:id="124"/>
    </w:p>
    <w:p w14:paraId="2C3721E8" w14:textId="32E46127" w:rsidR="001E3719" w:rsidRPr="000048B7" w:rsidRDefault="004108E3" w:rsidP="004108E3">
      <w:pPr>
        <w:pStyle w:val="Lgende"/>
      </w:pPr>
      <w:r w:rsidRPr="000048B7">
        <w:t>Source : Réalisé par G. Mariot</w:t>
      </w:r>
    </w:p>
    <w:p w14:paraId="3F394DD1" w14:textId="5AEB47D2" w:rsidR="001E3719" w:rsidRPr="000048B7" w:rsidRDefault="001E3719" w:rsidP="00DB0625">
      <w:pPr>
        <w:pStyle w:val="Corpsdetexte1"/>
      </w:pPr>
      <w:r w:rsidRPr="000048B7">
        <w:t>Le schéma complet et la liste des matériaux est disponible en Annexe.</w:t>
      </w:r>
    </w:p>
    <w:p w14:paraId="1120458D" w14:textId="53FA2A65" w:rsidR="003D60A9" w:rsidRPr="000048B7" w:rsidRDefault="003D60A9" w:rsidP="00DB0625">
      <w:pPr>
        <w:pStyle w:val="Titre3"/>
      </w:pPr>
      <w:bookmarkStart w:id="125" w:name="_Toc206118958"/>
      <w:r w:rsidRPr="000048B7">
        <w:t>Assemblage et Tests</w:t>
      </w:r>
      <w:bookmarkEnd w:id="125"/>
    </w:p>
    <w:p w14:paraId="13A24567" w14:textId="52311679" w:rsidR="003D60A9" w:rsidRPr="000048B7" w:rsidRDefault="003D60A9" w:rsidP="00DB0625">
      <w:pPr>
        <w:pStyle w:val="Corpsdetexte15interligne"/>
      </w:pPr>
      <w:r w:rsidRPr="000048B7">
        <w:t xml:space="preserve">Afin de pouvoir tester différents fournisseurs, </w:t>
      </w:r>
      <w:r w:rsidR="00F5668C" w:rsidRPr="000048B7">
        <w:t xml:space="preserve">j’ai demandé à commander une carte chez </w:t>
      </w:r>
      <w:r w:rsidR="00E5472E" w:rsidRPr="000048B7">
        <w:t>Eurocircuits</w:t>
      </w:r>
      <w:r w:rsidR="00F5668C" w:rsidRPr="000048B7">
        <w:t>, qui avait déjà été le fournisseur pour mon prototype de matrice 3x3, et chez JLCPCB qui réalise des PCB pour un co</w:t>
      </w:r>
      <w:r w:rsidR="0028348C">
        <w:t>ût</w:t>
      </w:r>
      <w:r w:rsidR="00F5668C" w:rsidRPr="000048B7">
        <w:t xml:space="preserve"> bien moins élevé et dont les tolérances de production sont moins strictes (écarts des pistes moins important pour une épaisseur de cuivre plus élevée).</w:t>
      </w:r>
    </w:p>
    <w:p w14:paraId="2450781C" w14:textId="77777777" w:rsidR="004108E3" w:rsidRPr="000048B7" w:rsidRDefault="004108E3" w:rsidP="00DB0625">
      <w:pPr>
        <w:pStyle w:val="Corpsdetexte15interligne"/>
      </w:pPr>
    </w:p>
    <w:p w14:paraId="22F583FA" w14:textId="42863EF9" w:rsidR="00F5668C" w:rsidRPr="000048B7" w:rsidRDefault="00F5668C" w:rsidP="00DB0625">
      <w:pPr>
        <w:pStyle w:val="Corpsdetexte15interligne"/>
      </w:pPr>
      <w:r w:rsidRPr="000048B7">
        <w:t xml:space="preserve">La première chose que j’ai fait en recevant les cartes </w:t>
      </w:r>
      <w:r w:rsidR="0095261C" w:rsidRPr="000048B7">
        <w:t>a été</w:t>
      </w:r>
      <w:r w:rsidRPr="000048B7">
        <w:t xml:space="preserve"> de vérifier la résistance </w:t>
      </w:r>
      <w:r w:rsidR="0095261C" w:rsidRPr="000048B7">
        <w:t xml:space="preserve">des bobines. Dans un premier temps entre </w:t>
      </w:r>
      <w:r w:rsidR="00E5472E" w:rsidRPr="000048B7">
        <w:t>les deux extrémités</w:t>
      </w:r>
      <w:r w:rsidR="0095261C" w:rsidRPr="000048B7">
        <w:t xml:space="preserve"> des bobines puis dans un deuxième temps en de la sortie 1 et 2 des ponts en H.</w:t>
      </w:r>
    </w:p>
    <w:p w14:paraId="50C38DCC" w14:textId="7B42463F" w:rsidR="004108E3" w:rsidRPr="000048B7" w:rsidRDefault="004108E3" w:rsidP="00DB0625">
      <w:pPr>
        <w:pStyle w:val="Corpsdetexte15interligne"/>
      </w:pPr>
    </w:p>
    <w:p w14:paraId="68228872" w14:textId="77777777" w:rsidR="004108E3" w:rsidRPr="000048B7" w:rsidRDefault="004108E3" w:rsidP="00DB0625">
      <w:pPr>
        <w:pStyle w:val="Corpsdetexte15interligne"/>
      </w:pPr>
    </w:p>
    <w:tbl>
      <w:tblPr>
        <w:tblStyle w:val="Grilledutableau"/>
        <w:tblW w:w="0" w:type="auto"/>
        <w:tblLook w:val="04A0" w:firstRow="1" w:lastRow="0" w:firstColumn="1" w:lastColumn="0" w:noHBand="0" w:noVBand="1"/>
      </w:tblPr>
      <w:tblGrid>
        <w:gridCol w:w="3115"/>
        <w:gridCol w:w="3115"/>
        <w:gridCol w:w="3115"/>
      </w:tblGrid>
      <w:tr w:rsidR="0095261C" w:rsidRPr="000048B7" w14:paraId="6B88205A" w14:textId="77777777" w:rsidTr="0095261C">
        <w:tc>
          <w:tcPr>
            <w:tcW w:w="3115" w:type="dxa"/>
          </w:tcPr>
          <w:p w14:paraId="014171C1" w14:textId="59D86EFC" w:rsidR="0095261C" w:rsidRPr="0028348C" w:rsidRDefault="0095261C" w:rsidP="0028348C">
            <w:pPr>
              <w:pStyle w:val="Contenudetableau"/>
              <w:jc w:val="center"/>
              <w:rPr>
                <w:b/>
                <w:bCs/>
              </w:rPr>
            </w:pPr>
            <w:r w:rsidRPr="0028348C">
              <w:rPr>
                <w:b/>
                <w:bCs/>
              </w:rPr>
              <w:lastRenderedPageBreak/>
              <w:t>Paramètre</w:t>
            </w:r>
          </w:p>
        </w:tc>
        <w:tc>
          <w:tcPr>
            <w:tcW w:w="3115" w:type="dxa"/>
          </w:tcPr>
          <w:p w14:paraId="46B5B1C2" w14:textId="4304ECEF" w:rsidR="0095261C" w:rsidRPr="0028348C" w:rsidRDefault="0095261C" w:rsidP="0028348C">
            <w:pPr>
              <w:pStyle w:val="Contenudetableau"/>
              <w:jc w:val="center"/>
              <w:rPr>
                <w:b/>
                <w:bCs/>
              </w:rPr>
            </w:pPr>
            <w:r w:rsidRPr="0028348C">
              <w:rPr>
                <w:b/>
                <w:bCs/>
              </w:rPr>
              <w:t>JLCPCB</w:t>
            </w:r>
            <w:r w:rsidR="006053B4" w:rsidRPr="0028348C">
              <w:rPr>
                <w:b/>
                <w:bCs/>
              </w:rPr>
              <w:t xml:space="preserve"> (pistes 2oz)</w:t>
            </w:r>
          </w:p>
        </w:tc>
        <w:tc>
          <w:tcPr>
            <w:tcW w:w="3115" w:type="dxa"/>
          </w:tcPr>
          <w:p w14:paraId="4371459B" w14:textId="3E65B0B7" w:rsidR="0095261C" w:rsidRPr="0028348C" w:rsidRDefault="0095261C" w:rsidP="0028348C">
            <w:pPr>
              <w:pStyle w:val="Contenudetableau"/>
              <w:jc w:val="center"/>
              <w:rPr>
                <w:b/>
                <w:bCs/>
              </w:rPr>
            </w:pPr>
            <w:r w:rsidRPr="0028348C">
              <w:rPr>
                <w:b/>
                <w:bCs/>
              </w:rPr>
              <w:t>Eurocircuits</w:t>
            </w:r>
            <w:r w:rsidR="006053B4" w:rsidRPr="0028348C">
              <w:rPr>
                <w:b/>
                <w:bCs/>
              </w:rPr>
              <w:t xml:space="preserve"> (pistes 1oz)</w:t>
            </w:r>
          </w:p>
        </w:tc>
      </w:tr>
      <w:tr w:rsidR="0095261C" w:rsidRPr="000048B7" w14:paraId="2D83E8E3" w14:textId="77777777" w:rsidTr="0095261C">
        <w:tc>
          <w:tcPr>
            <w:tcW w:w="3115" w:type="dxa"/>
          </w:tcPr>
          <w:p w14:paraId="604DFCC0" w14:textId="3E4FAC73" w:rsidR="0095261C" w:rsidRPr="000048B7" w:rsidRDefault="0095261C" w:rsidP="0028348C">
            <w:pPr>
              <w:pStyle w:val="Contenudetableau"/>
              <w:jc w:val="center"/>
            </w:pPr>
            <w:r w:rsidRPr="000048B7">
              <w:t>Résistance bornes des bobines</w:t>
            </w:r>
          </w:p>
        </w:tc>
        <w:tc>
          <w:tcPr>
            <w:tcW w:w="3115" w:type="dxa"/>
          </w:tcPr>
          <w:p w14:paraId="2AE64CDC" w14:textId="254F3E07" w:rsidR="0095261C" w:rsidRPr="000048B7" w:rsidRDefault="0095261C" w:rsidP="0028348C">
            <w:pPr>
              <w:pStyle w:val="Contenudetableau"/>
              <w:jc w:val="center"/>
            </w:pPr>
            <w:r w:rsidRPr="000048B7">
              <w:t>0.3 Ohm</w:t>
            </w:r>
          </w:p>
        </w:tc>
        <w:tc>
          <w:tcPr>
            <w:tcW w:w="3115" w:type="dxa"/>
          </w:tcPr>
          <w:p w14:paraId="601F581B" w14:textId="4A7F9A07" w:rsidR="0095261C" w:rsidRPr="000048B7" w:rsidRDefault="0095261C" w:rsidP="0028348C">
            <w:pPr>
              <w:pStyle w:val="Contenudetableau"/>
              <w:jc w:val="center"/>
            </w:pPr>
            <w:r w:rsidRPr="000048B7">
              <w:t>0.5 Ohm</w:t>
            </w:r>
          </w:p>
        </w:tc>
      </w:tr>
      <w:tr w:rsidR="0095261C" w:rsidRPr="000048B7" w14:paraId="51283E92" w14:textId="77777777" w:rsidTr="0095261C">
        <w:tc>
          <w:tcPr>
            <w:tcW w:w="3115" w:type="dxa"/>
          </w:tcPr>
          <w:p w14:paraId="388A2794" w14:textId="110F48F9" w:rsidR="0095261C" w:rsidRPr="000048B7" w:rsidRDefault="0095261C" w:rsidP="0028348C">
            <w:pPr>
              <w:pStyle w:val="Contenudetableau"/>
              <w:jc w:val="center"/>
            </w:pPr>
            <w:r w:rsidRPr="000048B7">
              <w:t>Résistance bornes pont en H</w:t>
            </w:r>
          </w:p>
        </w:tc>
        <w:tc>
          <w:tcPr>
            <w:tcW w:w="3115" w:type="dxa"/>
          </w:tcPr>
          <w:p w14:paraId="271D2DD0" w14:textId="48D9DB9E" w:rsidR="0095261C" w:rsidRPr="000048B7" w:rsidRDefault="0095261C" w:rsidP="0028348C">
            <w:pPr>
              <w:pStyle w:val="Contenudetableau"/>
              <w:jc w:val="center"/>
            </w:pPr>
            <w:r w:rsidRPr="000048B7">
              <w:t>0.5 Ohm</w:t>
            </w:r>
          </w:p>
        </w:tc>
        <w:tc>
          <w:tcPr>
            <w:tcW w:w="3115" w:type="dxa"/>
          </w:tcPr>
          <w:p w14:paraId="25733E42" w14:textId="5DD899FB" w:rsidR="0095261C" w:rsidRPr="000048B7" w:rsidRDefault="0095261C" w:rsidP="0028348C">
            <w:pPr>
              <w:pStyle w:val="Contenudetableau"/>
              <w:jc w:val="center"/>
            </w:pPr>
            <w:r w:rsidRPr="000048B7">
              <w:t>0.6 Ohm</w:t>
            </w:r>
          </w:p>
        </w:tc>
      </w:tr>
    </w:tbl>
    <w:p w14:paraId="30EF77B8" w14:textId="53632CB2" w:rsidR="004108E3" w:rsidRPr="000048B7" w:rsidRDefault="0022342C" w:rsidP="004108E3">
      <w:pPr>
        <w:pStyle w:val="Lgende"/>
      </w:pPr>
      <w:bookmarkStart w:id="126" w:name="_Ref205976174"/>
      <w:bookmarkStart w:id="127" w:name="_Toc206119010"/>
      <w:r w:rsidRPr="000048B7">
        <w:t xml:space="preserve">Tableau </w:t>
      </w:r>
      <w:r w:rsidRPr="000048B7">
        <w:fldChar w:fldCharType="begin"/>
      </w:r>
      <w:r w:rsidRPr="000048B7">
        <w:instrText xml:space="preserve"> SEQ Tableau \* ARABIC </w:instrText>
      </w:r>
      <w:r w:rsidRPr="000048B7">
        <w:fldChar w:fldCharType="separate"/>
      </w:r>
      <w:r w:rsidR="0078601C">
        <w:rPr>
          <w:noProof/>
        </w:rPr>
        <w:t>3</w:t>
      </w:r>
      <w:r w:rsidRPr="000048B7">
        <w:fldChar w:fldCharType="end"/>
      </w:r>
      <w:bookmarkEnd w:id="126"/>
      <w:r w:rsidRPr="000048B7">
        <w:t>: Comparatif des résistances des bobines des cartes de prototype final</w:t>
      </w:r>
      <w:bookmarkEnd w:id="127"/>
    </w:p>
    <w:p w14:paraId="2E08ED83" w14:textId="6DD0A07D" w:rsidR="0022342C" w:rsidRPr="000048B7" w:rsidRDefault="004108E3" w:rsidP="004108E3">
      <w:pPr>
        <w:pStyle w:val="Lgende"/>
      </w:pPr>
      <w:r w:rsidRPr="000048B7">
        <w:t>Source : Réalisé par G. Mariot</w:t>
      </w:r>
    </w:p>
    <w:p w14:paraId="51920D74" w14:textId="08DEFF91" w:rsidR="003449D7" w:rsidRPr="000048B7" w:rsidRDefault="00552DFC" w:rsidP="00DB0625">
      <w:pPr>
        <w:pStyle w:val="Corpsdetexte15interligne"/>
      </w:pPr>
      <w:r w:rsidRPr="000048B7">
        <w:t xml:space="preserve">En se basant sur la valeur des résistances mesurée sur les cartes (Visible sur le </w:t>
      </w:r>
      <w:r w:rsidRPr="000048B7">
        <w:fldChar w:fldCharType="begin"/>
      </w:r>
      <w:r w:rsidRPr="000048B7">
        <w:instrText xml:space="preserve"> REF _Ref205976174 \h </w:instrText>
      </w:r>
      <w:r w:rsidRPr="000048B7">
        <w:fldChar w:fldCharType="separate"/>
      </w:r>
      <w:r w:rsidR="0078601C" w:rsidRPr="000048B7">
        <w:t xml:space="preserve">Tableau </w:t>
      </w:r>
      <w:r w:rsidR="0078601C">
        <w:rPr>
          <w:noProof/>
        </w:rPr>
        <w:t>3</w:t>
      </w:r>
      <w:r w:rsidRPr="000048B7">
        <w:fldChar w:fldCharType="end"/>
      </w:r>
      <w:r w:rsidRPr="000048B7">
        <w:t xml:space="preserve">) et en utilisant la loi d’Ohm, on peut en déduire que la consommation maximale des bobines ne sera pas des 2A que j’avais prévu mais plutôt de respectivement 10A et 8.3A. </w:t>
      </w:r>
      <w:r w:rsidR="003449D7" w:rsidRPr="000048B7">
        <w:t>Il y a donc risque de détection de court-circuit sur l’alimentation que je vais utiliser et j’ai dû désactiver cette protection pour outrepasser ceci.</w:t>
      </w:r>
      <w:r w:rsidR="00B04D90" w:rsidRPr="000048B7">
        <w:t xml:space="preserve"> Cependant, </w:t>
      </w:r>
      <w:r w:rsidR="001C73A1" w:rsidRPr="000048B7">
        <w:t>en modifiant la formule de l’IPC-2221, on obtient une différence de température qui passe de 20°C à 6.</w:t>
      </w:r>
      <w:r w:rsidR="000151E0" w:rsidRPr="000048B7">
        <w:t>4</w:t>
      </w:r>
      <w:r w:rsidR="001C73A1" w:rsidRPr="000048B7">
        <w:t>°C pour 2A.</w:t>
      </w:r>
    </w:p>
    <w:p w14:paraId="3B94035D" w14:textId="48B815C5" w:rsidR="003F1136" w:rsidRPr="000048B7" w:rsidRDefault="000F6A4C" w:rsidP="00DB0625">
      <w:pPr>
        <w:pStyle w:val="Corpsdetexte15interligne"/>
      </w:pPr>
      <w:r w:rsidRPr="000048B7">
        <w:t>Pour ce qui est de l’assemblage</w:t>
      </w:r>
      <w:r w:rsidR="003F1136" w:rsidRPr="000048B7">
        <w:t xml:space="preserve"> et du test des cartes, j’ai eu le temps d’assembler les cartes et de réaliser un simple programme à transférer sur le circuit. J’ai réalisé </w:t>
      </w:r>
      <w:r w:rsidR="00E5472E" w:rsidRPr="000048B7">
        <w:t>plusieurs assemblages</w:t>
      </w:r>
      <w:r w:rsidR="003F1136" w:rsidRPr="000048B7">
        <w:t xml:space="preserve"> de carte espacés chacun de quelques jours car les composants ont pris plus de temps à arriver que les cartes. </w:t>
      </w:r>
    </w:p>
    <w:p w14:paraId="2CC94E90" w14:textId="4989E7A9" w:rsidR="003F1136" w:rsidRPr="000048B7" w:rsidRDefault="003F1136" w:rsidP="00DB0625">
      <w:pPr>
        <w:pStyle w:val="Corpsdetexte15interligne"/>
      </w:pPr>
      <w:r w:rsidRPr="000048B7">
        <w:t>Lors de mon premier assemblage sur la carte d’</w:t>
      </w:r>
      <w:r w:rsidR="00E5472E" w:rsidRPr="000048B7">
        <w:t>Eurocircuits</w:t>
      </w:r>
      <w:r w:rsidRPr="000048B7">
        <w:t>, un court-circuit s’est produit au niveau du microcontrôleur et n’ayant pas d’autres composants, j’ai relancé une commande de composants afin de remplacer celui-ci.</w:t>
      </w:r>
    </w:p>
    <w:p w14:paraId="12E17D36" w14:textId="29B54FBF" w:rsidR="000F6A4C" w:rsidRPr="000048B7" w:rsidRDefault="003F1136" w:rsidP="00DB0625">
      <w:pPr>
        <w:pStyle w:val="Corpsdetexte15interligne"/>
      </w:pPr>
      <w:r w:rsidRPr="000048B7">
        <w:t xml:space="preserve">Lors de mon deuxième assemblage, la </w:t>
      </w:r>
      <w:r w:rsidR="00224643" w:rsidRPr="000048B7">
        <w:t xml:space="preserve">pâte de soudure ne s’était pas assez bien </w:t>
      </w:r>
      <w:r w:rsidR="00E5472E" w:rsidRPr="000048B7">
        <w:t>appliquée</w:t>
      </w:r>
      <w:r w:rsidR="00224643" w:rsidRPr="000048B7">
        <w:t xml:space="preserve"> sur la carte car le stencil n’était pas correctement adapté à une carte de JLCPCB. Pas assez de pâte n’a été appliqué sur les ponts en H et un seul, </w:t>
      </w:r>
      <w:r w:rsidR="00E5472E">
        <w:t>que</w:t>
      </w:r>
      <w:r w:rsidR="00224643" w:rsidRPr="000048B7">
        <w:t xml:space="preserve"> j’avais </w:t>
      </w:r>
      <w:r w:rsidR="00E5472E" w:rsidRPr="000048B7">
        <w:t>corrigé</w:t>
      </w:r>
      <w:r w:rsidR="00224643" w:rsidRPr="000048B7">
        <w:t xml:space="preserve"> à la main, a pu rediriger de l’énergie vers sa bobine. Dans son cas, cet assemblage se comportait bizarrement. En effet, au lieu de consommer l’</w:t>
      </w:r>
      <w:r w:rsidR="00E5472E" w:rsidRPr="000048B7">
        <w:t>ampérage</w:t>
      </w:r>
      <w:r w:rsidR="00224643" w:rsidRPr="000048B7">
        <w:t xml:space="preserve"> maximum fourni, j’ai obtenu une fluctuation du courant lors de mes tests.</w:t>
      </w:r>
    </w:p>
    <w:p w14:paraId="0C8DA915" w14:textId="77777777" w:rsidR="00073739" w:rsidRPr="000048B7" w:rsidRDefault="00073739" w:rsidP="001D728D">
      <w:pPr>
        <w:pStyle w:val="Figure"/>
      </w:pPr>
      <w:r w:rsidRPr="000048B7">
        <w:lastRenderedPageBreak/>
        <w:drawing>
          <wp:inline distT="0" distB="0" distL="0" distR="0" wp14:anchorId="44BEEED1" wp14:editId="1ABAB817">
            <wp:extent cx="5340865" cy="2743574"/>
            <wp:effectExtent l="0" t="0" r="0" b="0"/>
            <wp:docPr id="392259915"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083"/>
                    <a:stretch>
                      <a:fillRect/>
                    </a:stretch>
                  </pic:blipFill>
                  <pic:spPr bwMode="auto">
                    <a:xfrm>
                      <a:off x="0" y="0"/>
                      <a:ext cx="5341373" cy="2743835"/>
                    </a:xfrm>
                    <a:prstGeom prst="rect">
                      <a:avLst/>
                    </a:prstGeom>
                    <a:noFill/>
                    <a:ln>
                      <a:noFill/>
                    </a:ln>
                    <a:extLst>
                      <a:ext uri="{53640926-AAD7-44D8-BBD7-CCE9431645EC}">
                        <a14:shadowObscured xmlns:a14="http://schemas.microsoft.com/office/drawing/2010/main"/>
                      </a:ext>
                    </a:extLst>
                  </pic:spPr>
                </pic:pic>
              </a:graphicData>
            </a:graphic>
          </wp:inline>
        </w:drawing>
      </w:r>
    </w:p>
    <w:p w14:paraId="362FE19E" w14:textId="26CDAFD1" w:rsidR="00073739" w:rsidRPr="000048B7" w:rsidRDefault="00073739" w:rsidP="00073739">
      <w:pPr>
        <w:pStyle w:val="Lgende"/>
        <w:jc w:val="both"/>
      </w:pPr>
      <w:bookmarkStart w:id="128" w:name="_Toc206119007"/>
      <w:r w:rsidRPr="000048B7">
        <w:t xml:space="preserve">Figure </w:t>
      </w:r>
      <w:r w:rsidRPr="000048B7">
        <w:fldChar w:fldCharType="begin"/>
      </w:r>
      <w:r w:rsidRPr="000048B7">
        <w:instrText xml:space="preserve"> SEQ Figure \* ARABIC </w:instrText>
      </w:r>
      <w:r w:rsidRPr="000048B7">
        <w:fldChar w:fldCharType="separate"/>
      </w:r>
      <w:r w:rsidR="0078601C">
        <w:rPr>
          <w:noProof/>
        </w:rPr>
        <w:t>46</w:t>
      </w:r>
      <w:r w:rsidRPr="000048B7">
        <w:fldChar w:fldCharType="end"/>
      </w:r>
      <w:r w:rsidRPr="000048B7">
        <w:t>: Deux cartes de prototypes fina</w:t>
      </w:r>
      <w:r w:rsidR="002C2212">
        <w:t>ux</w:t>
      </w:r>
      <w:r w:rsidRPr="000048B7">
        <w:t xml:space="preserve"> assemblé</w:t>
      </w:r>
      <w:r w:rsidR="002C2212">
        <w:t>es</w:t>
      </w:r>
      <w:r w:rsidRPr="000048B7">
        <w:t>. A gauche JLCPCB à droite Eurocircuits</w:t>
      </w:r>
      <w:bookmarkEnd w:id="128"/>
    </w:p>
    <w:p w14:paraId="6F449D81" w14:textId="74C76474" w:rsidR="00073739" w:rsidRPr="000048B7" w:rsidRDefault="00073739" w:rsidP="00073739">
      <w:pPr>
        <w:pStyle w:val="Lgende"/>
        <w:jc w:val="both"/>
      </w:pPr>
      <w:r w:rsidRPr="000048B7">
        <w:t>Source : Réalisé par G. Mariot</w:t>
      </w:r>
    </w:p>
    <w:p w14:paraId="41314C66" w14:textId="324417B4" w:rsidR="00224643" w:rsidRPr="000048B7" w:rsidRDefault="002B26F4" w:rsidP="00DB0625">
      <w:pPr>
        <w:pStyle w:val="Corpsdetexte15interligne"/>
      </w:pPr>
      <w:r w:rsidRPr="000048B7">
        <w:t>J</w:t>
      </w:r>
      <w:r w:rsidR="00224643" w:rsidRPr="000048B7">
        <w:t xml:space="preserve">’ai </w:t>
      </w:r>
      <w:r w:rsidR="00E5472E" w:rsidRPr="000048B7">
        <w:t>accompli</w:t>
      </w:r>
      <w:r w:rsidR="00224643" w:rsidRPr="000048B7">
        <w:t xml:space="preserve"> deux autres assemblages sur des cartes de JLCPCB. J’ai </w:t>
      </w:r>
      <w:r w:rsidR="00E5472E" w:rsidRPr="000048B7">
        <w:t>vérifié</w:t>
      </w:r>
      <w:r w:rsidR="00224643" w:rsidRPr="000048B7">
        <w:t xml:space="preserve"> de placer assez de pâte de soudure sous chacun des composants. Cependant, à défaut de ne pas avoir de pâte, une grande partie des composants se sont retrouvés en court-circuit.</w:t>
      </w:r>
    </w:p>
    <w:p w14:paraId="7309D22B" w14:textId="46CDCA92" w:rsidR="00E95E38" w:rsidRPr="000048B7" w:rsidRDefault="00E95E38" w:rsidP="00DB0625">
      <w:pPr>
        <w:pStyle w:val="Corpsdetexte15interligne"/>
      </w:pPr>
      <w:r w:rsidRPr="000048B7">
        <w:t>Finalement, par manque de temps, je n’ai pas pu corriger les problèmes rencontrés lors de ces assemblages et n’ai donc pas pu tester ces cartes pleinement.</w:t>
      </w:r>
    </w:p>
    <w:p w14:paraId="3335FFFF" w14:textId="77777777" w:rsidR="00073739" w:rsidRPr="000048B7" w:rsidRDefault="00073739" w:rsidP="00DB0625">
      <w:pPr>
        <w:pStyle w:val="Corpsdetexte15interligne"/>
      </w:pPr>
    </w:p>
    <w:p w14:paraId="1FB9CBBE" w14:textId="773A42C4" w:rsidR="002A5F1B" w:rsidRPr="000048B7" w:rsidRDefault="00240719" w:rsidP="00DB0625">
      <w:pPr>
        <w:pStyle w:val="Corpsdetexte15interligne"/>
      </w:pPr>
      <w:r w:rsidRPr="000048B7">
        <w:br w:type="page"/>
      </w:r>
    </w:p>
    <w:p w14:paraId="35C9F70A" w14:textId="2CB8D26D" w:rsidR="002A5F1B" w:rsidRPr="000048B7" w:rsidRDefault="00240719" w:rsidP="00DB0625">
      <w:pPr>
        <w:pStyle w:val="Titre1non-numrot"/>
      </w:pPr>
      <w:bookmarkStart w:id="129" w:name="_Toc206118959"/>
      <w:r w:rsidRPr="000048B7">
        <w:lastRenderedPageBreak/>
        <w:t>Conclusion</w:t>
      </w:r>
      <w:bookmarkEnd w:id="129"/>
    </w:p>
    <w:p w14:paraId="20170B42" w14:textId="7B2B407C" w:rsidR="00F96E52" w:rsidRPr="000048B7" w:rsidRDefault="007D1DD3" w:rsidP="001D728D">
      <w:pPr>
        <w:pStyle w:val="Corpsdetexte1"/>
      </w:pPr>
      <w:r w:rsidRPr="000048B7">
        <w:t>Durant ce projet, j’ai réalisé des recherches afin de mieux comprendre les fondements de l’électromagnétisme. J’ai étudié différentes formes de bobines planaires et les ai comparées pour déterminer laquelle serait l</w:t>
      </w:r>
      <w:r w:rsidR="001D728D">
        <w:t>a</w:t>
      </w:r>
      <w:r w:rsidRPr="000048B7">
        <w:t xml:space="preserve"> plus efficace </w:t>
      </w:r>
      <w:r w:rsidR="001D728D">
        <w:t>pour</w:t>
      </w:r>
      <w:r w:rsidRPr="000048B7">
        <w:t xml:space="preserve"> déplacer un aimant de façon fluide.</w:t>
      </w:r>
      <w:r w:rsidR="00123670" w:rsidRPr="000048B7">
        <w:t xml:space="preserve"> </w:t>
      </w:r>
      <w:r w:rsidR="00614067" w:rsidRPr="000048B7">
        <w:t xml:space="preserve">Finalement, j’ai réalisé un premier prototype fonctionnel avec une électronique de contrôle permettant de </w:t>
      </w:r>
      <w:r w:rsidR="001D728D">
        <w:t>gérer</w:t>
      </w:r>
      <w:r w:rsidR="00614067" w:rsidRPr="000048B7">
        <w:t xml:space="preserve"> des cartes externes</w:t>
      </w:r>
      <w:r w:rsidR="001D728D">
        <w:t>.</w:t>
      </w:r>
      <w:r w:rsidR="00614067" w:rsidRPr="000048B7">
        <w:t xml:space="preserve"> Un travail de vulgarisation a cependant été effectué afin de rendre accessible les informations que j’ai récolté de façon claire. En plus de cela, un nouvel angle d’approche est apparu lors de mes recherches qui semble intéressant à aborder si ce projet est reconduit.</w:t>
      </w:r>
    </w:p>
    <w:p w14:paraId="4D26A8CA" w14:textId="72149DC6" w:rsidR="00F93A94" w:rsidRPr="000048B7" w:rsidRDefault="00F93A94" w:rsidP="00DB0625">
      <w:pPr>
        <w:pStyle w:val="Corpsdetexte15interligne"/>
      </w:pPr>
      <w:r w:rsidRPr="000048B7">
        <w:t xml:space="preserve">Lors de ce projet, j’ai </w:t>
      </w:r>
      <w:r w:rsidR="00CB4054" w:rsidRPr="000048B7">
        <w:t>rencontré</w:t>
      </w:r>
      <w:r w:rsidRPr="000048B7">
        <w:t xml:space="preserve"> des difficultés à appréhender les notions d’électromagnétisme qui me manquait et à prendre en main le logiciel de simulation CST. Arrivé à la fin de ce projet, j’ai réussi à atteindre un palier que je trouve satisfaisant dans ma compréhension de l’électromagnétisme et de ce logiciel. La formule très libre du travail de Bachelor m’a forcé à avoir une organisation qui me servira sûrement dans le futur. Je ne pensais pas réussir à accomplir ce projet dans son entièreté mais je suis satisfait des avancées qui ont été faites</w:t>
      </w:r>
      <w:r w:rsidR="004E4956" w:rsidRPr="000048B7">
        <w:t>. Le Miniatur Wunderland a bien pris 10 ans à développer son circuit de Formule 1 grâce à cette technologie</w:t>
      </w:r>
      <w:r w:rsidR="001D728D">
        <w:t xml:space="preserve"> et je ne pense pas que 6 mois de travail puissent suffire à atteindre un tel niveau.</w:t>
      </w:r>
    </w:p>
    <w:p w14:paraId="2F17A78A" w14:textId="3CBBA4C8" w:rsidR="00F96E52" w:rsidRPr="000048B7" w:rsidRDefault="00F93A94" w:rsidP="00DB0625">
      <w:pPr>
        <w:pStyle w:val="Corpsdetexte15interligne"/>
      </w:pPr>
      <w:r w:rsidRPr="000048B7">
        <w:t xml:space="preserve">Cependant, ce projet n’est pas à son terme. Le travail accompli a été fait avec l’idée de documenter mes avancées afin que </w:t>
      </w:r>
      <w:r w:rsidR="00224740">
        <w:t>mes successeurs</w:t>
      </w:r>
      <w:r w:rsidR="00FF2AA7" w:rsidRPr="000048B7">
        <w:t xml:space="preserve"> puisse</w:t>
      </w:r>
      <w:r w:rsidR="00224740">
        <w:t>nt</w:t>
      </w:r>
      <w:r w:rsidR="00FF2AA7" w:rsidRPr="000048B7">
        <w:t xml:space="preserve"> reprendre mon travail de façon la plus efficace possible. </w:t>
      </w:r>
      <w:r w:rsidR="002E356A" w:rsidRPr="000048B7">
        <w:t>La</w:t>
      </w:r>
      <w:r w:rsidR="00FF2AA7" w:rsidRPr="000048B7">
        <w:t xml:space="preserve"> méthode de déplacement</w:t>
      </w:r>
      <w:r w:rsidR="002E356A" w:rsidRPr="000048B7">
        <w:t xml:space="preserve"> explorée dans le chapitre </w:t>
      </w:r>
      <w:r w:rsidR="002E356A" w:rsidRPr="000048B7">
        <w:fldChar w:fldCharType="begin"/>
      </w:r>
      <w:r w:rsidR="002E356A" w:rsidRPr="000048B7">
        <w:instrText xml:space="preserve"> REF _Ref205981553 \r \h </w:instrText>
      </w:r>
      <w:r w:rsidR="002E356A" w:rsidRPr="000048B7">
        <w:fldChar w:fldCharType="separate"/>
      </w:r>
      <w:r w:rsidR="0078601C">
        <w:t>2.4</w:t>
      </w:r>
      <w:r w:rsidR="002E356A" w:rsidRPr="000048B7">
        <w:fldChar w:fldCharType="end"/>
      </w:r>
      <w:r w:rsidR="00FF2AA7" w:rsidRPr="000048B7">
        <w:t xml:space="preserve"> mériterait qu’on s’attarde dessus car elle semble être bien plus facile et économe à mettre en place tout en étant moins </w:t>
      </w:r>
      <w:r w:rsidR="00683B2B">
        <w:t>énergivore</w:t>
      </w:r>
      <w:r w:rsidR="00FF2AA7" w:rsidRPr="000048B7">
        <w:t>.</w:t>
      </w:r>
    </w:p>
    <w:p w14:paraId="39831454" w14:textId="77777777" w:rsidR="002A5F1B" w:rsidRPr="000048B7" w:rsidRDefault="00240719" w:rsidP="00DB0625">
      <w:pPr>
        <w:pStyle w:val="Corpsdetexte15interligne"/>
      </w:pPr>
      <w:r w:rsidRPr="000048B7">
        <w:br w:type="page"/>
      </w:r>
    </w:p>
    <w:p w14:paraId="74AFA105" w14:textId="589999B7" w:rsidR="002A5F1B" w:rsidRPr="000048B7" w:rsidRDefault="00240719" w:rsidP="00DB0625">
      <w:pPr>
        <w:pStyle w:val="Titre1non-numrot"/>
      </w:pPr>
      <w:bookmarkStart w:id="130" w:name="_Toc206118960"/>
      <w:r w:rsidRPr="000048B7">
        <w:lastRenderedPageBreak/>
        <w:t>Annexes</w:t>
      </w:r>
      <w:bookmarkEnd w:id="130"/>
    </w:p>
    <w:p w14:paraId="5FDE9F88" w14:textId="17AAE404" w:rsidR="002A5F1B" w:rsidRPr="000048B7" w:rsidRDefault="00240719" w:rsidP="00DB0625">
      <w:pPr>
        <w:pStyle w:val="Corpsdetexte15interligne"/>
      </w:pPr>
      <w:r w:rsidRPr="000048B7">
        <w:rPr>
          <w:i/>
        </w:rPr>
        <w:t>.</w:t>
      </w:r>
      <w:r w:rsidRPr="000048B7">
        <w:br w:type="page"/>
      </w:r>
    </w:p>
    <w:p w14:paraId="3EEEEF55" w14:textId="26E0467B" w:rsidR="00207F0A" w:rsidRPr="000048B7" w:rsidRDefault="00240719" w:rsidP="00DB0625">
      <w:pPr>
        <w:pStyle w:val="Annexes"/>
      </w:pPr>
      <w:bookmarkStart w:id="131" w:name="_Toc206119011"/>
      <w:r w:rsidRPr="000048B7">
        <w:lastRenderedPageBreak/>
        <w:t>Annexe 1</w:t>
      </w:r>
      <w:r w:rsidR="00590111" w:rsidRPr="000048B7">
        <w:t xml:space="preserve"> : </w:t>
      </w:r>
      <w:r w:rsidR="00207F0A" w:rsidRPr="000048B7">
        <w:t>Tests des aimants</w:t>
      </w:r>
      <w:bookmarkEnd w:id="131"/>
    </w:p>
    <w:p w14:paraId="6F606B97" w14:textId="77777777" w:rsidR="00207F0A" w:rsidRPr="000048B7" w:rsidRDefault="00207F0A" w:rsidP="00DB0625">
      <w:pPr>
        <w:pStyle w:val="Titre2non-numrothorsTDM"/>
      </w:pPr>
      <w:r w:rsidRPr="000048B7">
        <w:t>Objectif de Test</w:t>
      </w:r>
    </w:p>
    <w:p w14:paraId="610C6648" w14:textId="77777777" w:rsidR="00207F0A" w:rsidRPr="000048B7" w:rsidRDefault="00207F0A" w:rsidP="00207F0A">
      <w:r w:rsidRPr="000048B7">
        <w:t>Vérifier le mouvement d'un réseau de Halbach sur des bobines planaires linéaires. Déterminer la valeur minimale d'intensité du courant nécessaire</w:t>
      </w:r>
    </w:p>
    <w:p w14:paraId="33BCBDAF" w14:textId="77777777" w:rsidR="00207F0A" w:rsidRPr="000048B7" w:rsidRDefault="00207F0A" w:rsidP="00DB0625">
      <w:pPr>
        <w:pStyle w:val="Titre2non-numrothorsTDM"/>
      </w:pPr>
      <w:r w:rsidRPr="000048B7">
        <w:t>Conditions</w:t>
      </w:r>
    </w:p>
    <w:p w14:paraId="6AC5C122" w14:textId="77777777" w:rsidR="00207F0A" w:rsidRPr="000048B7" w:rsidRDefault="00207F0A" w:rsidP="00207F0A">
      <w:pPr>
        <w:numPr>
          <w:ilvl w:val="0"/>
          <w:numId w:val="17"/>
        </w:numPr>
        <w:spacing w:after="160" w:line="278" w:lineRule="auto"/>
      </w:pPr>
      <w:r w:rsidRPr="000048B7">
        <w:t>Température 22°C</w:t>
      </w:r>
    </w:p>
    <w:p w14:paraId="3F8F1808" w14:textId="77777777" w:rsidR="00207F0A" w:rsidRPr="000048B7" w:rsidRDefault="00207F0A" w:rsidP="00207F0A">
      <w:pPr>
        <w:numPr>
          <w:ilvl w:val="0"/>
          <w:numId w:val="17"/>
        </w:numPr>
        <w:spacing w:after="160" w:line="278" w:lineRule="auto"/>
      </w:pPr>
      <w:r w:rsidRPr="000048B7">
        <w:t>Alimentation 5V – Ampérage variable</w:t>
      </w:r>
    </w:p>
    <w:p w14:paraId="6F99CD49" w14:textId="77777777" w:rsidR="00207F0A" w:rsidRPr="000048B7" w:rsidRDefault="00207F0A" w:rsidP="00207F0A">
      <w:pPr>
        <w:numPr>
          <w:ilvl w:val="0"/>
          <w:numId w:val="17"/>
        </w:numPr>
        <w:spacing w:after="160" w:line="278" w:lineRule="auto"/>
      </w:pPr>
      <w:r w:rsidRPr="000048B7">
        <w:t>Carte Linear Coils v0.1 par Jonas STIRNEMANN</w:t>
      </w:r>
    </w:p>
    <w:p w14:paraId="7A655650" w14:textId="77777777" w:rsidR="00207F0A" w:rsidRPr="000048B7" w:rsidRDefault="00207F0A" w:rsidP="00207F0A">
      <w:pPr>
        <w:numPr>
          <w:ilvl w:val="1"/>
          <w:numId w:val="17"/>
        </w:numPr>
        <w:spacing w:after="160" w:line="278" w:lineRule="auto"/>
      </w:pPr>
      <w:r w:rsidRPr="000048B7">
        <w:t>4x aller-retour de 0.6mm d'espacement et 0.8mm de largeur</w:t>
      </w:r>
    </w:p>
    <w:p w14:paraId="1CAD3160" w14:textId="77777777" w:rsidR="00207F0A" w:rsidRPr="000048B7" w:rsidRDefault="00207F0A" w:rsidP="00207F0A">
      <w:pPr>
        <w:numPr>
          <w:ilvl w:val="1"/>
          <w:numId w:val="17"/>
        </w:numPr>
        <w:spacing w:after="160" w:line="278" w:lineRule="auto"/>
      </w:pPr>
      <w:r w:rsidRPr="000048B7">
        <w:t>1 jumper d'alimentation comprenant 3 pins (noté VCC)</w:t>
      </w:r>
    </w:p>
    <w:p w14:paraId="3B4C0286" w14:textId="7867ABF4" w:rsidR="00207F0A" w:rsidRPr="000048B7" w:rsidRDefault="00207F0A" w:rsidP="00207F0A">
      <w:pPr>
        <w:numPr>
          <w:ilvl w:val="1"/>
          <w:numId w:val="17"/>
        </w:numPr>
        <w:spacing w:after="160" w:line="278" w:lineRule="auto"/>
      </w:pPr>
      <w:r w:rsidRPr="000048B7">
        <w:t>1 jumper de bobines comprenant 3 pins pour l'axe horizontal (</w:t>
      </w:r>
      <w:r w:rsidR="00463D33" w:rsidRPr="000048B7">
        <w:t>A, B</w:t>
      </w:r>
      <w:r w:rsidRPr="000048B7">
        <w:t xml:space="preserve"> et C) et 3 pins pour l'axe vertical (</w:t>
      </w:r>
      <w:r w:rsidR="00463D33" w:rsidRPr="000048B7">
        <w:t>D, E</w:t>
      </w:r>
      <w:r w:rsidRPr="000048B7">
        <w:t xml:space="preserve"> et F).</w:t>
      </w:r>
    </w:p>
    <w:p w14:paraId="6E098F91" w14:textId="77777777" w:rsidR="00207F0A" w:rsidRPr="000048B7" w:rsidRDefault="00207F0A" w:rsidP="00DB0625">
      <w:pPr>
        <w:pStyle w:val="Titre2non-numrothorsTDM"/>
      </w:pPr>
      <w:r w:rsidRPr="000048B7">
        <w:t>Mise en place</w:t>
      </w:r>
    </w:p>
    <w:p w14:paraId="7FD5930D" w14:textId="77777777" w:rsidR="00207F0A" w:rsidRPr="000048B7" w:rsidRDefault="00207F0A" w:rsidP="00207F0A">
      <w:pPr>
        <w:numPr>
          <w:ilvl w:val="0"/>
          <w:numId w:val="18"/>
        </w:numPr>
        <w:spacing w:after="160" w:line="278" w:lineRule="auto"/>
      </w:pPr>
      <w:r w:rsidRPr="000048B7">
        <w:t>Connecter le GND de l'alimentation sur les pins du jumper d'alimentation</w:t>
      </w:r>
    </w:p>
    <w:p w14:paraId="3F7750C9" w14:textId="77777777" w:rsidR="00207F0A" w:rsidRPr="000048B7" w:rsidRDefault="00207F0A" w:rsidP="00207F0A">
      <w:pPr>
        <w:numPr>
          <w:ilvl w:val="0"/>
          <w:numId w:val="18"/>
        </w:numPr>
        <w:spacing w:after="160" w:line="278" w:lineRule="auto"/>
      </w:pPr>
      <w:r w:rsidRPr="000048B7">
        <w:t>Allumer l'alimentation en la paramétrant pour 5V et 5A. Il sera peut-être nécessaire d'annuler la protection court-circuit.</w:t>
      </w:r>
    </w:p>
    <w:p w14:paraId="5F62FA9F" w14:textId="77777777" w:rsidR="00207F0A" w:rsidRPr="000048B7" w:rsidRDefault="00207F0A" w:rsidP="00207F0A">
      <w:pPr>
        <w:numPr>
          <w:ilvl w:val="0"/>
          <w:numId w:val="18"/>
        </w:numPr>
        <w:spacing w:after="160" w:line="278" w:lineRule="auto"/>
      </w:pPr>
      <w:r w:rsidRPr="000048B7">
        <w:t>Placer son réseau de Halbach sur le plateau.</w:t>
      </w:r>
    </w:p>
    <w:p w14:paraId="73358A2A" w14:textId="613D4A73" w:rsidR="00207F0A" w:rsidRPr="000048B7" w:rsidRDefault="00207F0A" w:rsidP="00207F0A">
      <w:pPr>
        <w:numPr>
          <w:ilvl w:val="0"/>
          <w:numId w:val="18"/>
        </w:numPr>
        <w:spacing w:after="160" w:line="278" w:lineRule="auto"/>
      </w:pPr>
      <w:r w:rsidRPr="000048B7">
        <w:t xml:space="preserve">Alterner avec le VCC de l'alimentation sur les pins </w:t>
      </w:r>
      <w:r w:rsidR="000048B7" w:rsidRPr="000048B7">
        <w:t>A, B</w:t>
      </w:r>
      <w:r w:rsidRPr="000048B7">
        <w:t xml:space="preserve"> et C.</w:t>
      </w:r>
    </w:p>
    <w:p w14:paraId="68025661" w14:textId="77777777" w:rsidR="00207F0A" w:rsidRPr="000048B7" w:rsidRDefault="00207F0A" w:rsidP="00DB0625">
      <w:pPr>
        <w:pStyle w:val="Titre2non-numrothorsTDM"/>
      </w:pPr>
      <w:r w:rsidRPr="000048B7">
        <w:t>Variable</w:t>
      </w:r>
    </w:p>
    <w:p w14:paraId="3CB8C172" w14:textId="77777777" w:rsidR="00207F0A" w:rsidRPr="000048B7" w:rsidRDefault="00207F0A" w:rsidP="00207F0A">
      <w:r w:rsidRPr="000048B7">
        <w:t>Varier le courant afin d'obtenir la limite avec laquelle le réseau puisse se déplacer.</w:t>
      </w:r>
    </w:p>
    <w:p w14:paraId="16E21612" w14:textId="77777777" w:rsidR="00207F0A" w:rsidRPr="000048B7" w:rsidRDefault="00207F0A" w:rsidP="00207F0A">
      <w:r w:rsidRPr="000048B7">
        <w:br w:type="page"/>
      </w:r>
    </w:p>
    <w:p w14:paraId="7A757A57" w14:textId="77777777" w:rsidR="00207F0A" w:rsidRPr="000048B7" w:rsidRDefault="00207F0A" w:rsidP="00DB0625">
      <w:pPr>
        <w:pStyle w:val="Titre2non-numrothorsTDM"/>
      </w:pPr>
      <w:r w:rsidRPr="000048B7">
        <w:lastRenderedPageBreak/>
        <w:t>Réseau de Halbach N°1</w:t>
      </w:r>
    </w:p>
    <w:p w14:paraId="07E35897" w14:textId="77777777" w:rsidR="00207F0A" w:rsidRPr="000048B7" w:rsidRDefault="00207F0A" w:rsidP="00207F0A">
      <w:pPr>
        <w:numPr>
          <w:ilvl w:val="0"/>
          <w:numId w:val="19"/>
        </w:numPr>
        <w:spacing w:after="160" w:line="278" w:lineRule="auto"/>
      </w:pPr>
      <w:r w:rsidRPr="000048B7">
        <w:t>Aimants de la réalisations (1.2g)</w:t>
      </w:r>
    </w:p>
    <w:p w14:paraId="37CA4B6F" w14:textId="77777777" w:rsidR="00207F0A" w:rsidRPr="000048B7" w:rsidRDefault="00207F0A" w:rsidP="00207F0A">
      <w:pPr>
        <w:numPr>
          <w:ilvl w:val="1"/>
          <w:numId w:val="19"/>
        </w:numPr>
        <w:spacing w:after="160" w:line="278" w:lineRule="auto"/>
      </w:pPr>
      <w:r w:rsidRPr="000048B7">
        <w:t>4 aimants 44H de 5x5x1mm</w:t>
      </w:r>
    </w:p>
    <w:p w14:paraId="66BCAC1A" w14:textId="77777777" w:rsidR="00207F0A" w:rsidRPr="000048B7" w:rsidRDefault="00207F0A" w:rsidP="00207F0A">
      <w:pPr>
        <w:numPr>
          <w:ilvl w:val="1"/>
          <w:numId w:val="19"/>
        </w:numPr>
        <w:spacing w:after="160" w:line="278" w:lineRule="auto"/>
      </w:pPr>
      <w:r w:rsidRPr="000048B7">
        <w:t>4 aimants N45 de 5x1.5x1mm</w:t>
      </w:r>
    </w:p>
    <w:p w14:paraId="6F2345EC" w14:textId="77777777" w:rsidR="00207F0A" w:rsidRPr="000048B7" w:rsidRDefault="00207F0A" w:rsidP="00207F0A">
      <w:pPr>
        <w:numPr>
          <w:ilvl w:val="0"/>
          <w:numId w:val="19"/>
        </w:numPr>
        <w:spacing w:after="160" w:line="278" w:lineRule="auto"/>
      </w:pPr>
      <w:r w:rsidRPr="000048B7">
        <w:t>Fixé dans de la résine Epoxy UV</w:t>
      </w:r>
    </w:p>
    <w:p w14:paraId="373E5ED4" w14:textId="77777777" w:rsidR="00207F0A" w:rsidRPr="000048B7" w:rsidRDefault="00207F0A" w:rsidP="00207F0A">
      <w:pPr>
        <w:rPr>
          <w:b/>
          <w:bCs/>
        </w:rPr>
      </w:pPr>
      <w:r w:rsidRPr="000048B7">
        <w:rPr>
          <w:b/>
          <w:bCs/>
        </w:rPr>
        <w:t>Hypothèse</w:t>
      </w:r>
    </w:p>
    <w:p w14:paraId="6EC8BAA9" w14:textId="77777777" w:rsidR="00207F0A" w:rsidRPr="000048B7" w:rsidRDefault="00207F0A" w:rsidP="00207F0A">
      <w:r w:rsidRPr="000048B7">
        <w:t>Je m'attends à voir le réseau se déplacer à une intensité de 1A</w:t>
      </w:r>
    </w:p>
    <w:p w14:paraId="25ADE8D2" w14:textId="77777777" w:rsidR="00207F0A" w:rsidRPr="000048B7" w:rsidRDefault="00207F0A" w:rsidP="00207F0A">
      <w:pPr>
        <w:rPr>
          <w:b/>
          <w:bCs/>
        </w:rPr>
      </w:pPr>
      <w:r w:rsidRPr="000048B7">
        <w:rPr>
          <w:b/>
          <w:bCs/>
        </w:rPr>
        <w:t>Résultat Obtenu</w:t>
      </w:r>
    </w:p>
    <w:p w14:paraId="1BC98AD8" w14:textId="77777777" w:rsidR="00207F0A" w:rsidRPr="000048B7" w:rsidRDefault="00207F0A" w:rsidP="00207F0A">
      <w:r w:rsidRPr="000048B7">
        <w:t>Déplacement du réseau sur les deux axes jusqu'à 2.5A</w:t>
      </w:r>
      <w:r w:rsidRPr="000048B7">
        <w:br/>
        <w:t>2.0A le déplacement sur l'axe horizontal est faible mais toujours correct sur l'axe vertical</w:t>
      </w:r>
      <w:r w:rsidRPr="000048B7">
        <w:br/>
        <w:t>1.5A le réseau ne se déplace plus sur l'axe horizontal</w:t>
      </w:r>
    </w:p>
    <w:p w14:paraId="1DE0500C" w14:textId="77777777" w:rsidR="00207F0A" w:rsidRPr="000048B7" w:rsidRDefault="00207F0A" w:rsidP="00207F0A">
      <w:pPr>
        <w:rPr>
          <w:b/>
          <w:bCs/>
        </w:rPr>
      </w:pPr>
      <w:r w:rsidRPr="000048B7">
        <w:rPr>
          <w:b/>
          <w:bCs/>
        </w:rPr>
        <w:t>Analyse du résultat</w:t>
      </w:r>
    </w:p>
    <w:p w14:paraId="416B8C17" w14:textId="77777777" w:rsidR="00207F0A" w:rsidRPr="000048B7" w:rsidRDefault="00207F0A" w:rsidP="00207F0A">
      <w:r w:rsidRPr="000048B7">
        <w:t>Je devrais nettoyer un peu plus la résine et peut-être rajouter une surface plus lisse sur le dessous du réseau pour obtenir un mouvement à 1A.</w:t>
      </w:r>
    </w:p>
    <w:p w14:paraId="55EA1CE1" w14:textId="77777777" w:rsidR="00207F0A" w:rsidRPr="000048B7" w:rsidRDefault="00207F0A" w:rsidP="00207F0A">
      <w:r w:rsidRPr="000048B7">
        <w:br w:type="page"/>
      </w:r>
    </w:p>
    <w:p w14:paraId="1162CB5E" w14:textId="77777777" w:rsidR="00207F0A" w:rsidRPr="000048B7" w:rsidRDefault="00207F0A" w:rsidP="00DB0625">
      <w:pPr>
        <w:pStyle w:val="Titre2non-numrothorsTDM"/>
      </w:pPr>
      <w:r w:rsidRPr="000048B7">
        <w:lastRenderedPageBreak/>
        <w:t>Réseau de Halbach N°2</w:t>
      </w:r>
    </w:p>
    <w:p w14:paraId="162090A5" w14:textId="77777777" w:rsidR="00207F0A" w:rsidRPr="000048B7" w:rsidRDefault="00207F0A" w:rsidP="00207F0A">
      <w:pPr>
        <w:numPr>
          <w:ilvl w:val="0"/>
          <w:numId w:val="20"/>
        </w:numPr>
        <w:spacing w:after="160" w:line="278" w:lineRule="auto"/>
      </w:pPr>
      <w:r w:rsidRPr="000048B7">
        <w:t>Aimants de la réalisation (10.52g)</w:t>
      </w:r>
    </w:p>
    <w:p w14:paraId="7A59C5F5" w14:textId="77777777" w:rsidR="00207F0A" w:rsidRPr="000048B7" w:rsidRDefault="00207F0A" w:rsidP="00207F0A">
      <w:pPr>
        <w:numPr>
          <w:ilvl w:val="1"/>
          <w:numId w:val="20"/>
        </w:numPr>
        <w:spacing w:after="160" w:line="278" w:lineRule="auto"/>
      </w:pPr>
      <w:r w:rsidRPr="000048B7">
        <w:t>4 aimants N45 de 8x8x4mm</w:t>
      </w:r>
    </w:p>
    <w:p w14:paraId="610C34CC" w14:textId="77777777" w:rsidR="00207F0A" w:rsidRPr="000048B7" w:rsidRDefault="00207F0A" w:rsidP="00207F0A">
      <w:pPr>
        <w:numPr>
          <w:ilvl w:val="1"/>
          <w:numId w:val="20"/>
        </w:numPr>
        <w:spacing w:after="160" w:line="278" w:lineRule="auto"/>
      </w:pPr>
      <w:r w:rsidRPr="000048B7">
        <w:t>4 aimants N45 de 8x4x3mm</w:t>
      </w:r>
    </w:p>
    <w:p w14:paraId="2C526C6C" w14:textId="77777777" w:rsidR="00207F0A" w:rsidRPr="000048B7" w:rsidRDefault="00207F0A" w:rsidP="00207F0A">
      <w:pPr>
        <w:numPr>
          <w:ilvl w:val="0"/>
          <w:numId w:val="20"/>
        </w:numPr>
        <w:spacing w:after="160" w:line="278" w:lineRule="auto"/>
      </w:pPr>
      <w:r w:rsidRPr="000048B7">
        <w:t>Fixé dans de la résine Epoxy UV</w:t>
      </w:r>
    </w:p>
    <w:p w14:paraId="71163DCD" w14:textId="77777777" w:rsidR="00207F0A" w:rsidRPr="000048B7" w:rsidRDefault="00207F0A" w:rsidP="00207F0A">
      <w:pPr>
        <w:rPr>
          <w:b/>
          <w:bCs/>
        </w:rPr>
      </w:pPr>
      <w:r w:rsidRPr="000048B7">
        <w:rPr>
          <w:b/>
          <w:bCs/>
        </w:rPr>
        <w:t>Hypothèse</w:t>
      </w:r>
    </w:p>
    <w:p w14:paraId="7D4DE81E" w14:textId="77777777" w:rsidR="00207F0A" w:rsidRPr="000048B7" w:rsidRDefault="00207F0A" w:rsidP="00207F0A">
      <w:r w:rsidRPr="000048B7">
        <w:t>Je m'attends à ne pas voir se déplacer le réseau à moins de 5A</w:t>
      </w:r>
    </w:p>
    <w:p w14:paraId="30CEB079" w14:textId="77777777" w:rsidR="00207F0A" w:rsidRPr="000048B7" w:rsidRDefault="00207F0A" w:rsidP="00207F0A">
      <w:pPr>
        <w:rPr>
          <w:b/>
          <w:bCs/>
        </w:rPr>
      </w:pPr>
      <w:r w:rsidRPr="000048B7">
        <w:rPr>
          <w:b/>
          <w:bCs/>
        </w:rPr>
        <w:t>Résultat Obtenu</w:t>
      </w:r>
    </w:p>
    <w:p w14:paraId="0454E941" w14:textId="77777777" w:rsidR="00207F0A" w:rsidRPr="000048B7" w:rsidRDefault="00207F0A" w:rsidP="00207F0A">
      <w:r w:rsidRPr="000048B7">
        <w:t>Pas de déplacement du réseau à 5A ou en dessous.</w:t>
      </w:r>
    </w:p>
    <w:p w14:paraId="4885072E" w14:textId="77777777" w:rsidR="00207F0A" w:rsidRPr="000048B7" w:rsidRDefault="00207F0A" w:rsidP="00207F0A">
      <w:pPr>
        <w:rPr>
          <w:b/>
          <w:bCs/>
        </w:rPr>
      </w:pPr>
      <w:r w:rsidRPr="000048B7">
        <w:rPr>
          <w:b/>
          <w:bCs/>
        </w:rPr>
        <w:t>Analyse du résultat</w:t>
      </w:r>
    </w:p>
    <w:p w14:paraId="32713BC4" w14:textId="77777777" w:rsidR="00207F0A" w:rsidRPr="000048B7" w:rsidRDefault="00207F0A" w:rsidP="00207F0A">
      <w:r w:rsidRPr="000048B7">
        <w:t>Le réseau est sûrement trop lourd</w:t>
      </w:r>
    </w:p>
    <w:p w14:paraId="3D0E8FB1" w14:textId="77777777" w:rsidR="00207F0A" w:rsidRPr="000048B7" w:rsidRDefault="00207F0A" w:rsidP="00207F0A">
      <w:pPr>
        <w:rPr>
          <w:b/>
          <w:bCs/>
        </w:rPr>
      </w:pPr>
      <w:r w:rsidRPr="000048B7">
        <w:rPr>
          <w:b/>
          <w:bCs/>
        </w:rPr>
        <w:br w:type="page"/>
      </w:r>
    </w:p>
    <w:p w14:paraId="72AB49B2" w14:textId="77777777" w:rsidR="00207F0A" w:rsidRPr="000048B7" w:rsidRDefault="00207F0A" w:rsidP="00DB0625">
      <w:pPr>
        <w:pStyle w:val="Titre2non-numrothorsTDM"/>
      </w:pPr>
      <w:r w:rsidRPr="000048B7">
        <w:lastRenderedPageBreak/>
        <w:t>Réseau alterné N°1</w:t>
      </w:r>
    </w:p>
    <w:p w14:paraId="30372E0C" w14:textId="77777777" w:rsidR="00207F0A" w:rsidRPr="000048B7" w:rsidRDefault="00207F0A" w:rsidP="00207F0A">
      <w:pPr>
        <w:numPr>
          <w:ilvl w:val="0"/>
          <w:numId w:val="21"/>
        </w:numPr>
        <w:spacing w:after="160" w:line="278" w:lineRule="auto"/>
      </w:pPr>
      <w:r w:rsidRPr="000048B7">
        <w:t>Aimants de la réalisation (0.8g)</w:t>
      </w:r>
    </w:p>
    <w:p w14:paraId="4FEE49EA" w14:textId="77777777" w:rsidR="00207F0A" w:rsidRPr="000048B7" w:rsidRDefault="00207F0A" w:rsidP="00207F0A">
      <w:pPr>
        <w:numPr>
          <w:ilvl w:val="1"/>
          <w:numId w:val="21"/>
        </w:numPr>
        <w:spacing w:after="160" w:line="278" w:lineRule="auto"/>
      </w:pPr>
      <w:r w:rsidRPr="000048B7">
        <w:t>2x2 aimant 44H de 5x5x1mm</w:t>
      </w:r>
    </w:p>
    <w:p w14:paraId="039681C2" w14:textId="77777777" w:rsidR="00207F0A" w:rsidRPr="000048B7" w:rsidRDefault="00207F0A" w:rsidP="00207F0A">
      <w:pPr>
        <w:numPr>
          <w:ilvl w:val="0"/>
          <w:numId w:val="21"/>
        </w:numPr>
        <w:spacing w:after="160" w:line="278" w:lineRule="auto"/>
      </w:pPr>
      <w:r w:rsidRPr="000048B7">
        <w:t>Placé avec pôles inversés un aimant sur deux</w:t>
      </w:r>
    </w:p>
    <w:p w14:paraId="3FFCAA98" w14:textId="77777777" w:rsidR="00207F0A" w:rsidRPr="000048B7" w:rsidRDefault="00207F0A" w:rsidP="00207F0A">
      <w:pPr>
        <w:rPr>
          <w:b/>
          <w:bCs/>
        </w:rPr>
      </w:pPr>
      <w:r w:rsidRPr="000048B7">
        <w:rPr>
          <w:b/>
          <w:bCs/>
        </w:rPr>
        <w:t>Hypothèse</w:t>
      </w:r>
    </w:p>
    <w:p w14:paraId="5B296F1F" w14:textId="77777777" w:rsidR="00207F0A" w:rsidRPr="000048B7" w:rsidRDefault="00207F0A" w:rsidP="00207F0A">
      <w:r w:rsidRPr="000048B7">
        <w:t>Déplacements meilleurs qu'avec les réseaux de Halbach car moins lourd</w:t>
      </w:r>
      <w:r w:rsidRPr="000048B7">
        <w:br/>
        <w:t>Déplacement à 1A</w:t>
      </w:r>
    </w:p>
    <w:p w14:paraId="5F98D34C" w14:textId="77777777" w:rsidR="00207F0A" w:rsidRPr="000048B7" w:rsidRDefault="00207F0A" w:rsidP="00207F0A">
      <w:pPr>
        <w:rPr>
          <w:b/>
          <w:bCs/>
        </w:rPr>
      </w:pPr>
      <w:r w:rsidRPr="000048B7">
        <w:rPr>
          <w:b/>
          <w:bCs/>
        </w:rPr>
        <w:t>Résultat Obtenu</w:t>
      </w:r>
    </w:p>
    <w:p w14:paraId="04EEFF0D" w14:textId="77777777" w:rsidR="00207F0A" w:rsidRPr="000048B7" w:rsidRDefault="00207F0A" w:rsidP="00207F0A">
      <w:r w:rsidRPr="000048B7">
        <w:t>Déplacement à 1A corrects</w:t>
      </w:r>
      <w:r w:rsidRPr="000048B7">
        <w:br/>
        <w:t>Déplacements à 0.7A compliqués sur l'axe horizontal</w:t>
      </w:r>
    </w:p>
    <w:p w14:paraId="5FBB5389" w14:textId="77777777" w:rsidR="00207F0A" w:rsidRPr="000048B7" w:rsidRDefault="00207F0A" w:rsidP="00207F0A">
      <w:pPr>
        <w:rPr>
          <w:b/>
          <w:bCs/>
        </w:rPr>
      </w:pPr>
      <w:r w:rsidRPr="000048B7">
        <w:rPr>
          <w:b/>
          <w:bCs/>
        </w:rPr>
        <w:t>Analyse du résultat</w:t>
      </w:r>
    </w:p>
    <w:p w14:paraId="3080A95A" w14:textId="77777777" w:rsidR="00207F0A" w:rsidRPr="000048B7" w:rsidRDefault="00207F0A" w:rsidP="00207F0A">
      <w:r w:rsidRPr="000048B7">
        <w:t>Plus le réseau est léger, mieux cela fonctionne.</w:t>
      </w:r>
    </w:p>
    <w:p w14:paraId="52EDC1D4" w14:textId="77777777" w:rsidR="00207F0A" w:rsidRPr="000048B7" w:rsidRDefault="00207F0A" w:rsidP="00207F0A">
      <w:pPr>
        <w:rPr>
          <w:b/>
          <w:bCs/>
        </w:rPr>
      </w:pPr>
      <w:r w:rsidRPr="000048B7">
        <w:rPr>
          <w:b/>
          <w:bCs/>
        </w:rPr>
        <w:br w:type="page"/>
      </w:r>
    </w:p>
    <w:p w14:paraId="0631BD95" w14:textId="77777777" w:rsidR="00207F0A" w:rsidRPr="000048B7" w:rsidRDefault="00207F0A" w:rsidP="00DB0625">
      <w:pPr>
        <w:pStyle w:val="Titre2non-numrothorsTDM"/>
      </w:pPr>
      <w:r w:rsidRPr="000048B7">
        <w:lastRenderedPageBreak/>
        <w:t>Réseau alterné N°2</w:t>
      </w:r>
    </w:p>
    <w:p w14:paraId="3D42AF42" w14:textId="77777777" w:rsidR="00207F0A" w:rsidRPr="000048B7" w:rsidRDefault="00207F0A" w:rsidP="00207F0A">
      <w:pPr>
        <w:numPr>
          <w:ilvl w:val="0"/>
          <w:numId w:val="22"/>
        </w:numPr>
        <w:spacing w:after="160" w:line="278" w:lineRule="auto"/>
      </w:pPr>
      <w:r w:rsidRPr="000048B7">
        <w:t>Aimants de la réalisation (1g)</w:t>
      </w:r>
    </w:p>
    <w:p w14:paraId="424A3E4F" w14:textId="77777777" w:rsidR="00207F0A" w:rsidRPr="000048B7" w:rsidRDefault="00207F0A" w:rsidP="00207F0A">
      <w:pPr>
        <w:numPr>
          <w:ilvl w:val="1"/>
          <w:numId w:val="22"/>
        </w:numPr>
        <w:spacing w:after="160" w:line="278" w:lineRule="auto"/>
      </w:pPr>
      <w:r w:rsidRPr="000048B7">
        <w:t>2x2 aimants N50 de 5x5x1.5mm</w:t>
      </w:r>
    </w:p>
    <w:p w14:paraId="3545338B" w14:textId="77777777" w:rsidR="00207F0A" w:rsidRPr="000048B7" w:rsidRDefault="00207F0A" w:rsidP="00207F0A">
      <w:pPr>
        <w:numPr>
          <w:ilvl w:val="0"/>
          <w:numId w:val="22"/>
        </w:numPr>
        <w:spacing w:after="160" w:line="278" w:lineRule="auto"/>
      </w:pPr>
      <w:r w:rsidRPr="000048B7">
        <w:t>Placé avec pôles inversés un aimant sur deux</w:t>
      </w:r>
    </w:p>
    <w:p w14:paraId="3AD722FA" w14:textId="77777777" w:rsidR="00207F0A" w:rsidRPr="000048B7" w:rsidRDefault="00207F0A" w:rsidP="00207F0A">
      <w:pPr>
        <w:rPr>
          <w:b/>
          <w:bCs/>
        </w:rPr>
      </w:pPr>
      <w:r w:rsidRPr="000048B7">
        <w:rPr>
          <w:b/>
          <w:bCs/>
        </w:rPr>
        <w:t>Hypothèse</w:t>
      </w:r>
    </w:p>
    <w:p w14:paraId="6A65B599" w14:textId="77777777" w:rsidR="00207F0A" w:rsidRPr="000048B7" w:rsidRDefault="00207F0A" w:rsidP="00207F0A">
      <w:r w:rsidRPr="000048B7">
        <w:t>Déplacements meilleurs qu'avec le réseau alterné N°1</w:t>
      </w:r>
      <w:r w:rsidRPr="000048B7">
        <w:br/>
        <w:t>Déplacement à 0.5A</w:t>
      </w:r>
    </w:p>
    <w:p w14:paraId="5AF4942F" w14:textId="77777777" w:rsidR="00207F0A" w:rsidRPr="000048B7" w:rsidRDefault="00207F0A" w:rsidP="00207F0A">
      <w:pPr>
        <w:rPr>
          <w:b/>
          <w:bCs/>
        </w:rPr>
      </w:pPr>
      <w:r w:rsidRPr="000048B7">
        <w:rPr>
          <w:b/>
          <w:bCs/>
        </w:rPr>
        <w:t>Résultat Obtenu</w:t>
      </w:r>
    </w:p>
    <w:p w14:paraId="73E5B499" w14:textId="77777777" w:rsidR="00207F0A" w:rsidRPr="000048B7" w:rsidRDefault="00207F0A" w:rsidP="00207F0A">
      <w:r w:rsidRPr="000048B7">
        <w:t>Déplacements à 0.7A corrects sur l'axe horizontal</w:t>
      </w:r>
      <w:r w:rsidRPr="000048B7">
        <w:br/>
        <w:t>Déplacements à 0.6A compliqués sur l'axe horizontal</w:t>
      </w:r>
    </w:p>
    <w:p w14:paraId="4E4E5681" w14:textId="77777777" w:rsidR="00207F0A" w:rsidRPr="000048B7" w:rsidRDefault="00207F0A" w:rsidP="00207F0A">
      <w:pPr>
        <w:rPr>
          <w:b/>
          <w:bCs/>
        </w:rPr>
      </w:pPr>
      <w:r w:rsidRPr="000048B7">
        <w:rPr>
          <w:b/>
          <w:bCs/>
        </w:rPr>
        <w:t>Analyse du résultat</w:t>
      </w:r>
    </w:p>
    <w:p w14:paraId="2E5975B2" w14:textId="77777777" w:rsidR="00207F0A" w:rsidRPr="000048B7" w:rsidRDefault="00207F0A" w:rsidP="00207F0A">
      <w:r w:rsidRPr="000048B7">
        <w:t>La force des aimants influe également sur le fonctionnement (Plus lourd que réseau alterné N°2 mais plus fort)</w:t>
      </w:r>
    </w:p>
    <w:p w14:paraId="3904F78B" w14:textId="77777777" w:rsidR="00207F0A" w:rsidRPr="000048B7" w:rsidRDefault="00207F0A" w:rsidP="00207F0A"/>
    <w:p w14:paraId="3D404B19" w14:textId="61D3C2C4" w:rsidR="006A513C" w:rsidRPr="000048B7" w:rsidRDefault="00240719" w:rsidP="00DB0625">
      <w:pPr>
        <w:pStyle w:val="Annexes"/>
      </w:pPr>
      <w:bookmarkStart w:id="132" w:name="_Toc206119012"/>
      <w:r w:rsidRPr="000048B7">
        <w:lastRenderedPageBreak/>
        <w:t>Annexe 2</w:t>
      </w:r>
      <w:r w:rsidR="003D60A9" w:rsidRPr="000048B7">
        <w:t> : Schéma</w:t>
      </w:r>
      <w:r w:rsidR="00767F41" w:rsidRPr="000048B7">
        <w:t xml:space="preserve"> et BOM</w:t>
      </w:r>
      <w:r w:rsidR="003D60A9" w:rsidRPr="000048B7">
        <w:t xml:space="preserve"> du prototype fina</w:t>
      </w:r>
      <w:r w:rsidR="006A513C" w:rsidRPr="000048B7">
        <w:t>l</w:t>
      </w:r>
      <w:bookmarkEnd w:id="132"/>
    </w:p>
    <w:p w14:paraId="23668701" w14:textId="699DC256" w:rsidR="006A513C" w:rsidRPr="000048B7" w:rsidRDefault="006A513C" w:rsidP="00772C57">
      <w:pPr>
        <w:pStyle w:val="Figure"/>
      </w:pPr>
      <w:r w:rsidRPr="000048B7">
        <w:drawing>
          <wp:inline distT="0" distB="0" distL="0" distR="0" wp14:anchorId="64353A87" wp14:editId="59C75CE0">
            <wp:extent cx="5813917" cy="8229600"/>
            <wp:effectExtent l="0" t="0" r="0" b="0"/>
            <wp:docPr id="2029540361" name="Image 15" descr="Une image contenant texte, capture d’écran, affichag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40361" name="Image 15" descr="Une image contenant texte, capture d’écran, affichage, diagramme&#10;&#10;Le contenu généré par l’IA peut êtr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49176" cy="8279509"/>
                    </a:xfrm>
                    <a:prstGeom prst="rect">
                      <a:avLst/>
                    </a:prstGeom>
                    <a:noFill/>
                    <a:ln>
                      <a:noFill/>
                    </a:ln>
                  </pic:spPr>
                </pic:pic>
              </a:graphicData>
            </a:graphic>
          </wp:inline>
        </w:drawing>
      </w:r>
    </w:p>
    <w:p w14:paraId="2678DCDD" w14:textId="77777777" w:rsidR="006A513C" w:rsidRPr="000048B7" w:rsidRDefault="001E3719" w:rsidP="00772C57">
      <w:pPr>
        <w:pStyle w:val="Figure"/>
      </w:pPr>
      <w:r w:rsidRPr="000048B7">
        <w:lastRenderedPageBreak/>
        <w:drawing>
          <wp:inline distT="0" distB="0" distL="0" distR="0" wp14:anchorId="33C09C3D" wp14:editId="2F2D7A43">
            <wp:extent cx="5940425" cy="8408670"/>
            <wp:effectExtent l="0" t="0" r="3175" b="0"/>
            <wp:docPr id="808829786" name="Image 18"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29786" name="Image 18" descr="Une image contenant texte, diagramme, Plan, ligne&#10;&#10;Le contenu généré par l’IA peut êtr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0425" cy="8408670"/>
                    </a:xfrm>
                    <a:prstGeom prst="rect">
                      <a:avLst/>
                    </a:prstGeom>
                    <a:noFill/>
                    <a:ln>
                      <a:noFill/>
                    </a:ln>
                  </pic:spPr>
                </pic:pic>
              </a:graphicData>
            </a:graphic>
          </wp:inline>
        </w:drawing>
      </w:r>
    </w:p>
    <w:p w14:paraId="185EFE84" w14:textId="2A0F428D" w:rsidR="001E3719" w:rsidRPr="000048B7" w:rsidRDefault="001E3719" w:rsidP="00772C57">
      <w:pPr>
        <w:pStyle w:val="Figure"/>
      </w:pPr>
      <w:r w:rsidRPr="000048B7">
        <w:lastRenderedPageBreak/>
        <w:drawing>
          <wp:inline distT="0" distB="0" distL="0" distR="0" wp14:anchorId="7F3693E4" wp14:editId="01E4E916">
            <wp:extent cx="5940425" cy="8408670"/>
            <wp:effectExtent l="0" t="0" r="3175" b="0"/>
            <wp:docPr id="629366562" name="Image 17"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66562" name="Image 17" descr="Une image contenant texte, diagramme, Plan, ligne&#10;&#10;Le contenu généré par l’IA peut êtr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0425" cy="8408670"/>
                    </a:xfrm>
                    <a:prstGeom prst="rect">
                      <a:avLst/>
                    </a:prstGeom>
                    <a:noFill/>
                    <a:ln>
                      <a:noFill/>
                    </a:ln>
                  </pic:spPr>
                </pic:pic>
              </a:graphicData>
            </a:graphic>
          </wp:inline>
        </w:drawing>
      </w:r>
    </w:p>
    <w:p w14:paraId="281E1CCB" w14:textId="1FE2A93A" w:rsidR="002A5F1B" w:rsidRPr="000048B7" w:rsidRDefault="001E3719" w:rsidP="00772C57">
      <w:pPr>
        <w:pStyle w:val="Corpsdetexte1"/>
        <w:ind w:firstLine="0"/>
        <w:jc w:val="center"/>
      </w:pPr>
      <w:r w:rsidRPr="000048B7">
        <w:rPr>
          <w:noProof/>
        </w:rPr>
        <w:lastRenderedPageBreak/>
        <w:drawing>
          <wp:inline distT="0" distB="0" distL="0" distR="0" wp14:anchorId="3348F8EA" wp14:editId="5567ACC4">
            <wp:extent cx="8520784" cy="3001174"/>
            <wp:effectExtent l="0" t="2540" r="0" b="0"/>
            <wp:docPr id="72777492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16200000">
                      <a:off x="0" y="0"/>
                      <a:ext cx="8538331" cy="3007354"/>
                    </a:xfrm>
                    <a:prstGeom prst="rect">
                      <a:avLst/>
                    </a:prstGeom>
                    <a:noFill/>
                    <a:ln>
                      <a:noFill/>
                    </a:ln>
                  </pic:spPr>
                </pic:pic>
              </a:graphicData>
            </a:graphic>
          </wp:inline>
        </w:drawing>
      </w:r>
      <w:r w:rsidR="00240719" w:rsidRPr="000048B7">
        <w:br w:type="page"/>
      </w:r>
    </w:p>
    <w:p w14:paraId="7FE5CD26" w14:textId="31C72AD0" w:rsidR="002A5F1B" w:rsidRPr="000048B7" w:rsidRDefault="00240719" w:rsidP="00DB0625">
      <w:pPr>
        <w:pStyle w:val="Titre1non-numrot"/>
      </w:pPr>
      <w:bookmarkStart w:id="133" w:name="_Toc206118961"/>
      <w:r w:rsidRPr="000048B7">
        <w:lastRenderedPageBreak/>
        <w:t>Références documentaires</w:t>
      </w:r>
      <w:bookmarkEnd w:id="133"/>
      <w:r w:rsidRPr="000048B7">
        <w:t xml:space="preserve"> </w:t>
      </w:r>
    </w:p>
    <w:p w14:paraId="77FA0951" w14:textId="77777777" w:rsidR="00A92BB8" w:rsidRPr="000048B7" w:rsidRDefault="00A92BB8" w:rsidP="00A92BB8">
      <w:pPr>
        <w:pStyle w:val="Bibliographie0"/>
        <w:rPr>
          <w:rFonts w:cs="Liberation Serif"/>
          <w:kern w:val="0"/>
        </w:rPr>
      </w:pPr>
      <w:r w:rsidRPr="000048B7">
        <w:fldChar w:fldCharType="begin"/>
      </w:r>
      <w:r w:rsidRPr="000048B7">
        <w:instrText xml:space="preserve"> ADDIN ZOTERO_BIBL {"uncited":[["http://zotero.org/users/local/siT019Lj/items/MX9BJWDX"],["http://zotero.org/users/local/siT019Lj/items/IRKJCVJN"],["http://zotero.org/users/local/siT019Lj/items/P79SIIVL"],["http://zotero.org/users/local/siT019Lj/items/93YB3KTE"],["http://zotero.org/users/local/siT019Lj/items/53PPKRM6"],["http://zotero.org/users/local/siT019Lj/items/UQDHHZAA"],["http://zotero.org/users/local/siT019Lj/items/RTN35WDW"],["http://zotero.org/users/local/siT019Lj/items/WIDUPHBF"],["http://zotero.org/users/local/siT019Lj/items/GG4KWFEA"],["http://zotero.org/users/local/siT019Lj/items/K8MEBZJI"],["http://zotero.org/users/local/siT019Lj/items/66E7PW4P"],["http://zotero.org/users/local/siT019Lj/items/LTWW86MB"],["http://zotero.org/users/local/siT019Lj/items/QETMR3N2"],["http://zotero.org/users/local/siT019Lj/items/GG8XLRYH"],["http://zotero.org/users/local/siT019Lj/items/DIS7FQRE"],["http://zotero.org/users/local/siT019Lj/items/UBKKV5MA"],["http://zotero.org/users/local/siT019Lj/items/TSLRI3X5"],["http://zotero.org/users/local/siT019Lj/items/DJLHCPYT"],["http://zotero.org/users/local/siT019Lj/items/2YKJJN97"],["http://zotero.org/users/local/siT019Lj/items/V5V2P4ZZ"],["http://zotero.org/users/local/siT019Lj/items/D67STMGC"]],"omitted":[["http://zotero.org/users/local/mm9M02TK/items/R3N2M3XF"],["http://zotero.org/users/local/mm9M02TK/items/J62W7FYV"],["http://zotero.org/users/local/mm9M02TK/items/S8ZEGI6D"],["http://zotero.org/users/local/mm9M02TK/items/5ZVBG4YM"]],"custom":[]} CSL_BIBLIOGRAPHY </w:instrText>
      </w:r>
      <w:r w:rsidRPr="000048B7">
        <w:fldChar w:fldCharType="separate"/>
      </w:r>
      <w:r w:rsidRPr="000048B7">
        <w:rPr>
          <w:rFonts w:cs="Liberation Serif"/>
          <w:kern w:val="0"/>
        </w:rPr>
        <w:t>2D actuator move micro robot in X/Y 2D space, [sans date]. [en ligne]. [Consulté le 11 août 2025]. Disponible à l’adresse : https://hackaday.io/project/154496-2d-actuator-move-micro-robot-in-xy-2d-space</w:t>
      </w:r>
    </w:p>
    <w:p w14:paraId="4E446C73" w14:textId="77777777" w:rsidR="00A92BB8" w:rsidRPr="000048B7" w:rsidRDefault="00A92BB8" w:rsidP="00A92BB8">
      <w:pPr>
        <w:pStyle w:val="Bibliographie0"/>
        <w:rPr>
          <w:rFonts w:cs="Liberation Serif"/>
          <w:kern w:val="0"/>
        </w:rPr>
      </w:pPr>
      <w:r w:rsidRPr="0056436A">
        <w:rPr>
          <w:rFonts w:cs="Liberation Serif"/>
          <w:kern w:val="0"/>
          <w:lang w:val="de-CH"/>
        </w:rPr>
        <w:t xml:space="preserve">2D Linear Actuator Works Like an Unrolled Stepper Motor, [sans date]. </w:t>
      </w:r>
      <w:r w:rsidRPr="000048B7">
        <w:rPr>
          <w:rFonts w:cs="Liberation Serif"/>
          <w:i/>
          <w:iCs/>
          <w:kern w:val="0"/>
        </w:rPr>
        <w:t>Hackster.io</w:t>
      </w:r>
      <w:r w:rsidRPr="000048B7">
        <w:rPr>
          <w:rFonts w:cs="Liberation Serif"/>
          <w:kern w:val="0"/>
        </w:rPr>
        <w:t xml:space="preserve"> [en ligne]. [Consulté le 11 août 2025]. Disponible à l’adresse : https://www.hackster.io/news/2d-linear-actuator-works-like-an-unrolled-stepper-motor-1e9884d0fe09</w:t>
      </w:r>
    </w:p>
    <w:p w14:paraId="320153B7" w14:textId="77777777" w:rsidR="00A92BB8" w:rsidRPr="000048B7" w:rsidRDefault="00A92BB8" w:rsidP="00A92BB8">
      <w:pPr>
        <w:pStyle w:val="Bibliographie0"/>
        <w:rPr>
          <w:rFonts w:cs="Liberation Serif"/>
          <w:kern w:val="0"/>
        </w:rPr>
      </w:pPr>
      <w:r w:rsidRPr="000048B7">
        <w:rPr>
          <w:rFonts w:cs="Liberation Serif"/>
          <w:kern w:val="0"/>
        </w:rPr>
        <w:t xml:space="preserve">81.57.186.78, D, Daniel, et URHIXIDUR, 2025. Tesla (unité). </w:t>
      </w:r>
      <w:r w:rsidRPr="000048B7">
        <w:rPr>
          <w:rFonts w:cs="Liberation Serif"/>
          <w:i/>
          <w:iCs/>
          <w:kern w:val="0"/>
        </w:rPr>
        <w:t>Wikipédia</w:t>
      </w:r>
      <w:r w:rsidRPr="000048B7">
        <w:rPr>
          <w:rFonts w:cs="Liberation Serif"/>
          <w:kern w:val="0"/>
        </w:rPr>
        <w:t xml:space="preserve"> [en ligne]. [Consulté le 22 mars 2025]. Disponible à l’adresse : https://fr.wikipedia.org/w/index.php?title=Tesla_(unit%C3%A9)&amp;oldid=223112305</w:t>
      </w:r>
    </w:p>
    <w:p w14:paraId="77F56872" w14:textId="77777777" w:rsidR="00A92BB8" w:rsidRPr="0056436A" w:rsidRDefault="00A92BB8" w:rsidP="00A92BB8">
      <w:pPr>
        <w:pStyle w:val="Bibliographie0"/>
        <w:rPr>
          <w:rFonts w:cs="Liberation Serif"/>
          <w:kern w:val="0"/>
          <w:lang w:val="de-CH"/>
        </w:rPr>
      </w:pPr>
      <w:r w:rsidRPr="0056436A">
        <w:rPr>
          <w:rFonts w:cs="Liberation Serif"/>
          <w:kern w:val="0"/>
          <w:lang w:val="de-CH"/>
        </w:rPr>
        <w:t xml:space="preserve">ABELKALON, Arthur, 2023. arthur.abelkalo / ChessGame · GitLab. </w:t>
      </w:r>
      <w:r w:rsidRPr="000048B7">
        <w:rPr>
          <w:rFonts w:cs="Liberation Serif"/>
          <w:i/>
          <w:iCs/>
          <w:kern w:val="0"/>
        </w:rPr>
        <w:t>GitLab</w:t>
      </w:r>
      <w:r w:rsidRPr="000048B7">
        <w:rPr>
          <w:rFonts w:cs="Liberation Serif"/>
          <w:kern w:val="0"/>
        </w:rPr>
        <w:t xml:space="preserve"> [en ligne]. 22 août 2023. [Consulté le 21 mars 2025]. </w:t>
      </w:r>
      <w:r w:rsidRPr="0056436A">
        <w:rPr>
          <w:rFonts w:cs="Liberation Serif"/>
          <w:kern w:val="0"/>
          <w:lang w:val="de-CH"/>
        </w:rPr>
        <w:t>Disponible à l’adresse : https://githepia.hesge.ch/arthur.abelkalo/chessgame</w:t>
      </w:r>
    </w:p>
    <w:p w14:paraId="1CB4DCDF" w14:textId="77777777" w:rsidR="00A92BB8" w:rsidRPr="000048B7" w:rsidRDefault="00A92BB8" w:rsidP="00A92BB8">
      <w:pPr>
        <w:pStyle w:val="Bibliographie0"/>
        <w:rPr>
          <w:rFonts w:cs="Liberation Serif"/>
          <w:kern w:val="0"/>
        </w:rPr>
      </w:pPr>
      <w:r w:rsidRPr="0056436A">
        <w:rPr>
          <w:rFonts w:cs="Liberation Serif"/>
          <w:kern w:val="0"/>
          <w:lang w:val="de-CH"/>
        </w:rPr>
        <w:t xml:space="preserve">BEVERNAGE, Frederic, HENRY3BIS et WECKER, Gare, 2024. Miniatur-Wunderland. </w:t>
      </w:r>
      <w:r w:rsidRPr="000048B7">
        <w:rPr>
          <w:rFonts w:cs="Liberation Serif"/>
          <w:i/>
          <w:iCs/>
          <w:kern w:val="0"/>
        </w:rPr>
        <w:t>Wikipédia</w:t>
      </w:r>
      <w:r w:rsidRPr="000048B7">
        <w:rPr>
          <w:rFonts w:cs="Liberation Serif"/>
          <w:kern w:val="0"/>
        </w:rPr>
        <w:t xml:space="preserve"> [en ligne]. [Consulté le 22 mars 2025]. Disponible à l’adresse : https://fr.wikipedia.org/w/index.php?title=Miniatur-Wunderland&amp;oldid=213693857</w:t>
      </w:r>
    </w:p>
    <w:p w14:paraId="618A0970" w14:textId="77777777" w:rsidR="00A92BB8" w:rsidRPr="000048B7" w:rsidRDefault="00A92BB8" w:rsidP="00A92BB8">
      <w:pPr>
        <w:pStyle w:val="Bibliographie0"/>
        <w:rPr>
          <w:rFonts w:cs="Liberation Serif"/>
          <w:kern w:val="0"/>
        </w:rPr>
      </w:pPr>
      <w:r w:rsidRPr="000048B7">
        <w:rPr>
          <w:rFonts w:cs="Liberation Serif"/>
          <w:kern w:val="0"/>
        </w:rPr>
        <w:t xml:space="preserve">BONET, Edgar, GGAL, et DAHAREIN, 2024. Magnétostatique. </w:t>
      </w:r>
      <w:r w:rsidRPr="000048B7">
        <w:rPr>
          <w:rFonts w:cs="Liberation Serif"/>
          <w:i/>
          <w:iCs/>
          <w:kern w:val="0"/>
        </w:rPr>
        <w:t>Wikipédia</w:t>
      </w:r>
      <w:r w:rsidRPr="000048B7">
        <w:rPr>
          <w:rFonts w:cs="Liberation Serif"/>
          <w:kern w:val="0"/>
        </w:rPr>
        <w:t xml:space="preserve"> [en ligne]. [Consulté le 23 mars 2025]. Disponible à l’adresse : https://fr.wikipedia.org/w/index.php?title=Magn%C3%A9tostatique&amp;oldid=220147766</w:t>
      </w:r>
    </w:p>
    <w:p w14:paraId="0798F0E5" w14:textId="77777777" w:rsidR="00A92BB8" w:rsidRPr="000048B7" w:rsidRDefault="00A92BB8" w:rsidP="00A92BB8">
      <w:pPr>
        <w:pStyle w:val="Bibliographie0"/>
        <w:rPr>
          <w:rFonts w:cs="Liberation Serif"/>
          <w:kern w:val="0"/>
        </w:rPr>
      </w:pPr>
      <w:r w:rsidRPr="000048B7">
        <w:rPr>
          <w:rFonts w:cs="Liberation Serif"/>
          <w:kern w:val="0"/>
        </w:rPr>
        <w:t xml:space="preserve">BOS, Oscar et HAAG, Den, 2010. Construire un Halbach-Array avec des aimants. </w:t>
      </w:r>
      <w:r w:rsidRPr="000048B7">
        <w:rPr>
          <w:rFonts w:cs="Liberation Serif"/>
          <w:i/>
          <w:iCs/>
          <w:kern w:val="0"/>
        </w:rPr>
        <w:t>Supermagnet.ch</w:t>
      </w:r>
      <w:r w:rsidRPr="000048B7">
        <w:rPr>
          <w:rFonts w:cs="Liberation Serif"/>
          <w:kern w:val="0"/>
        </w:rPr>
        <w:t xml:space="preserve"> [en ligne]. 7 avril 2010. [Consulté le 22 mars 2025]. Disponible à l’adresse : https://www.supermagnete.ch/fre/Utilisations-d-aimants/Construire-un-Halbach-Array</w:t>
      </w:r>
    </w:p>
    <w:p w14:paraId="115E478D" w14:textId="77777777" w:rsidR="00A92BB8" w:rsidRPr="000048B7" w:rsidRDefault="00A92BB8" w:rsidP="00A92BB8">
      <w:pPr>
        <w:pStyle w:val="Bibliographie0"/>
        <w:rPr>
          <w:rFonts w:cs="Liberation Serif"/>
          <w:kern w:val="0"/>
        </w:rPr>
      </w:pPr>
      <w:r w:rsidRPr="000048B7">
        <w:rPr>
          <w:rFonts w:cs="Liberation Serif"/>
          <w:kern w:val="0"/>
        </w:rPr>
        <w:t xml:space="preserve">DOUBTNUT, 2025. Distinguish between Biot Savart’s law and Ampere’s circuital law. </w:t>
      </w:r>
      <w:r w:rsidRPr="000048B7">
        <w:rPr>
          <w:rFonts w:cs="Liberation Serif"/>
          <w:i/>
          <w:iCs/>
          <w:kern w:val="0"/>
        </w:rPr>
        <w:t>Doubtnut</w:t>
      </w:r>
      <w:r w:rsidRPr="000048B7">
        <w:rPr>
          <w:rFonts w:cs="Liberation Serif"/>
          <w:kern w:val="0"/>
        </w:rPr>
        <w:t xml:space="preserve"> [en ligne]. 22 mars 2025. [Consulté le 22 mars 2025]. Disponible à l’adresse : https://www.doubtnut.com/qna/12011604#og</w:t>
      </w:r>
    </w:p>
    <w:p w14:paraId="68EBB533" w14:textId="77777777" w:rsidR="00A92BB8" w:rsidRPr="000048B7" w:rsidRDefault="00A92BB8" w:rsidP="00A92BB8">
      <w:pPr>
        <w:pStyle w:val="Bibliographie0"/>
        <w:rPr>
          <w:rFonts w:cs="Liberation Serif"/>
          <w:kern w:val="0"/>
        </w:rPr>
      </w:pPr>
      <w:bookmarkStart w:id="134" w:name="_Int_pHhFGKN7"/>
      <w:r w:rsidRPr="0056436A">
        <w:rPr>
          <w:rFonts w:cs="Liberation Serif"/>
          <w:i/>
          <w:iCs/>
          <w:kern w:val="0"/>
          <w:lang w:val="de-CH"/>
        </w:rPr>
        <w:t>Formel 1: Fortschritte in der Software | Gerrits Tagebuch #82 | Miniatur Wunderland</w:t>
      </w:r>
      <w:r w:rsidRPr="0056436A">
        <w:rPr>
          <w:rFonts w:cs="Liberation Serif"/>
          <w:kern w:val="0"/>
          <w:lang w:val="de-CH"/>
        </w:rPr>
        <w:t>, 2022b.</w:t>
      </w:r>
      <w:bookmarkEnd w:id="134"/>
      <w:r w:rsidRPr="0056436A">
        <w:rPr>
          <w:rFonts w:cs="Liberation Serif"/>
          <w:kern w:val="0"/>
          <w:lang w:val="de-CH"/>
        </w:rPr>
        <w:t xml:space="preserve"> </w:t>
      </w:r>
      <w:r w:rsidRPr="000048B7">
        <w:rPr>
          <w:rFonts w:cs="Liberation Serif"/>
          <w:kern w:val="0"/>
        </w:rPr>
        <w:t>[en ligne]. [Consulté le 30 juin 2025]. Disponible à l’adresse : https://www.youtube.com/watch?v=3ujaGUFfgC0</w:t>
      </w:r>
    </w:p>
    <w:p w14:paraId="35936295" w14:textId="77777777" w:rsidR="00A92BB8" w:rsidRPr="000048B7" w:rsidRDefault="00A92BB8" w:rsidP="00A92BB8">
      <w:pPr>
        <w:pStyle w:val="Bibliographie0"/>
        <w:rPr>
          <w:rFonts w:cs="Liberation Serif"/>
          <w:kern w:val="0"/>
        </w:rPr>
      </w:pPr>
      <w:r w:rsidRPr="0056436A">
        <w:rPr>
          <w:rFonts w:cs="Liberation Serif"/>
          <w:i/>
          <w:iCs/>
          <w:kern w:val="0"/>
          <w:lang w:val="de-CH"/>
        </w:rPr>
        <w:t>Formel 1 Prototyp: 1. Highspeedrunde MONACO GRAND PRIX | Gerrits Tagebuch #71 | Miniatur Wunderland</w:t>
      </w:r>
      <w:r w:rsidRPr="0056436A">
        <w:rPr>
          <w:rFonts w:cs="Liberation Serif"/>
          <w:kern w:val="0"/>
          <w:lang w:val="de-CH"/>
        </w:rPr>
        <w:t xml:space="preserve">, 2020b. </w:t>
      </w:r>
      <w:r w:rsidRPr="000048B7">
        <w:rPr>
          <w:rFonts w:cs="Liberation Serif"/>
          <w:kern w:val="0"/>
        </w:rPr>
        <w:t>[en ligne]. [Consulté le 30 juin 2025]. Disponible à l’adresse : https://www.youtube.com/watch?v=D6jwZYrvSv4</w:t>
      </w:r>
    </w:p>
    <w:p w14:paraId="7239CE09" w14:textId="77777777" w:rsidR="00A92BB8" w:rsidRPr="000048B7" w:rsidRDefault="00A92BB8" w:rsidP="00A92BB8">
      <w:pPr>
        <w:pStyle w:val="Bibliographie0"/>
        <w:rPr>
          <w:rFonts w:cs="Liberation Serif"/>
          <w:kern w:val="0"/>
        </w:rPr>
      </w:pPr>
      <w:r w:rsidRPr="0056436A">
        <w:rPr>
          <w:rFonts w:cs="Liberation Serif"/>
          <w:i/>
          <w:iCs/>
          <w:kern w:val="0"/>
          <w:lang w:val="de-CH"/>
        </w:rPr>
        <w:t>Formel-1-Rennstrecke in Monaco | Gerrits Tagebuch #45 | Miniatur Wunderland</w:t>
      </w:r>
      <w:r w:rsidRPr="0056436A">
        <w:rPr>
          <w:rFonts w:cs="Liberation Serif"/>
          <w:kern w:val="0"/>
          <w:lang w:val="de-CH"/>
        </w:rPr>
        <w:t xml:space="preserve">, 2015b. </w:t>
      </w:r>
      <w:r w:rsidRPr="000048B7">
        <w:rPr>
          <w:rFonts w:cs="Liberation Serif"/>
          <w:kern w:val="0"/>
        </w:rPr>
        <w:t>[en ligne]. [Consulté le 30 juin 2025]. Disponible à l’adresse : https://www.youtube.com/watch?v=bl5jziS66Zk</w:t>
      </w:r>
    </w:p>
    <w:p w14:paraId="2EA21C4B" w14:textId="77777777" w:rsidR="00A92BB8" w:rsidRPr="000048B7" w:rsidRDefault="00A92BB8" w:rsidP="00A92BB8">
      <w:pPr>
        <w:pStyle w:val="Bibliographie0"/>
        <w:rPr>
          <w:rFonts w:cs="Liberation Serif"/>
          <w:kern w:val="0"/>
        </w:rPr>
      </w:pPr>
      <w:r w:rsidRPr="0056436A">
        <w:rPr>
          <w:rFonts w:cs="Liberation Serif"/>
          <w:kern w:val="0"/>
          <w:lang w:val="de-CH"/>
        </w:rPr>
        <w:t xml:space="preserve">LING, Ling, Samuel J., MOEBS, William et SANNY, Jeff, 2025. </w:t>
      </w:r>
      <w:r w:rsidRPr="000048B7">
        <w:rPr>
          <w:rFonts w:cs="Liberation Serif"/>
          <w:kern w:val="0"/>
        </w:rPr>
        <w:t xml:space="preserve">University Physics Volume 2. </w:t>
      </w:r>
      <w:r w:rsidRPr="000048B7">
        <w:rPr>
          <w:rFonts w:cs="Liberation Serif"/>
          <w:i/>
          <w:iCs/>
          <w:kern w:val="0"/>
        </w:rPr>
        <w:t>OpenStax</w:t>
      </w:r>
      <w:r w:rsidRPr="000048B7">
        <w:rPr>
          <w:rFonts w:cs="Liberation Serif"/>
          <w:kern w:val="0"/>
        </w:rPr>
        <w:t xml:space="preserve"> [en ligne]. 27 2025. [Consulté le 21 mars 2025]. Disponible à l’adresse : https://openstax.org/details/books/university-physics-volume-2</w:t>
      </w:r>
    </w:p>
    <w:p w14:paraId="1C2427D0" w14:textId="77777777" w:rsidR="00A92BB8" w:rsidRPr="000048B7" w:rsidRDefault="00A92BB8" w:rsidP="00A92BB8">
      <w:pPr>
        <w:pStyle w:val="Bibliographie0"/>
        <w:rPr>
          <w:rFonts w:cs="Liberation Serif"/>
          <w:kern w:val="0"/>
        </w:rPr>
      </w:pPr>
      <w:r w:rsidRPr="000048B7">
        <w:rPr>
          <w:rFonts w:cs="Liberation Serif"/>
          <w:i/>
          <w:iCs/>
          <w:kern w:val="0"/>
        </w:rPr>
        <w:lastRenderedPageBreak/>
        <w:t>Magnetically Actuated Micro-Robots for Advanced Manipulation Applications</w:t>
      </w:r>
      <w:r w:rsidRPr="000048B7">
        <w:rPr>
          <w:rFonts w:cs="Liberation Serif"/>
          <w:kern w:val="0"/>
        </w:rPr>
        <w:t>, 2014. [en ligne]. [Consulté le 21 mars 2025]. Disponible à l’adresse : https://www.youtube.com/watch?v=uL6e3co4Qqc</w:t>
      </w:r>
    </w:p>
    <w:p w14:paraId="321823BD" w14:textId="77777777" w:rsidR="00A92BB8" w:rsidRPr="000048B7" w:rsidRDefault="00A92BB8" w:rsidP="00A92BB8">
      <w:pPr>
        <w:pStyle w:val="Bibliographie0"/>
        <w:rPr>
          <w:rFonts w:cs="Liberation Serif"/>
          <w:kern w:val="0"/>
        </w:rPr>
      </w:pPr>
      <w:r w:rsidRPr="000048B7">
        <w:rPr>
          <w:rFonts w:cs="Liberation Serif"/>
          <w:kern w:val="0"/>
        </w:rPr>
        <w:t xml:space="preserve">Miko Chess : AI Powered Smart Game Board, [sans date]. </w:t>
      </w:r>
      <w:r w:rsidRPr="000048B7">
        <w:rPr>
          <w:rFonts w:cs="Liberation Serif"/>
          <w:i/>
          <w:iCs/>
          <w:kern w:val="0"/>
        </w:rPr>
        <w:t>Miko</w:t>
      </w:r>
      <w:r w:rsidRPr="000048B7">
        <w:rPr>
          <w:rFonts w:cs="Liberation Serif"/>
          <w:kern w:val="0"/>
        </w:rPr>
        <w:t xml:space="preserve"> [en ligne]. [Consulté le 11 août 2025]. Disponible à l’adresse : https://miko.ai/products/miko-chess</w:t>
      </w:r>
    </w:p>
    <w:p w14:paraId="631FE6F2" w14:textId="77777777" w:rsidR="00A92BB8" w:rsidRPr="000048B7" w:rsidRDefault="00A92BB8" w:rsidP="00A92BB8">
      <w:pPr>
        <w:pStyle w:val="Bibliographie0"/>
        <w:rPr>
          <w:rFonts w:cs="Liberation Serif"/>
          <w:kern w:val="0"/>
        </w:rPr>
      </w:pPr>
      <w:r w:rsidRPr="000048B7">
        <w:rPr>
          <w:rFonts w:cs="Liberation Serif"/>
          <w:kern w:val="0"/>
        </w:rPr>
        <w:t xml:space="preserve">MINIATUR WUNDERLAND, 2025. </w:t>
      </w:r>
      <w:r w:rsidRPr="0056436A">
        <w:rPr>
          <w:rFonts w:cs="Liberation Serif"/>
          <w:kern w:val="0"/>
          <w:lang w:val="de-CH"/>
        </w:rPr>
        <w:t xml:space="preserve">Die Gründer der Anlage. </w:t>
      </w:r>
      <w:r w:rsidRPr="0056436A">
        <w:rPr>
          <w:rFonts w:cs="Liberation Serif"/>
          <w:i/>
          <w:iCs/>
          <w:kern w:val="0"/>
          <w:lang w:val="de-CH"/>
        </w:rPr>
        <w:t>Miniatur Wunderland Hamburg</w:t>
      </w:r>
      <w:r w:rsidRPr="0056436A">
        <w:rPr>
          <w:rFonts w:cs="Liberation Serif"/>
          <w:kern w:val="0"/>
          <w:lang w:val="de-CH"/>
        </w:rPr>
        <w:t xml:space="preserve"> [en ligne]. </w:t>
      </w:r>
      <w:r w:rsidRPr="000048B7">
        <w:rPr>
          <w:rFonts w:cs="Liberation Serif"/>
          <w:kern w:val="0"/>
        </w:rPr>
        <w:t>23 mars 2025. [Consulté le 23 mars 2025]. Disponible à l’adresse : https://www.miniatur-wunderland.com/exchange/about/founders/</w:t>
      </w:r>
    </w:p>
    <w:p w14:paraId="59EBB139" w14:textId="77777777" w:rsidR="00A92BB8" w:rsidRPr="000048B7" w:rsidRDefault="00A92BB8" w:rsidP="00A92BB8">
      <w:pPr>
        <w:pStyle w:val="Bibliographie0"/>
        <w:rPr>
          <w:rFonts w:cs="Liberation Serif"/>
          <w:kern w:val="0"/>
        </w:rPr>
      </w:pPr>
      <w:r w:rsidRPr="0056436A">
        <w:rPr>
          <w:rFonts w:cs="Liberation Serif"/>
          <w:i/>
          <w:iCs/>
          <w:kern w:val="0"/>
          <w:lang w:val="de-CH"/>
        </w:rPr>
        <w:t>MONACO GRAND PRIX: Die Entstehung unserer Formel 1 | Gerrits Tagebuch #95 | Miniatur Wunderland</w:t>
      </w:r>
      <w:r w:rsidRPr="0056436A">
        <w:rPr>
          <w:rFonts w:cs="Liberation Serif"/>
          <w:kern w:val="0"/>
          <w:lang w:val="de-CH"/>
        </w:rPr>
        <w:t xml:space="preserve">, 2024b. </w:t>
      </w:r>
      <w:r w:rsidRPr="000048B7">
        <w:rPr>
          <w:rFonts w:cs="Liberation Serif"/>
          <w:kern w:val="0"/>
        </w:rPr>
        <w:t>[en ligne]. [Consulté le 22 mars 2025]. Disponible à l’adresse : https://www.youtube.com/watch?v=-7VYErogUvg</w:t>
      </w:r>
    </w:p>
    <w:p w14:paraId="41FAB358" w14:textId="77777777" w:rsidR="00A92BB8" w:rsidRPr="000048B7" w:rsidRDefault="00A92BB8" w:rsidP="00A92BB8">
      <w:pPr>
        <w:pStyle w:val="Bibliographie0"/>
        <w:rPr>
          <w:rFonts w:cs="Liberation Serif"/>
          <w:kern w:val="0"/>
        </w:rPr>
      </w:pPr>
      <w:r w:rsidRPr="0056436A">
        <w:rPr>
          <w:rFonts w:cs="Liberation Serif"/>
          <w:i/>
          <w:iCs/>
          <w:kern w:val="0"/>
          <w:lang w:val="de-CH"/>
        </w:rPr>
        <w:t>MONACO GRAND PRIX: Die Entstehung unserer Formel 1 | Gerrits Tagebuch #95 | Miniatur Wunderland</w:t>
      </w:r>
      <w:r w:rsidRPr="0056436A">
        <w:rPr>
          <w:rFonts w:cs="Liberation Serif"/>
          <w:kern w:val="0"/>
          <w:lang w:val="de-CH"/>
        </w:rPr>
        <w:t xml:space="preserve">, 2024c. </w:t>
      </w:r>
      <w:r w:rsidRPr="000048B7">
        <w:rPr>
          <w:rFonts w:cs="Liberation Serif"/>
          <w:kern w:val="0"/>
        </w:rPr>
        <w:t>[en ligne]. [Consulté le 30 juin 2025]. Disponible à l’adresse : https://www.youtube.com/watch?v=-7VYErogUvg</w:t>
      </w:r>
    </w:p>
    <w:p w14:paraId="49BF166D" w14:textId="77777777" w:rsidR="00A92BB8" w:rsidRPr="000048B7" w:rsidRDefault="00A92BB8" w:rsidP="00A92BB8">
      <w:pPr>
        <w:pStyle w:val="Bibliographie0"/>
        <w:rPr>
          <w:rFonts w:cs="Liberation Serif"/>
          <w:kern w:val="0"/>
        </w:rPr>
      </w:pPr>
      <w:r w:rsidRPr="000048B7">
        <w:rPr>
          <w:rFonts w:cs="Liberation Serif"/>
          <w:kern w:val="0"/>
        </w:rPr>
        <w:t xml:space="preserve">SAN-MILLAN, Andres, 2015. </w:t>
      </w:r>
      <w:bookmarkStart w:id="135" w:name="_Int_9NTRyJHA"/>
      <w:r w:rsidRPr="000048B7">
        <w:rPr>
          <w:rFonts w:cs="Liberation Serif"/>
          <w:kern w:val="0"/>
        </w:rPr>
        <w:t>Design of a teleoperated wall climbing robot for oil tank inspection. .</w:t>
      </w:r>
      <w:bookmarkEnd w:id="135"/>
      <w:r w:rsidRPr="000048B7">
        <w:rPr>
          <w:rFonts w:cs="Liberation Serif"/>
          <w:kern w:val="0"/>
        </w:rPr>
        <w:t xml:space="preserve"> juillet 2015. pp. 255</w:t>
      </w:r>
      <w:r w:rsidRPr="000048B7">
        <w:rPr>
          <w:rFonts w:ascii="Cambria Math" w:hAnsi="Cambria Math" w:cs="Cambria Math"/>
          <w:kern w:val="0"/>
        </w:rPr>
        <w:t>‑</w:t>
      </w:r>
      <w:r w:rsidRPr="000048B7">
        <w:rPr>
          <w:rFonts w:cs="Liberation Serif"/>
          <w:kern w:val="0"/>
        </w:rPr>
        <w:t xml:space="preserve">261. DOI 10.1109/MED.2015.7158759. </w:t>
      </w:r>
    </w:p>
    <w:p w14:paraId="42CC3D2C" w14:textId="77777777" w:rsidR="00A92BB8" w:rsidRPr="000048B7" w:rsidRDefault="00A92BB8" w:rsidP="00A92BB8">
      <w:pPr>
        <w:pStyle w:val="Bibliographie0"/>
        <w:rPr>
          <w:rFonts w:cs="Liberation Serif"/>
          <w:kern w:val="0"/>
        </w:rPr>
      </w:pPr>
      <w:r w:rsidRPr="000048B7">
        <w:rPr>
          <w:rFonts w:cs="Liberation Serif"/>
          <w:kern w:val="0"/>
        </w:rPr>
        <w:t xml:space="preserve">SHARAYANAN, R, Alain et DELBECQ, Patrick, 2025. Champ magnétique. </w:t>
      </w:r>
      <w:r w:rsidRPr="000048B7">
        <w:rPr>
          <w:rFonts w:cs="Liberation Serif"/>
          <w:i/>
          <w:iCs/>
          <w:kern w:val="0"/>
        </w:rPr>
        <w:t>Wikipédia</w:t>
      </w:r>
      <w:r w:rsidRPr="000048B7">
        <w:rPr>
          <w:rFonts w:cs="Liberation Serif"/>
          <w:kern w:val="0"/>
        </w:rPr>
        <w:t xml:space="preserve"> [en ligne]. [Consulté le 23 mars 2025]. Disponible à l’adresse : https://fr.wikipedia.org/w/index.php?title=Champ_magn%C3%A9tique&amp;oldid=223059871</w:t>
      </w:r>
    </w:p>
    <w:p w14:paraId="30539834" w14:textId="77777777" w:rsidR="00A92BB8" w:rsidRPr="000048B7" w:rsidRDefault="00A92BB8" w:rsidP="00A92BB8">
      <w:pPr>
        <w:pStyle w:val="Bibliographie0"/>
        <w:rPr>
          <w:rFonts w:cs="Liberation Serif"/>
          <w:kern w:val="0"/>
        </w:rPr>
      </w:pPr>
      <w:r w:rsidRPr="000048B7">
        <w:rPr>
          <w:rFonts w:cs="Liberation Serif"/>
          <w:kern w:val="0"/>
        </w:rPr>
        <w:t xml:space="preserve">Square Off - World’s Smartest Chess Board, 2019. </w:t>
      </w:r>
      <w:r w:rsidRPr="000048B7">
        <w:rPr>
          <w:rFonts w:cs="Liberation Serif"/>
          <w:i/>
          <w:iCs/>
          <w:kern w:val="0"/>
        </w:rPr>
        <w:t>Kickstarter</w:t>
      </w:r>
      <w:r w:rsidRPr="000048B7">
        <w:rPr>
          <w:rFonts w:cs="Liberation Serif"/>
          <w:kern w:val="0"/>
        </w:rPr>
        <w:t xml:space="preserve"> [en ligne]. [Consulté le 11 août 2025]. Disponible à l’adresse : https://www.kickstarter.com/projects/infivention/square-off-worlds-smartest-chess-board-relaunched</w:t>
      </w:r>
    </w:p>
    <w:p w14:paraId="1202C6DB" w14:textId="77777777" w:rsidR="00A92BB8" w:rsidRPr="000048B7" w:rsidRDefault="00A92BB8" w:rsidP="00A92BB8">
      <w:pPr>
        <w:pStyle w:val="Bibliographie0"/>
        <w:rPr>
          <w:rFonts w:cs="Liberation Serif"/>
          <w:kern w:val="0"/>
        </w:rPr>
      </w:pPr>
      <w:r w:rsidRPr="000048B7">
        <w:rPr>
          <w:rFonts w:cs="Liberation Serif"/>
          <w:kern w:val="0"/>
        </w:rPr>
        <w:t xml:space="preserve">STANNERED, 2007. </w:t>
      </w:r>
      <w:r w:rsidRPr="000048B7">
        <w:rPr>
          <w:rFonts w:cs="Liberation Serif"/>
          <w:i/>
          <w:iCs/>
          <w:kern w:val="0"/>
        </w:rPr>
        <w:t>Illustration of a magnetic field around a wire</w:t>
      </w:r>
      <w:r w:rsidRPr="000048B7">
        <w:rPr>
          <w:rFonts w:cs="Liberation Serif"/>
          <w:kern w:val="0"/>
        </w:rPr>
        <w:t xml:space="preserve"> [en ligne]. 6 février 2007. [Consulté le 21 mars 2025]. Disponible à l’adresse : https://commons.wikimedia.org/wiki/File:Electromagnetism.svgImage:Electromagnetism.png</w:t>
      </w:r>
    </w:p>
    <w:p w14:paraId="0F93695F" w14:textId="77777777" w:rsidR="00A92BB8" w:rsidRPr="000048B7" w:rsidRDefault="00A92BB8" w:rsidP="00A92BB8">
      <w:pPr>
        <w:pStyle w:val="Bibliographie0"/>
        <w:rPr>
          <w:rFonts w:cs="Liberation Serif"/>
          <w:kern w:val="0"/>
        </w:rPr>
      </w:pPr>
      <w:r w:rsidRPr="000048B7">
        <w:rPr>
          <w:rFonts w:cs="Liberation Serif"/>
          <w:kern w:val="0"/>
        </w:rPr>
        <w:t xml:space="preserve">STIRNEMANN, Jonas, 2024. </w:t>
      </w:r>
      <w:r w:rsidRPr="000048B7">
        <w:rPr>
          <w:rFonts w:cs="Liberation Serif"/>
          <w:i/>
          <w:iCs/>
          <w:kern w:val="0"/>
        </w:rPr>
        <w:t>ThePurpleOne/Magtrix</w:t>
      </w:r>
      <w:r w:rsidRPr="000048B7">
        <w:rPr>
          <w:rFonts w:cs="Liberation Serif"/>
          <w:kern w:val="0"/>
        </w:rPr>
        <w:t xml:space="preserve"> [en ligne]. Jupyter Notebook. 24 octobre 2024. [Consulté le 21 mars 2025]. Disponible à l’adresse : https://github.com/ThePurpleOne/Magtrix</w:t>
      </w:r>
    </w:p>
    <w:p w14:paraId="253E22A0" w14:textId="77777777" w:rsidR="00A92BB8" w:rsidRPr="000048B7" w:rsidRDefault="00A92BB8" w:rsidP="00A92BB8">
      <w:pPr>
        <w:pStyle w:val="Bibliographie0"/>
        <w:rPr>
          <w:rFonts w:cs="Liberation Serif"/>
          <w:kern w:val="0"/>
        </w:rPr>
      </w:pPr>
      <w:r w:rsidRPr="000048B7">
        <w:rPr>
          <w:rFonts w:cs="Liberation Serif"/>
          <w:i/>
          <w:iCs/>
          <w:kern w:val="0"/>
        </w:rPr>
        <w:t>The WEIRDEST Fix Ever: I Dumped My SquareOff Kingdom Chess Set!</w:t>
      </w:r>
      <w:r w:rsidRPr="000048B7">
        <w:rPr>
          <w:rFonts w:cs="Liberation Serif"/>
          <w:kern w:val="0"/>
        </w:rPr>
        <w:t>, 2023. [en ligne]. [Consulté le 11 août 2025]. Disponible à l’adresse : https://www.youtube.com/watch?v=y-M5DxNqQVI</w:t>
      </w:r>
    </w:p>
    <w:p w14:paraId="5BC3280B" w14:textId="77777777" w:rsidR="00A92BB8" w:rsidRPr="000048B7" w:rsidRDefault="00A92BB8" w:rsidP="00A92BB8">
      <w:pPr>
        <w:pStyle w:val="Bibliographie0"/>
        <w:rPr>
          <w:rFonts w:cs="Liberation Serif"/>
          <w:kern w:val="0"/>
        </w:rPr>
      </w:pPr>
      <w:r w:rsidRPr="0056436A">
        <w:rPr>
          <w:rFonts w:cs="Liberation Serif"/>
          <w:kern w:val="0"/>
          <w:lang w:val="de-CH"/>
        </w:rPr>
        <w:t xml:space="preserve">WALKER, Patrick et AHMAD, Shorouq, 2025. </w:t>
      </w:r>
      <w:bookmarkStart w:id="136" w:name="_Int_tzFfslhB"/>
      <w:r w:rsidRPr="000048B7">
        <w:rPr>
          <w:rFonts w:cs="Liberation Serif"/>
          <w:kern w:val="0"/>
        </w:rPr>
        <w:t>Using the Principle of Superposition to Determine the Magnitude of a Magnetic Field at Some Point Near Several Long Straight Current-Carrying Wires | Physics.</w:t>
      </w:r>
      <w:bookmarkEnd w:id="136"/>
      <w:r w:rsidRPr="000048B7">
        <w:rPr>
          <w:rFonts w:cs="Liberation Serif"/>
          <w:kern w:val="0"/>
        </w:rPr>
        <w:t xml:space="preserve"> </w:t>
      </w:r>
      <w:r w:rsidRPr="000048B7">
        <w:rPr>
          <w:rFonts w:cs="Liberation Serif"/>
          <w:i/>
          <w:iCs/>
          <w:kern w:val="0"/>
        </w:rPr>
        <w:t>study.com</w:t>
      </w:r>
      <w:r w:rsidRPr="000048B7">
        <w:rPr>
          <w:rFonts w:cs="Liberation Serif"/>
          <w:kern w:val="0"/>
        </w:rPr>
        <w:t xml:space="preserve"> [en ligne]. 21 mars 2025. [Consulté le 21 mars 2025]. Disponible à l’adresse : https://study.com/skill/learn/using-the-principle-of-superposition-to-determine-the-magnitude-of-a-magnetic-field-at-some-point-near-several-long-straight-current-carrying-wires-explanation.html</w:t>
      </w:r>
    </w:p>
    <w:p w14:paraId="254811B2" w14:textId="11915173" w:rsidR="002A5F1B" w:rsidRPr="000048B7" w:rsidRDefault="00A92BB8">
      <w:pPr>
        <w:pStyle w:val="Corpsdetexte"/>
      </w:pPr>
      <w:r w:rsidRPr="000048B7">
        <w:fldChar w:fldCharType="end"/>
      </w:r>
    </w:p>
    <w:sectPr w:rsidR="002A5F1B" w:rsidRPr="000048B7" w:rsidSect="00B83A2E">
      <w:type w:val="continuous"/>
      <w:pgSz w:w="11906" w:h="16838"/>
      <w:pgMar w:top="1317" w:right="1134" w:bottom="1409" w:left="1417" w:header="850" w:footer="85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AFAF7C" w14:textId="77777777" w:rsidR="00A267A2" w:rsidRPr="00A34362" w:rsidRDefault="00A267A2">
      <w:r w:rsidRPr="00A34362">
        <w:separator/>
      </w:r>
    </w:p>
  </w:endnote>
  <w:endnote w:type="continuationSeparator" w:id="0">
    <w:p w14:paraId="4FE92075" w14:textId="77777777" w:rsidR="00A267A2" w:rsidRPr="00A34362" w:rsidRDefault="00A267A2">
      <w:r w:rsidRPr="00A3436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Mangal"/>
    <w:charset w:val="00"/>
    <w:family w:val="auto"/>
    <w:pitch w:val="default"/>
  </w:font>
  <w:font w:name="Lohit Devanagari">
    <w:altName w:val="Calibri"/>
    <w:charset w:val="00"/>
    <w:family w:val="auto"/>
    <w:pitch w:val="default"/>
  </w:font>
  <w:font w:name="Liberation Serif">
    <w:panose1 w:val="02020603050405020304"/>
    <w:charset w:val="00"/>
    <w:family w:val="roman"/>
    <w:pitch w:val="variable"/>
    <w:sig w:usb0="E0000AFF" w:usb1="500078FF" w:usb2="00000021" w:usb3="00000000" w:csb0="000001BF" w:csb1="00000000"/>
  </w:font>
  <w:font w:name="Liberation Sans">
    <w:panose1 w:val="020B0604020202020204"/>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4D4F1" w14:textId="6766E09E"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w:t>
    </w:r>
    <w:r w:rsidRPr="00A34362">
      <w:fldChar w:fldCharType="end"/>
    </w:r>
    <w:r w:rsidRPr="00A34362">
      <w:t xml:space="preserve"> ̣</w:t>
    </w:r>
    <w:r w:rsidRPr="00A34362">
      <w:rPr>
        <w:rFonts w:eastAsia="Liberation Serif" w:cs="Liberation Serif"/>
      </w:rPr>
      <w:t>─</w:t>
    </w:r>
  </w:p>
  <w:p w14:paraId="693A232D" w14:textId="77777777" w:rsidR="00560C1A" w:rsidRPr="00A34362" w:rsidRDefault="00560C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CE06D" w14:textId="30D3020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iii</w:t>
    </w:r>
    <w:r w:rsidRPr="00A34362">
      <w:fldChar w:fldCharType="end"/>
    </w:r>
    <w:r w:rsidRPr="00A34362">
      <w:t xml:space="preserve"> ̣</w:t>
    </w:r>
    <w:r w:rsidRPr="00A34362">
      <w:rPr>
        <w:rFonts w:eastAsia="Liberation Serif" w:cs="Liberation Seri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30F9" w14:textId="4A60CDB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w:t>
    </w:r>
    <w:r w:rsidRPr="00A34362">
      <w:fldChar w:fldCharType="end"/>
    </w:r>
    <w:r w:rsidRPr="00A34362">
      <w:t xml:space="preserve"> ̣</w:t>
    </w:r>
    <w:r w:rsidRPr="00A34362">
      <w:rPr>
        <w:rFonts w:eastAsia="Liberation Serif" w:cs="Liberation Serif"/>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6B836" w14:textId="77777777" w:rsidR="00560C1A" w:rsidRPr="00A34362" w:rsidRDefault="00560C1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58EB" w14:textId="7491D282"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xi</w:t>
    </w:r>
    <w:r w:rsidRPr="00A34362">
      <w:fldChar w:fldCharType="end"/>
    </w:r>
    <w:r w:rsidRPr="00A34362">
      <w:t xml:space="preserve"> ̣</w:t>
    </w:r>
    <w:r w:rsidRPr="00A34362">
      <w:rPr>
        <w:rFonts w:eastAsia="Liberation Serif" w:cs="Liberation Serif"/>
      </w:rP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8E5C9" w14:textId="4AA980DD"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1</w:t>
    </w:r>
    <w:r w:rsidRPr="00A34362">
      <w:fldChar w:fldCharType="end"/>
    </w:r>
    <w:r w:rsidRPr="00A34362">
      <w:rPr>
        <w:rStyle w:val="Numrodepage"/>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665F" w14:textId="7B667375"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9</w:t>
    </w:r>
    <w:r w:rsidRPr="00A34362">
      <w:fldChar w:fldCharType="end"/>
    </w:r>
    <w:r w:rsidRPr="00A34362">
      <w:rPr>
        <w:rStyle w:val="Numrodepag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4DC59B" w14:textId="77777777" w:rsidR="00A267A2" w:rsidRPr="00A34362" w:rsidRDefault="00A267A2">
      <w:r w:rsidRPr="00A34362">
        <w:separator/>
      </w:r>
    </w:p>
  </w:footnote>
  <w:footnote w:type="continuationSeparator" w:id="0">
    <w:p w14:paraId="438BE7C0" w14:textId="77777777" w:rsidR="00A267A2" w:rsidRPr="00A34362" w:rsidRDefault="00A267A2">
      <w:r w:rsidRPr="00A34362">
        <w:continuationSeparator/>
      </w:r>
    </w:p>
  </w:footnote>
  <w:footnote w:id="1">
    <w:p w14:paraId="2E2030D0" w14:textId="29B10A36" w:rsidR="00553C3A" w:rsidRDefault="00553C3A">
      <w:pPr>
        <w:pStyle w:val="Notedebasdepage"/>
      </w:pPr>
      <w:r>
        <w:rPr>
          <w:rStyle w:val="Appelnotedebasdep"/>
        </w:rPr>
        <w:footnoteRef/>
      </w:r>
      <w:r>
        <w:t xml:space="preserve"> </w:t>
      </w:r>
      <w:r w:rsidRPr="00553C3A">
        <w:t>https://github.com/Pyroblastouille/Bachelor</w:t>
      </w:r>
    </w:p>
  </w:footnote>
  <w:footnote w:id="2">
    <w:p w14:paraId="6955FF90" w14:textId="13D56C76" w:rsidR="00DE1384" w:rsidRPr="00DE1384" w:rsidRDefault="00DE1384">
      <w:pPr>
        <w:pStyle w:val="Notedebasdepage"/>
      </w:pPr>
      <w:r>
        <w:rPr>
          <w:rStyle w:val="Appelnotedebasdep"/>
        </w:rPr>
        <w:footnoteRef/>
      </w:r>
      <w:r w:rsidRPr="00DE1384">
        <w:t xml:space="preserve"> </w:t>
      </w:r>
      <w:r>
        <w:rPr>
          <w:lang w:val="de-CH"/>
        </w:rPr>
        <w:fldChar w:fldCharType="begin"/>
      </w:r>
      <w:r w:rsidRPr="00DE1384">
        <w:instrText xml:space="preserve"> ADDIN ZOTERO_ITEM CSL_CITATION {"citationID":"bm3plaCk","properties":{"formattedCitation":"({\\i{}Magnetically Actuated Micro-Robots for Advanced Manipulation Applications} 2014)","plainCitation":"(Magnetically Actuated Micro-Robots for Advanced Manipulation Applications 2014)","noteIndex":1},"citationItems":[{"id":19,"uris":["http://zotero.org/users/local/siT019Lj/items/U8B9BWKW"],"itemData":{"id":19,"type":"motion_picture","note":"Directors: _:n25","source":"YouTube","title":"Magnetically Actuated Micro-Robots for Advanced Manipulation Applications","URL":"https://www.youtube.com/watch?v=uL6e3co4Qqc","director":[{"literal":"SRI"}],"accessed":{"date-parts":[["2025",3,21]]},"issued":{"date-parts":[["2014",4,9]]}}}],"schema":"https://github.com/citation-style-language/schema/raw/master/csl-citation.json"} </w:instrText>
      </w:r>
      <w:r>
        <w:rPr>
          <w:lang w:val="de-CH"/>
        </w:rPr>
        <w:fldChar w:fldCharType="separate"/>
      </w:r>
      <w:r w:rsidRPr="00DE1384">
        <w:rPr>
          <w:rFonts w:cs="Liberation Serif"/>
          <w:kern w:val="0"/>
        </w:rPr>
        <w:t>(</w:t>
      </w:r>
      <w:r w:rsidRPr="00DE1384">
        <w:rPr>
          <w:rFonts w:cs="Liberation Serif"/>
          <w:i/>
          <w:iCs/>
          <w:kern w:val="0"/>
        </w:rPr>
        <w:t>Magnetically Actuated Micro-Robots for Advanced Manipulation Applications</w:t>
      </w:r>
      <w:r w:rsidRPr="00DE1384">
        <w:rPr>
          <w:rFonts w:cs="Liberation Serif"/>
          <w:kern w:val="0"/>
        </w:rPr>
        <w:t xml:space="preserve"> 2014)</w:t>
      </w:r>
      <w:r>
        <w:rPr>
          <w:lang w:val="de-CH"/>
        </w:rPr>
        <w:fldChar w:fldCharType="end"/>
      </w:r>
    </w:p>
  </w:footnote>
  <w:footnote w:id="3">
    <w:p w14:paraId="6F9AEE0B" w14:textId="2CC2A72B" w:rsidR="002B1BBE" w:rsidRPr="00FA3EC2" w:rsidRDefault="002B1BBE">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p0wty6HB","properties":{"formattedCitation":"({\\i{}MONACO GRAND PRIX: Die Entstehung unserer Formel 1 | Gerrits Tagebuch #95 | Miniatur Wunderland} 2024)","plainCitation":"(MONACO GRAND PRIX: Die Entstehung unserer Formel 1 | Gerrits Tagebuch #95 | Miniatur Wunderland 2024)","noteIndex":1},"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4">
    <w:p w14:paraId="36BAE5E1" w14:textId="350958EF" w:rsidR="00265DDA" w:rsidRPr="00FA3EC2" w:rsidRDefault="00265DDA">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dn8rXomZ","properties":{"formattedCitation":"({\\i{}Formel-1-Rennstrecke in Monaco | Gerrits Tagebuch #45 | Miniatur Wunderland} 2015)","plainCitation":"(Formel-1-Rennstrecke in Monaco | Gerrits Tagebuch #45 | Miniatur Wunderland 2015)","noteIndex":2},"citationItems":[{"id":"n1aLuNnc/vWuOern8","uris":["http://zotero.org/users/local/mm9M02TK/items/S8ZEGI6D"],"itemData":{"id":68,"type":"motion_picture","abstract":"English subtitles available.\n\nIn der 45. Folge wird Gerrits persönlicher Traum von einer Formel-1-Rennstrecke thematisiert. Nach dem Bau des Italien-Abschnitts wird Monaco errichtet. Der Charme des Stadtsta","dimensions":"12:05","source":"YouTube","title":"Formel-1-Rennstrecke in Monaco | Gerrits Tagebuch #45 | Miniatur Wunderland","URL":"https://www.youtube.com/watch?v=bl5jziS66Zk","director":[{"literal":"Miniatur Wunderland"}],"accessed":{"date-parts":[["2025",6,30]]},"issued":{"date-parts":[["2015",1,9]]}}}],"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1-Rennstrecke in Monaco | Gerrits Tagebuch #45 | Miniatur Wunderland</w:t>
      </w:r>
      <w:r w:rsidRPr="00FA3EC2">
        <w:rPr>
          <w:rFonts w:cs="Liberation Serif"/>
          <w:kern w:val="0"/>
          <w:lang w:val="de-CH"/>
        </w:rPr>
        <w:t xml:space="preserve"> 2015)</w:t>
      </w:r>
      <w:r w:rsidRPr="00A34362">
        <w:fldChar w:fldCharType="end"/>
      </w:r>
    </w:p>
  </w:footnote>
  <w:footnote w:id="5">
    <w:p w14:paraId="2C7AD016" w14:textId="2389B0EB" w:rsidR="00137CF9" w:rsidRPr="00FA3EC2" w:rsidRDefault="00137CF9" w:rsidP="00137CF9">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bHiqylKT","properties":{"formattedCitation":"({\\i{}Formel 1 Prototyp: 1. Highspeedrunde MONACO GRAND PRIX | Gerrits Tagebuch #71 | Miniatur Wunderland} 2020)","plainCitation":"(Formel 1 Prototyp: 1. Highspeedrunde MONACO GRAND PRIX | Gerrits Tagebuch #71 | Miniatur Wunderland 2020)","noteIndex":3},"citationItems":[{"id":"n1aLuNnc/ilfCO2ZR","uris":["http://zotero.org/users/local/mm9M02TK/items/J62W7FYV"],"itemData":{"id":70,"type":"motion_picture","abstract":"In der 71. Folge von Gerrits Tagebuch drehen die Formel-1-Autos mit Highspeed die ersten Runden auf der Teststrecke. \nFür die 21 Meter lange Formel-1-Strecke, mit komplexen Leiterbahnen, lötet bzw. bestückt Sascha in über 16 Stunden einen Prototyp einer Steuerplatine in filigraner Handarbeit. \nAußerdem zeichnet Jens das erste F1-Auto am Computer in 3D und präsentiert uns die ersten Druckteile.","dimensions":"11:15","source":"YouTube","title":"Formel 1 Prototyp: 1. Highspeedrunde MONACO GRAND PRIX | Gerrits Tagebuch #71 | Miniatur Wunderland","title-short":"Formel 1 Prototyp","URL":"https://www.youtube.com/watch?v=D6jwZYrvSv4","director":[{"literal":"Miniatur Wunderland"}],"accessed":{"date-parts":[["2025",6,30]]},"issued":{"date-parts":[["2020",2,2]]}}}],"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Prototyp: 1. Highspeedrunde MONACO GRAND PRIX | Gerrits Tagebuch #71 | Miniatur Wunderland</w:t>
      </w:r>
      <w:r w:rsidRPr="00FA3EC2">
        <w:rPr>
          <w:rFonts w:cs="Liberation Serif"/>
          <w:kern w:val="0"/>
          <w:lang w:val="de-CH"/>
        </w:rPr>
        <w:t xml:space="preserve"> 2020)</w:t>
      </w:r>
      <w:r w:rsidRPr="00A34362">
        <w:fldChar w:fldCharType="end"/>
      </w:r>
    </w:p>
  </w:footnote>
  <w:footnote w:id="6">
    <w:p w14:paraId="5A7E6FBE" w14:textId="53F7167A"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FggtW5fJ","properties":{"formattedCitation":"({\\i{}Formel 1: Fortschritte in der Software | Gerrits Tagebuch #82 | Miniatur Wunderland} 2022)","plainCitation":"(Formel 1: Fortschritte in der Software | Gerrits Tagebuch #82 | Miniatur Wunderland 2022)","noteIndex":4},"citationItems":[{"id":"n1aLuNnc/m0BqAltj","uris":["http://zotero.org/users/local/mm9M02TK/items/R3N2M3XF"],"itemData":{"id":71,"type":"motion_picture","abstract":"Seit 2014 arbeiten Gerrit und sein Team an der Entwicklung eines realistisches Formel-1-Rennen für unseren Monaco-Abschnitt. Auf der 21-Meter Strecke soll es Überholmanöver, Ziehharmonika-Effekt in Kurven, eine Boxengasse und immer neue Zieleinläufen geben. In der heutigen Folge zeigt uns Gerrit, welche Software-Fortschritte er in über unzähligen Programmierstunden gemacht hat. Unter anderem können die Fahrzeuge jetzt sauber überholen, das Saftycar-Auto fährt und Startaufstellungen können gefahren werden.","dimensions":"13:14","source":"YouTube","title":"Formel 1: Fortschritte in der Software | Gerrits Tagebuch #82 | Miniatur Wunderland","title-short":"Formel 1","URL":"https://www.youtube.com/watch?v=3ujaGUFfgC0","director":[{"literal":"Miniatur Wunderland"}],"accessed":{"date-parts":[["2025",6,30]]},"issued":{"date-parts":[["2022",3,13]]}}}],"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Fortschritte in der Software | Gerrits Tagebuch #82 | Miniatur Wunderland</w:t>
      </w:r>
      <w:r w:rsidRPr="00FA3EC2">
        <w:rPr>
          <w:rFonts w:cs="Liberation Serif"/>
          <w:kern w:val="0"/>
          <w:lang w:val="de-CH"/>
        </w:rPr>
        <w:t xml:space="preserve"> 2022)</w:t>
      </w:r>
      <w:r w:rsidRPr="00A34362">
        <w:fldChar w:fldCharType="end"/>
      </w:r>
    </w:p>
  </w:footnote>
  <w:footnote w:id="7">
    <w:p w14:paraId="753997AE" w14:textId="6EAE6D5E"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HVSAYyBu","properties":{"formattedCitation":"({\\i{}MONACO GRAND PRIX: Die Entstehung unserer Formel 1 | Gerrits Tagebuch #95 | Miniatur Wunderland} 2024)","plainCitation":"(MONACO GRAND PRIX: Die Entstehung unserer Formel 1 | Gerrits Tagebuch #95 | Miniatur Wunderland 2024)","noteIndex":5},"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8">
    <w:p w14:paraId="7B7163D2" w14:textId="226CD039" w:rsidR="00D62DF7" w:rsidRPr="00FA3EC2" w:rsidRDefault="00D62DF7">
      <w:pPr>
        <w:pStyle w:val="Notedebasdepage"/>
        <w:rPr>
          <w:lang w:val="de-CH"/>
        </w:rPr>
      </w:pPr>
      <w:r w:rsidRPr="00A34362">
        <w:rPr>
          <w:rStyle w:val="Appelnotedebasdep"/>
        </w:rPr>
        <w:footnoteRef/>
      </w:r>
      <w:r w:rsidRPr="00FA3EC2">
        <w:rPr>
          <w:lang w:val="de-CH"/>
        </w:rPr>
        <w:t xml:space="preserve"> </w:t>
      </w:r>
      <w:r w:rsidR="001F72B1" w:rsidRPr="00A34362">
        <w:fldChar w:fldCharType="begin"/>
      </w:r>
      <w:r w:rsidR="001F72B1" w:rsidRPr="00FA3EC2">
        <w:rPr>
          <w:lang w:val="de-CH"/>
        </w:rPr>
        <w:instrText xml:space="preserve"> ADDIN ZOTERO_ITEM CSL_CITATION {"citationID":"ceWYPK7q","properties":{"formattedCitation":"({\\i{}Square Off - World\\uc0\\u8217{}s Smartest Chess Board} 2019)","plainCitation":"(Square Off - World’s Smartest Chess Board 2019)","noteIndex":6},"citationItems":[{"id":4,"uris":["http://zotero.org/users/local/siT019Lj/items/LWIBIQ22"],"itemData":{"id":4,"type":"webpage","abstract":"Challenge any online opponent across the globe or play against the artificial intelligence on this automated chess board.","container-title":"Kickstarter","language":"fr","title":"Square Off - World’s Smartest Chess Board","URL":"https://www.kickstarter.com/projects/infivention/square-off-worlds-smartest-chess-board-relaunched","accessed":{"date-parts":[["2025",8,11]]},"issued":{"date-parts":[["2019",10,22]]}}}],"schema":"https://github.com/citation-style-language/schema/raw/master/csl-citation.json"} </w:instrText>
      </w:r>
      <w:r w:rsidR="001F72B1" w:rsidRPr="00A34362">
        <w:fldChar w:fldCharType="separate"/>
      </w:r>
      <w:r w:rsidR="001F72B1" w:rsidRPr="00FA3EC2">
        <w:rPr>
          <w:rFonts w:cs="Liberation Serif"/>
          <w:kern w:val="0"/>
          <w:lang w:val="de-CH"/>
        </w:rPr>
        <w:t>(</w:t>
      </w:r>
      <w:r w:rsidR="001F72B1" w:rsidRPr="00FA3EC2">
        <w:rPr>
          <w:rFonts w:cs="Liberation Serif"/>
          <w:i/>
          <w:iCs/>
          <w:kern w:val="0"/>
          <w:lang w:val="de-CH"/>
        </w:rPr>
        <w:t>Square Off - World’s Smartest Chess Board</w:t>
      </w:r>
      <w:r w:rsidR="001F72B1" w:rsidRPr="00FA3EC2">
        <w:rPr>
          <w:rFonts w:cs="Liberation Serif"/>
          <w:kern w:val="0"/>
          <w:lang w:val="de-CH"/>
        </w:rPr>
        <w:t xml:space="preserve"> 2019)</w:t>
      </w:r>
      <w:r w:rsidR="001F72B1" w:rsidRPr="00A34362">
        <w:fldChar w:fldCharType="end"/>
      </w:r>
    </w:p>
  </w:footnote>
  <w:footnote w:id="9">
    <w:p w14:paraId="78FD7995" w14:textId="7AD9045D" w:rsidR="00A34362" w:rsidRPr="00A34362" w:rsidRDefault="00A34362">
      <w:pPr>
        <w:pStyle w:val="Notedebasdepage"/>
        <w:rPr>
          <w:lang w:val="de-CH"/>
        </w:rPr>
      </w:pPr>
      <w:r w:rsidRPr="00A34362">
        <w:rPr>
          <w:rStyle w:val="Appelnotedebasdep"/>
        </w:rPr>
        <w:footnoteRef/>
      </w:r>
      <w:r w:rsidRPr="00FA3EC2">
        <w:rPr>
          <w:lang w:val="de-CH"/>
        </w:rPr>
        <w:t xml:space="preserve"> </w:t>
      </w:r>
      <w:r w:rsidRPr="00A34362">
        <w:fldChar w:fldCharType="begin"/>
      </w:r>
      <w:r w:rsidRPr="00FA3EC2">
        <w:rPr>
          <w:lang w:val="de-CH"/>
        </w:rPr>
        <w:instrText xml:space="preserve"> ADDIN ZOTERO_ITEM CSL_CITATION {"citationID":"5FHpHJjA","properties":{"formattedCitation":"({\\i{}The WEIRDEST Fix Ever: I Dumped My SquareOff Kingdom Chess Set!} 2023)","plainCitation":"(The WEIRDEST Fix Ever: I Dumped My SquareOff Kingdom Chess Set! 2023)","noteIndex":7},"citationItems":[{"id":1,"uris":["http://zotero.org/users/local/siT019Lj/items/R9EZA5MZ"],"itemData":{"id":1,"type":"motion_picture","abstract":"In this episode, I'm taking on the challenge of repairing a Square Off Kingdom Chess board, an extraordinary mix of classic chess and cutting-edge tech. I found this board with its self-moving pieces intriguing but it was plagued with connectivity issues. Join me as I dive into the guts of this board, navigate through some tricky customer service interactions, and hopefully bring the magic back to this fascinating chess game. Discover whether persistence, technical know-how, and a bit of luck can triumph over faulty firmware. Let's bring this game back to life together","dimensions":"32:30","source":"YouTube","title":"The WEIRDEST Fix Ever: I Dumped My SquareOff Kingdom Chess Set!","title-short":"The WEIRDEST Fix Ever","URL":"https://www.youtube.com/watch?v=y-M5DxNqQVI","director":[{"literal":"CanWeFixThat"}],"accessed":{"date-parts":[["2025",8,11]]},"issued":{"date-parts":[["2023",5,10]]}}}],"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The WEIRDEST Fix Ever: I Dumped My SquareOff Kingdom Chess Set!</w:t>
      </w:r>
      <w:r w:rsidRPr="00FA3EC2">
        <w:rPr>
          <w:rFonts w:cs="Liberation Serif"/>
          <w:kern w:val="0"/>
          <w:lang w:val="de-CH"/>
        </w:rPr>
        <w:t xml:space="preserve"> 2023)</w:t>
      </w:r>
      <w:r w:rsidRPr="00A3436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32614" w14:textId="5D544E9D" w:rsidR="00560C1A" w:rsidRPr="002C2212" w:rsidRDefault="002C2212" w:rsidP="002C2212">
    <w:pPr>
      <w:pStyle w:val="En-tte"/>
      <w:rPr>
        <w:rFonts w:ascii="Liberation Sans" w:hAnsi="Liberation Sans"/>
        <w:color w:val="999999"/>
        <w:sz w:val="16"/>
        <w:szCs w:val="16"/>
      </w:rPr>
    </w:pPr>
    <w:r>
      <w:rPr>
        <w:rFonts w:ascii="Liberation Sans" w:hAnsi="Liberation Sans"/>
        <w:color w:val="999999"/>
        <w:sz w:val="16"/>
        <w:szCs w:val="16"/>
      </w:rPr>
      <w:t>Mariot</w:t>
    </w:r>
    <w:r w:rsidRPr="00A34362">
      <w:rPr>
        <w:rFonts w:ascii="Liberation Sans" w:hAnsi="Liberation Sans"/>
        <w:color w:val="999999"/>
        <w:sz w:val="16"/>
        <w:szCs w:val="16"/>
      </w:rPr>
      <w:t xml:space="preserve">, </w:t>
    </w:r>
    <w:r>
      <w:rPr>
        <w:rFonts w:ascii="Liberation Sans" w:hAnsi="Liberation Sans"/>
        <w:color w:val="999999"/>
        <w:sz w:val="16"/>
        <w:szCs w:val="16"/>
      </w:rPr>
      <w:t xml:space="preserve">Gaël </w:t>
    </w:r>
    <w:r w:rsidRPr="00A34362">
      <w:rPr>
        <w:rFonts w:ascii="Liberation Sans" w:hAnsi="Liberation Sans"/>
        <w:color w:val="999999"/>
        <w:sz w:val="16"/>
        <w:szCs w:val="16"/>
      </w:rPr>
      <w:t xml:space="preserve">– </w:t>
    </w:r>
    <w:r>
      <w:rPr>
        <w:rFonts w:ascii="Liberation Sans" w:hAnsi="Liberation Sans"/>
        <w:color w:val="999999"/>
        <w:sz w:val="16"/>
        <w:szCs w:val="16"/>
      </w:rPr>
      <w:t>Plateau de Jeu Magnétique</w:t>
    </w:r>
    <w:r w:rsidRPr="00A34362">
      <w:rPr>
        <w:rFonts w:ascii="Liberation Sans" w:hAnsi="Liberation Sans"/>
        <w:color w:val="999999"/>
        <w:sz w:val="16"/>
        <w:szCs w:val="16"/>
      </w:rPr>
      <w:t xml:space="preserve"> – Thèse BA – </w:t>
    </w:r>
    <w:r>
      <w:rPr>
        <w:rFonts w:ascii="Liberation Sans" w:hAnsi="Liberation Sans"/>
        <w:color w:val="999999"/>
        <w:sz w:val="16"/>
        <w:szCs w:val="16"/>
      </w:rPr>
      <w:t>Septembre</w:t>
    </w:r>
    <w:r w:rsidRPr="00A34362">
      <w:rPr>
        <w:rFonts w:ascii="Liberation Sans" w:hAnsi="Liberation Sans"/>
        <w:color w:val="999999"/>
        <w:sz w:val="16"/>
        <w:szCs w:val="16"/>
      </w:rPr>
      <w:t xml:space="preserve">, </w:t>
    </w:r>
    <w:r>
      <w:rPr>
        <w:rFonts w:ascii="Liberation Sans" w:hAnsi="Liberation Sans"/>
        <w:color w:val="999999"/>
        <w:sz w:val="16"/>
        <w:szCs w:val="16"/>
      </w:rPr>
      <w:t>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62030" w14:textId="32FBC18A" w:rsidR="00560C1A" w:rsidRPr="002C2212" w:rsidRDefault="002C2212" w:rsidP="002C2212">
    <w:pPr>
      <w:pStyle w:val="En-tte"/>
    </w:pPr>
    <w:r>
      <w:rPr>
        <w:rFonts w:ascii="Liberation Sans" w:hAnsi="Liberation Sans"/>
        <w:color w:val="999999"/>
        <w:sz w:val="16"/>
        <w:szCs w:val="16"/>
      </w:rPr>
      <w:t>Mariot</w:t>
    </w:r>
    <w:r w:rsidRPr="00A34362">
      <w:rPr>
        <w:rFonts w:ascii="Liberation Sans" w:hAnsi="Liberation Sans"/>
        <w:color w:val="999999"/>
        <w:sz w:val="16"/>
        <w:szCs w:val="16"/>
      </w:rPr>
      <w:t xml:space="preserve">, </w:t>
    </w:r>
    <w:r>
      <w:rPr>
        <w:rFonts w:ascii="Liberation Sans" w:hAnsi="Liberation Sans"/>
        <w:color w:val="999999"/>
        <w:sz w:val="16"/>
        <w:szCs w:val="16"/>
      </w:rPr>
      <w:t xml:space="preserve">Gaël </w:t>
    </w:r>
    <w:r w:rsidRPr="00A34362">
      <w:rPr>
        <w:rFonts w:ascii="Liberation Sans" w:hAnsi="Liberation Sans"/>
        <w:color w:val="999999"/>
        <w:sz w:val="16"/>
        <w:szCs w:val="16"/>
      </w:rPr>
      <w:t xml:space="preserve">– </w:t>
    </w:r>
    <w:r>
      <w:rPr>
        <w:rFonts w:ascii="Liberation Sans" w:hAnsi="Liberation Sans"/>
        <w:color w:val="999999"/>
        <w:sz w:val="16"/>
        <w:szCs w:val="16"/>
      </w:rPr>
      <w:t>Plateau de Jeu Magnétique</w:t>
    </w:r>
    <w:r w:rsidRPr="00A34362">
      <w:rPr>
        <w:rFonts w:ascii="Liberation Sans" w:hAnsi="Liberation Sans"/>
        <w:color w:val="999999"/>
        <w:sz w:val="16"/>
        <w:szCs w:val="16"/>
      </w:rPr>
      <w:t xml:space="preserve"> – Thèse BA – </w:t>
    </w:r>
    <w:r>
      <w:rPr>
        <w:rFonts w:ascii="Liberation Sans" w:hAnsi="Liberation Sans"/>
        <w:color w:val="999999"/>
        <w:sz w:val="16"/>
        <w:szCs w:val="16"/>
      </w:rPr>
      <w:t>Septembre</w:t>
    </w:r>
    <w:r w:rsidRPr="00A34362">
      <w:rPr>
        <w:rFonts w:ascii="Liberation Sans" w:hAnsi="Liberation Sans"/>
        <w:color w:val="999999"/>
        <w:sz w:val="16"/>
        <w:szCs w:val="16"/>
      </w:rPr>
      <w:t xml:space="preserve">, </w:t>
    </w:r>
    <w:r>
      <w:rPr>
        <w:rFonts w:ascii="Liberation Sans" w:hAnsi="Liberation Sans"/>
        <w:color w:val="999999"/>
        <w:sz w:val="16"/>
        <w:szCs w:val="16"/>
      </w:rPr>
      <w:t>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28177" w14:textId="77777777" w:rsidR="00560C1A" w:rsidRPr="00A34362" w:rsidRDefault="00560C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41486" w14:textId="7F6B0344" w:rsidR="00560C1A" w:rsidRPr="00A34362" w:rsidRDefault="00BE2AC9">
    <w:pPr>
      <w:pStyle w:val="En-tte"/>
      <w:rPr>
        <w:rFonts w:ascii="Liberation Sans" w:hAnsi="Liberation Sans"/>
        <w:color w:val="999999"/>
        <w:sz w:val="16"/>
        <w:szCs w:val="16"/>
      </w:rPr>
    </w:pPr>
    <w:r>
      <w:rPr>
        <w:rFonts w:ascii="Liberation Sans" w:hAnsi="Liberation Sans"/>
        <w:color w:val="999999"/>
        <w:sz w:val="16"/>
        <w:szCs w:val="16"/>
      </w:rPr>
      <w:t>Mariot</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 xml:space="preserve">Gaël </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202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AF7"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4872A" w14:textId="048767BB" w:rsidR="00560C1A" w:rsidRPr="00A34362" w:rsidRDefault="003149DC">
    <w:pPr>
      <w:pStyle w:val="En-tte"/>
      <w:rPr>
        <w:rFonts w:ascii="Liberation Sans" w:hAnsi="Liberation Sans"/>
        <w:color w:val="999999"/>
        <w:sz w:val="16"/>
        <w:szCs w:val="16"/>
      </w:rPr>
    </w:pPr>
    <w:r w:rsidRPr="00A34362">
      <w:rPr>
        <w:rFonts w:ascii="Liberation Sans" w:hAnsi="Liberation Sans"/>
        <w:color w:val="999999"/>
        <w:sz w:val="16"/>
        <w:szCs w:val="16"/>
      </w:rPr>
      <w:t>Mariot, Gaël</w:t>
    </w:r>
    <w:r w:rsidR="00560C1A" w:rsidRPr="00A34362">
      <w:rPr>
        <w:rFonts w:ascii="Liberation Sans" w:hAnsi="Liberation Sans"/>
        <w:color w:val="999999"/>
        <w:sz w:val="16"/>
        <w:szCs w:val="16"/>
      </w:rPr>
      <w:t xml:space="preserve"> – </w:t>
    </w:r>
    <w:r w:rsidRPr="00A34362">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sidRPr="00A34362">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sidRPr="00A34362">
      <w:rPr>
        <w:rFonts w:ascii="Liberation Sans" w:hAnsi="Liberation Sans"/>
        <w:color w:val="999999"/>
        <w:sz w:val="16"/>
        <w:szCs w:val="16"/>
      </w:rPr>
      <w:t>2025</w:t>
    </w:r>
  </w:p>
</w:hdr>
</file>

<file path=word/intelligence2.xml><?xml version="1.0" encoding="utf-8"?>
<int2:intelligence xmlns:int2="http://schemas.microsoft.com/office/intelligence/2020/intelligence" xmlns:oel="http://schemas.microsoft.com/office/2019/extlst">
  <int2:observations>
    <int2:bookmark int2:bookmarkName="_Int_pHhFGKN7" int2:invalidationBookmarkName="" int2:hashCode="QefYpiZjH7K1Bk" int2:id="jEk6hlmf">
      <int2:state int2:value="Rejected" int2:type="similarity"/>
    </int2:bookmark>
    <int2:bookmark int2:bookmarkName="_Int_9NTRyJHA" int2:invalidationBookmarkName="" int2:hashCode="XeZRbfTv7f3EfQ" int2:id="CT0vcF9m">
      <int2:state int2:value="Rejected" int2:type="similarity"/>
    </int2:bookmark>
    <int2:bookmark int2:bookmarkName="_Int_tzFfslhB" int2:invalidationBookmarkName="" int2:hashCode="LV6AGQvWlDArDv" int2:id="GWFybnFk">
      <int2:state int2:value="Rejected" int2:type="similarity"/>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A1E3438"/>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D5580C08"/>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F064E11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5109FF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AE881E8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6CC8EF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7DB88C80"/>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6C87D56"/>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26E4A7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4501808"/>
    <w:multiLevelType w:val="multilevel"/>
    <w:tmpl w:val="56545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A005842"/>
    <w:multiLevelType w:val="multilevel"/>
    <w:tmpl w:val="CEF05FCA"/>
    <w:lvl w:ilvl="0">
      <w:start w:val="1"/>
      <w:numFmt w:val="decimal"/>
      <w:lvlText w:val="%1."/>
      <w:lvlJc w:val="left"/>
      <w:pPr>
        <w:ind w:left="0" w:firstLine="0"/>
      </w:pPr>
    </w:lvl>
    <w:lvl w:ilvl="1">
      <w:start w:val="1"/>
      <w:numFmt w:val="decimal"/>
      <w:lvlText w:val="%1.%2."/>
      <w:lvlJc w:val="left"/>
      <w:pPr>
        <w:ind w:left="0" w:firstLine="0"/>
      </w:pPr>
    </w:lvl>
    <w:lvl w:ilvl="2">
      <w:start w:val="1"/>
      <w:numFmt w:val="lowerLetter"/>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0DD96D71"/>
    <w:multiLevelType w:val="hybridMultilevel"/>
    <w:tmpl w:val="91561D5C"/>
    <w:lvl w:ilvl="0" w:tplc="D5E680AE">
      <w:numFmt w:val="bullet"/>
      <w:lvlText w:val="•"/>
      <w:lvlJc w:val="left"/>
      <w:pPr>
        <w:ind w:left="839" w:hanging="360"/>
      </w:pPr>
      <w:rPr>
        <w:rFonts w:ascii="Arial" w:eastAsia="Arial" w:hAnsi="Arial" w:cs="Arial" w:hint="default"/>
        <w:spacing w:val="0"/>
        <w:w w:val="101"/>
        <w:lang w:val="fr-FR" w:eastAsia="en-US" w:bidi="ar-SA"/>
      </w:rPr>
    </w:lvl>
    <w:lvl w:ilvl="1" w:tplc="22B498E0">
      <w:numFmt w:val="bullet"/>
      <w:lvlText w:val="•"/>
      <w:lvlJc w:val="left"/>
      <w:pPr>
        <w:ind w:left="1684" w:hanging="360"/>
      </w:pPr>
      <w:rPr>
        <w:rFonts w:hint="default"/>
        <w:lang w:val="fr-FR" w:eastAsia="en-US" w:bidi="ar-SA"/>
      </w:rPr>
    </w:lvl>
    <w:lvl w:ilvl="2" w:tplc="6D0CFE48">
      <w:numFmt w:val="bullet"/>
      <w:lvlText w:val="•"/>
      <w:lvlJc w:val="left"/>
      <w:pPr>
        <w:ind w:left="2529" w:hanging="360"/>
      </w:pPr>
      <w:rPr>
        <w:rFonts w:hint="default"/>
        <w:lang w:val="fr-FR" w:eastAsia="en-US" w:bidi="ar-SA"/>
      </w:rPr>
    </w:lvl>
    <w:lvl w:ilvl="3" w:tplc="973A12DA">
      <w:numFmt w:val="bullet"/>
      <w:lvlText w:val="•"/>
      <w:lvlJc w:val="left"/>
      <w:pPr>
        <w:ind w:left="3373" w:hanging="360"/>
      </w:pPr>
      <w:rPr>
        <w:rFonts w:hint="default"/>
        <w:lang w:val="fr-FR" w:eastAsia="en-US" w:bidi="ar-SA"/>
      </w:rPr>
    </w:lvl>
    <w:lvl w:ilvl="4" w:tplc="71A42C54">
      <w:numFmt w:val="bullet"/>
      <w:lvlText w:val="•"/>
      <w:lvlJc w:val="left"/>
      <w:pPr>
        <w:ind w:left="4218" w:hanging="360"/>
      </w:pPr>
      <w:rPr>
        <w:rFonts w:hint="default"/>
        <w:lang w:val="fr-FR" w:eastAsia="en-US" w:bidi="ar-SA"/>
      </w:rPr>
    </w:lvl>
    <w:lvl w:ilvl="5" w:tplc="0636C008">
      <w:numFmt w:val="bullet"/>
      <w:lvlText w:val="•"/>
      <w:lvlJc w:val="left"/>
      <w:pPr>
        <w:ind w:left="5063" w:hanging="360"/>
      </w:pPr>
      <w:rPr>
        <w:rFonts w:hint="default"/>
        <w:lang w:val="fr-FR" w:eastAsia="en-US" w:bidi="ar-SA"/>
      </w:rPr>
    </w:lvl>
    <w:lvl w:ilvl="6" w:tplc="ABBA86B2">
      <w:numFmt w:val="bullet"/>
      <w:lvlText w:val="•"/>
      <w:lvlJc w:val="left"/>
      <w:pPr>
        <w:ind w:left="5907" w:hanging="360"/>
      </w:pPr>
      <w:rPr>
        <w:rFonts w:hint="default"/>
        <w:lang w:val="fr-FR" w:eastAsia="en-US" w:bidi="ar-SA"/>
      </w:rPr>
    </w:lvl>
    <w:lvl w:ilvl="7" w:tplc="C102FA2C">
      <w:numFmt w:val="bullet"/>
      <w:lvlText w:val="•"/>
      <w:lvlJc w:val="left"/>
      <w:pPr>
        <w:ind w:left="6752" w:hanging="360"/>
      </w:pPr>
      <w:rPr>
        <w:rFonts w:hint="default"/>
        <w:lang w:val="fr-FR" w:eastAsia="en-US" w:bidi="ar-SA"/>
      </w:rPr>
    </w:lvl>
    <w:lvl w:ilvl="8" w:tplc="17B82E70">
      <w:numFmt w:val="bullet"/>
      <w:lvlText w:val="•"/>
      <w:lvlJc w:val="left"/>
      <w:pPr>
        <w:ind w:left="7596" w:hanging="360"/>
      </w:pPr>
      <w:rPr>
        <w:rFonts w:hint="default"/>
        <w:lang w:val="fr-FR" w:eastAsia="en-US" w:bidi="ar-SA"/>
      </w:rPr>
    </w:lvl>
  </w:abstractNum>
  <w:abstractNum w:abstractNumId="12" w15:restartNumberingAfterBreak="0">
    <w:nsid w:val="125212FF"/>
    <w:multiLevelType w:val="multilevel"/>
    <w:tmpl w:val="F2507180"/>
    <w:lvl w:ilvl="0">
      <w:start w:val="1"/>
      <w:numFmt w:val="bullet"/>
      <w:lvlText w:val=""/>
      <w:lvlJc w:val="left"/>
      <w:pPr>
        <w:tabs>
          <w:tab w:val="num" w:pos="1429"/>
        </w:tabs>
        <w:ind w:left="1429" w:hanging="360"/>
      </w:pPr>
      <w:rPr>
        <w:rFonts w:ascii="Symbol" w:hAnsi="Symbol" w:cs="Open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Open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Open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1FF535BC"/>
    <w:multiLevelType w:val="multilevel"/>
    <w:tmpl w:val="54164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9AC6FF7"/>
    <w:multiLevelType w:val="multilevel"/>
    <w:tmpl w:val="3618A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CB003A"/>
    <w:multiLevelType w:val="multilevel"/>
    <w:tmpl w:val="A4FCE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303DC0"/>
    <w:multiLevelType w:val="multilevel"/>
    <w:tmpl w:val="A05EB7A6"/>
    <w:lvl w:ilvl="0">
      <w:start w:val="1"/>
      <w:numFmt w:val="decimal"/>
      <w:pStyle w:val="Titre1"/>
      <w:lvlText w:val="%1."/>
      <w:lvlJc w:val="left"/>
      <w:pPr>
        <w:ind w:left="0" w:firstLine="0"/>
      </w:pPr>
    </w:lvl>
    <w:lvl w:ilvl="1">
      <w:start w:val="1"/>
      <w:numFmt w:val="decimal"/>
      <w:pStyle w:val="Titre2"/>
      <w:lvlText w:val="%1.%2."/>
      <w:lvlJc w:val="left"/>
      <w:pPr>
        <w:ind w:left="0" w:firstLine="0"/>
      </w:pPr>
    </w:lvl>
    <w:lvl w:ilvl="2">
      <w:start w:val="1"/>
      <w:numFmt w:val="lowerLetter"/>
      <w:pStyle w:val="Titre3"/>
      <w:lvlText w:val="%3)"/>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7" w15:restartNumberingAfterBreak="0">
    <w:nsid w:val="32952FE7"/>
    <w:multiLevelType w:val="hybridMultilevel"/>
    <w:tmpl w:val="F602546E"/>
    <w:lvl w:ilvl="0" w:tplc="60761040">
      <w:start w:val="2"/>
      <w:numFmt w:val="decimal"/>
      <w:lvlText w:val="%1"/>
      <w:lvlJc w:val="left"/>
      <w:pPr>
        <w:ind w:left="7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5AC742A">
      <w:start w:val="1"/>
      <w:numFmt w:val="lowerLetter"/>
      <w:lvlText w:val="%2"/>
      <w:lvlJc w:val="left"/>
      <w:pPr>
        <w:ind w:left="16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4381EBA">
      <w:start w:val="1"/>
      <w:numFmt w:val="lowerRoman"/>
      <w:lvlText w:val="%3"/>
      <w:lvlJc w:val="left"/>
      <w:pPr>
        <w:ind w:left="23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2402076">
      <w:start w:val="1"/>
      <w:numFmt w:val="decimal"/>
      <w:lvlText w:val="%4"/>
      <w:lvlJc w:val="left"/>
      <w:pPr>
        <w:ind w:left="31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632A83E">
      <w:start w:val="1"/>
      <w:numFmt w:val="lowerLetter"/>
      <w:lvlText w:val="%5"/>
      <w:lvlJc w:val="left"/>
      <w:pPr>
        <w:ind w:left="38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99A5C70">
      <w:start w:val="1"/>
      <w:numFmt w:val="lowerRoman"/>
      <w:lvlText w:val="%6"/>
      <w:lvlJc w:val="left"/>
      <w:pPr>
        <w:ind w:left="45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A769966">
      <w:start w:val="1"/>
      <w:numFmt w:val="decimal"/>
      <w:lvlText w:val="%7"/>
      <w:lvlJc w:val="left"/>
      <w:pPr>
        <w:ind w:left="52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B624C82">
      <w:start w:val="1"/>
      <w:numFmt w:val="lowerLetter"/>
      <w:lvlText w:val="%8"/>
      <w:lvlJc w:val="left"/>
      <w:pPr>
        <w:ind w:left="59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2DECFBA">
      <w:start w:val="1"/>
      <w:numFmt w:val="lowerRoman"/>
      <w:lvlText w:val="%9"/>
      <w:lvlJc w:val="left"/>
      <w:pPr>
        <w:ind w:left="67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3C96B4A"/>
    <w:multiLevelType w:val="hybridMultilevel"/>
    <w:tmpl w:val="9AE0FAF8"/>
    <w:lvl w:ilvl="0" w:tplc="55F4EF86">
      <w:start w:val="10"/>
      <w:numFmt w:val="bullet"/>
      <w:lvlText w:val=""/>
      <w:lvlJc w:val="left"/>
      <w:pPr>
        <w:ind w:left="720" w:hanging="360"/>
      </w:pPr>
      <w:rPr>
        <w:rFonts w:ascii="Wingdings" w:eastAsia="Noto Sans CJK SC Regular" w:hAnsi="Wingdings" w:cs="Lohit Devanaga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372963A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3E3552F"/>
    <w:multiLevelType w:val="multilevel"/>
    <w:tmpl w:val="54C453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9AE792C"/>
    <w:multiLevelType w:val="multilevel"/>
    <w:tmpl w:val="CEC4DD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F6D7DF2"/>
    <w:multiLevelType w:val="multilevel"/>
    <w:tmpl w:val="FB3E1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79130623">
    <w:abstractNumId w:val="16"/>
  </w:num>
  <w:num w:numId="2" w16cid:durableId="897862126">
    <w:abstractNumId w:val="12"/>
  </w:num>
  <w:num w:numId="3" w16cid:durableId="1184053034">
    <w:abstractNumId w:val="3"/>
  </w:num>
  <w:num w:numId="4" w16cid:durableId="1466505225">
    <w:abstractNumId w:val="4"/>
  </w:num>
  <w:num w:numId="5" w16cid:durableId="217665630">
    <w:abstractNumId w:val="5"/>
  </w:num>
  <w:num w:numId="6" w16cid:durableId="228006243">
    <w:abstractNumId w:val="6"/>
  </w:num>
  <w:num w:numId="7" w16cid:durableId="322927561">
    <w:abstractNumId w:val="8"/>
  </w:num>
  <w:num w:numId="8" w16cid:durableId="663901645">
    <w:abstractNumId w:val="0"/>
  </w:num>
  <w:num w:numId="9" w16cid:durableId="1629050104">
    <w:abstractNumId w:val="1"/>
  </w:num>
  <w:num w:numId="10" w16cid:durableId="576520927">
    <w:abstractNumId w:val="2"/>
  </w:num>
  <w:num w:numId="11" w16cid:durableId="425345704">
    <w:abstractNumId w:val="7"/>
  </w:num>
  <w:num w:numId="12" w16cid:durableId="1045908818">
    <w:abstractNumId w:val="10"/>
  </w:num>
  <w:num w:numId="13" w16cid:durableId="289626374">
    <w:abstractNumId w:val="21"/>
  </w:num>
  <w:num w:numId="14" w16cid:durableId="1295284381">
    <w:abstractNumId w:val="19"/>
  </w:num>
  <w:num w:numId="15" w16cid:durableId="257754308">
    <w:abstractNumId w:val="11"/>
  </w:num>
  <w:num w:numId="16" w16cid:durableId="1718313847">
    <w:abstractNumId w:val="17"/>
  </w:num>
  <w:num w:numId="17" w16cid:durableId="1096368092">
    <w:abstractNumId w:val="15"/>
  </w:num>
  <w:num w:numId="18" w16cid:durableId="920026670">
    <w:abstractNumId w:val="14"/>
  </w:num>
  <w:num w:numId="19" w16cid:durableId="1066221687">
    <w:abstractNumId w:val="22"/>
  </w:num>
  <w:num w:numId="20" w16cid:durableId="2116946266">
    <w:abstractNumId w:val="20"/>
  </w:num>
  <w:num w:numId="21" w16cid:durableId="300888084">
    <w:abstractNumId w:val="9"/>
  </w:num>
  <w:num w:numId="22" w16cid:durableId="2017492656">
    <w:abstractNumId w:val="13"/>
  </w:num>
  <w:num w:numId="23" w16cid:durableId="52320506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F1B"/>
    <w:rsid w:val="00001430"/>
    <w:rsid w:val="00002AF9"/>
    <w:rsid w:val="000048B7"/>
    <w:rsid w:val="00010DA9"/>
    <w:rsid w:val="000151E0"/>
    <w:rsid w:val="00017AB9"/>
    <w:rsid w:val="000279BD"/>
    <w:rsid w:val="000317FE"/>
    <w:rsid w:val="00043817"/>
    <w:rsid w:val="00061834"/>
    <w:rsid w:val="0006301C"/>
    <w:rsid w:val="00063331"/>
    <w:rsid w:val="000701BC"/>
    <w:rsid w:val="00072FEF"/>
    <w:rsid w:val="00073739"/>
    <w:rsid w:val="00075679"/>
    <w:rsid w:val="000774CA"/>
    <w:rsid w:val="0008136D"/>
    <w:rsid w:val="00084136"/>
    <w:rsid w:val="000855E4"/>
    <w:rsid w:val="00086DF7"/>
    <w:rsid w:val="00087677"/>
    <w:rsid w:val="000A365D"/>
    <w:rsid w:val="000B0FBC"/>
    <w:rsid w:val="000B2D8E"/>
    <w:rsid w:val="000B5EC2"/>
    <w:rsid w:val="000B62AF"/>
    <w:rsid w:val="000C37FC"/>
    <w:rsid w:val="000C3941"/>
    <w:rsid w:val="000C3B94"/>
    <w:rsid w:val="000D0CCF"/>
    <w:rsid w:val="000D3286"/>
    <w:rsid w:val="000D5352"/>
    <w:rsid w:val="000D7B3F"/>
    <w:rsid w:val="000E1651"/>
    <w:rsid w:val="000E247F"/>
    <w:rsid w:val="000E59E4"/>
    <w:rsid w:val="000E634B"/>
    <w:rsid w:val="000F2723"/>
    <w:rsid w:val="000F6A4C"/>
    <w:rsid w:val="001114FB"/>
    <w:rsid w:val="00113106"/>
    <w:rsid w:val="0011357A"/>
    <w:rsid w:val="00114E51"/>
    <w:rsid w:val="00116EDA"/>
    <w:rsid w:val="0012147D"/>
    <w:rsid w:val="00122E20"/>
    <w:rsid w:val="00123670"/>
    <w:rsid w:val="001276DC"/>
    <w:rsid w:val="001317F4"/>
    <w:rsid w:val="00131E91"/>
    <w:rsid w:val="001322F6"/>
    <w:rsid w:val="00134B86"/>
    <w:rsid w:val="00135175"/>
    <w:rsid w:val="00137CF9"/>
    <w:rsid w:val="00142BB1"/>
    <w:rsid w:val="001445BF"/>
    <w:rsid w:val="0014592E"/>
    <w:rsid w:val="001462FC"/>
    <w:rsid w:val="0015436A"/>
    <w:rsid w:val="001557EE"/>
    <w:rsid w:val="00170E7F"/>
    <w:rsid w:val="00177692"/>
    <w:rsid w:val="0018132D"/>
    <w:rsid w:val="00187150"/>
    <w:rsid w:val="001875E6"/>
    <w:rsid w:val="0019314B"/>
    <w:rsid w:val="00196A27"/>
    <w:rsid w:val="001A00EA"/>
    <w:rsid w:val="001A3C07"/>
    <w:rsid w:val="001A5284"/>
    <w:rsid w:val="001B2E77"/>
    <w:rsid w:val="001C5AD5"/>
    <w:rsid w:val="001C73A1"/>
    <w:rsid w:val="001C756C"/>
    <w:rsid w:val="001D11E1"/>
    <w:rsid w:val="001D574F"/>
    <w:rsid w:val="001D728D"/>
    <w:rsid w:val="001E3719"/>
    <w:rsid w:val="001E38FC"/>
    <w:rsid w:val="001E7793"/>
    <w:rsid w:val="001E79E3"/>
    <w:rsid w:val="001F14DA"/>
    <w:rsid w:val="001F72B1"/>
    <w:rsid w:val="00204F83"/>
    <w:rsid w:val="00207F0A"/>
    <w:rsid w:val="002145E5"/>
    <w:rsid w:val="002172D0"/>
    <w:rsid w:val="0022342C"/>
    <w:rsid w:val="00224643"/>
    <w:rsid w:val="00224740"/>
    <w:rsid w:val="002376CE"/>
    <w:rsid w:val="00240719"/>
    <w:rsid w:val="00241E72"/>
    <w:rsid w:val="002453D7"/>
    <w:rsid w:val="00253AED"/>
    <w:rsid w:val="00257352"/>
    <w:rsid w:val="00257B8C"/>
    <w:rsid w:val="0026105C"/>
    <w:rsid w:val="00265DDA"/>
    <w:rsid w:val="002748D2"/>
    <w:rsid w:val="0028348C"/>
    <w:rsid w:val="002927F4"/>
    <w:rsid w:val="0029456B"/>
    <w:rsid w:val="0029653A"/>
    <w:rsid w:val="002A01B2"/>
    <w:rsid w:val="002A1E62"/>
    <w:rsid w:val="002A5F1B"/>
    <w:rsid w:val="002B1BBE"/>
    <w:rsid w:val="002B26F4"/>
    <w:rsid w:val="002B4CB6"/>
    <w:rsid w:val="002B7553"/>
    <w:rsid w:val="002C00DD"/>
    <w:rsid w:val="002C2212"/>
    <w:rsid w:val="002C6AD9"/>
    <w:rsid w:val="002C74EB"/>
    <w:rsid w:val="002D3041"/>
    <w:rsid w:val="002D5ED6"/>
    <w:rsid w:val="002D6CA3"/>
    <w:rsid w:val="002E0F6B"/>
    <w:rsid w:val="002E324C"/>
    <w:rsid w:val="002E356A"/>
    <w:rsid w:val="002E5C33"/>
    <w:rsid w:val="002F0A32"/>
    <w:rsid w:val="002F35CD"/>
    <w:rsid w:val="002F5EC3"/>
    <w:rsid w:val="003059DC"/>
    <w:rsid w:val="003149DC"/>
    <w:rsid w:val="00317152"/>
    <w:rsid w:val="00317956"/>
    <w:rsid w:val="003220B0"/>
    <w:rsid w:val="003449D7"/>
    <w:rsid w:val="00346165"/>
    <w:rsid w:val="003512C1"/>
    <w:rsid w:val="00356205"/>
    <w:rsid w:val="00357082"/>
    <w:rsid w:val="00361080"/>
    <w:rsid w:val="00363F0A"/>
    <w:rsid w:val="003658B3"/>
    <w:rsid w:val="003668DF"/>
    <w:rsid w:val="00372B8A"/>
    <w:rsid w:val="00382F99"/>
    <w:rsid w:val="003846F5"/>
    <w:rsid w:val="00384B5B"/>
    <w:rsid w:val="00395F11"/>
    <w:rsid w:val="003A2CFC"/>
    <w:rsid w:val="003A3BDD"/>
    <w:rsid w:val="003A43F1"/>
    <w:rsid w:val="003A4FC9"/>
    <w:rsid w:val="003A59A0"/>
    <w:rsid w:val="003B0159"/>
    <w:rsid w:val="003B31E8"/>
    <w:rsid w:val="003B54BF"/>
    <w:rsid w:val="003C3E90"/>
    <w:rsid w:val="003D0E9F"/>
    <w:rsid w:val="003D46E9"/>
    <w:rsid w:val="003D60A9"/>
    <w:rsid w:val="003E47B3"/>
    <w:rsid w:val="003F1136"/>
    <w:rsid w:val="003F2AEB"/>
    <w:rsid w:val="003F6BA2"/>
    <w:rsid w:val="003F7A60"/>
    <w:rsid w:val="00406B8E"/>
    <w:rsid w:val="004108E3"/>
    <w:rsid w:val="00416679"/>
    <w:rsid w:val="00427B03"/>
    <w:rsid w:val="0043472E"/>
    <w:rsid w:val="00440276"/>
    <w:rsid w:val="0044051A"/>
    <w:rsid w:val="0044550A"/>
    <w:rsid w:val="00447390"/>
    <w:rsid w:val="00460C23"/>
    <w:rsid w:val="00462272"/>
    <w:rsid w:val="00463D33"/>
    <w:rsid w:val="0046750F"/>
    <w:rsid w:val="00474FCE"/>
    <w:rsid w:val="00475D83"/>
    <w:rsid w:val="00476E26"/>
    <w:rsid w:val="00485950"/>
    <w:rsid w:val="00495569"/>
    <w:rsid w:val="004A1040"/>
    <w:rsid w:val="004A2457"/>
    <w:rsid w:val="004A301E"/>
    <w:rsid w:val="004A6757"/>
    <w:rsid w:val="004B0768"/>
    <w:rsid w:val="004B0D7F"/>
    <w:rsid w:val="004C174F"/>
    <w:rsid w:val="004D2A56"/>
    <w:rsid w:val="004D4B87"/>
    <w:rsid w:val="004E4956"/>
    <w:rsid w:val="004E7593"/>
    <w:rsid w:val="004E782E"/>
    <w:rsid w:val="004F27A3"/>
    <w:rsid w:val="004F5F26"/>
    <w:rsid w:val="004F65BA"/>
    <w:rsid w:val="004F7351"/>
    <w:rsid w:val="00500672"/>
    <w:rsid w:val="00502689"/>
    <w:rsid w:val="0050331F"/>
    <w:rsid w:val="00513434"/>
    <w:rsid w:val="00513ECA"/>
    <w:rsid w:val="00514960"/>
    <w:rsid w:val="00530919"/>
    <w:rsid w:val="00533FBD"/>
    <w:rsid w:val="005344D9"/>
    <w:rsid w:val="00540700"/>
    <w:rsid w:val="00540FCC"/>
    <w:rsid w:val="00541700"/>
    <w:rsid w:val="00552DFC"/>
    <w:rsid w:val="00553C3A"/>
    <w:rsid w:val="00553D9F"/>
    <w:rsid w:val="00555331"/>
    <w:rsid w:val="00557304"/>
    <w:rsid w:val="0056025D"/>
    <w:rsid w:val="00560C1A"/>
    <w:rsid w:val="0056436A"/>
    <w:rsid w:val="00565DC0"/>
    <w:rsid w:val="00567AA4"/>
    <w:rsid w:val="00570E3C"/>
    <w:rsid w:val="005768F8"/>
    <w:rsid w:val="0058545F"/>
    <w:rsid w:val="00590111"/>
    <w:rsid w:val="00594BFC"/>
    <w:rsid w:val="005A53F9"/>
    <w:rsid w:val="005B2CA4"/>
    <w:rsid w:val="005B4AD0"/>
    <w:rsid w:val="005B76F3"/>
    <w:rsid w:val="005C338C"/>
    <w:rsid w:val="005C5F91"/>
    <w:rsid w:val="005D1A8A"/>
    <w:rsid w:val="005D1FFC"/>
    <w:rsid w:val="005D36DC"/>
    <w:rsid w:val="005D639F"/>
    <w:rsid w:val="005D63B7"/>
    <w:rsid w:val="005E0785"/>
    <w:rsid w:val="006001EC"/>
    <w:rsid w:val="00604380"/>
    <w:rsid w:val="006053B4"/>
    <w:rsid w:val="006138C9"/>
    <w:rsid w:val="00614067"/>
    <w:rsid w:val="00614F95"/>
    <w:rsid w:val="006178D4"/>
    <w:rsid w:val="00644B68"/>
    <w:rsid w:val="0065483A"/>
    <w:rsid w:val="00660392"/>
    <w:rsid w:val="0067362E"/>
    <w:rsid w:val="00680601"/>
    <w:rsid w:val="00682830"/>
    <w:rsid w:val="00683B2B"/>
    <w:rsid w:val="00690D5C"/>
    <w:rsid w:val="0069499F"/>
    <w:rsid w:val="006A513C"/>
    <w:rsid w:val="006B0D9F"/>
    <w:rsid w:val="006B1F39"/>
    <w:rsid w:val="006B7411"/>
    <w:rsid w:val="006C1B15"/>
    <w:rsid w:val="006C3C4B"/>
    <w:rsid w:val="006D0526"/>
    <w:rsid w:val="006E0AA9"/>
    <w:rsid w:val="006E2FE1"/>
    <w:rsid w:val="006E7EA5"/>
    <w:rsid w:val="006F5103"/>
    <w:rsid w:val="00711C9E"/>
    <w:rsid w:val="00715C65"/>
    <w:rsid w:val="00720C02"/>
    <w:rsid w:val="0073010A"/>
    <w:rsid w:val="00736486"/>
    <w:rsid w:val="00740B5D"/>
    <w:rsid w:val="007430EE"/>
    <w:rsid w:val="00744F72"/>
    <w:rsid w:val="007520E1"/>
    <w:rsid w:val="00753499"/>
    <w:rsid w:val="0075448D"/>
    <w:rsid w:val="0076094E"/>
    <w:rsid w:val="00767F41"/>
    <w:rsid w:val="00772C57"/>
    <w:rsid w:val="00773833"/>
    <w:rsid w:val="007741B7"/>
    <w:rsid w:val="007849A9"/>
    <w:rsid w:val="0078601C"/>
    <w:rsid w:val="00793F0E"/>
    <w:rsid w:val="00794BAC"/>
    <w:rsid w:val="007973C7"/>
    <w:rsid w:val="00797D1F"/>
    <w:rsid w:val="007A0A57"/>
    <w:rsid w:val="007A54F7"/>
    <w:rsid w:val="007B3AE5"/>
    <w:rsid w:val="007B5B33"/>
    <w:rsid w:val="007D1C18"/>
    <w:rsid w:val="007D1DD3"/>
    <w:rsid w:val="007D2677"/>
    <w:rsid w:val="007E71BA"/>
    <w:rsid w:val="007F5DCA"/>
    <w:rsid w:val="007F5E76"/>
    <w:rsid w:val="00803173"/>
    <w:rsid w:val="0080387C"/>
    <w:rsid w:val="00807505"/>
    <w:rsid w:val="008104EA"/>
    <w:rsid w:val="00810CF8"/>
    <w:rsid w:val="008143D4"/>
    <w:rsid w:val="00815FA2"/>
    <w:rsid w:val="00823FAF"/>
    <w:rsid w:val="00827467"/>
    <w:rsid w:val="008351A3"/>
    <w:rsid w:val="00836829"/>
    <w:rsid w:val="00846A30"/>
    <w:rsid w:val="008525F9"/>
    <w:rsid w:val="00860052"/>
    <w:rsid w:val="008611A2"/>
    <w:rsid w:val="0086281A"/>
    <w:rsid w:val="0086378C"/>
    <w:rsid w:val="008757D4"/>
    <w:rsid w:val="00880133"/>
    <w:rsid w:val="00892F47"/>
    <w:rsid w:val="008933E9"/>
    <w:rsid w:val="008A0B24"/>
    <w:rsid w:val="008A36EB"/>
    <w:rsid w:val="008B14D5"/>
    <w:rsid w:val="008B352A"/>
    <w:rsid w:val="008C22A3"/>
    <w:rsid w:val="008C2C1E"/>
    <w:rsid w:val="008C504F"/>
    <w:rsid w:val="008C627E"/>
    <w:rsid w:val="008D16FD"/>
    <w:rsid w:val="008D1AB5"/>
    <w:rsid w:val="008D21E1"/>
    <w:rsid w:val="008D77CF"/>
    <w:rsid w:val="008E228B"/>
    <w:rsid w:val="008F08CF"/>
    <w:rsid w:val="009258E0"/>
    <w:rsid w:val="00926019"/>
    <w:rsid w:val="0093117E"/>
    <w:rsid w:val="0094179F"/>
    <w:rsid w:val="009436B9"/>
    <w:rsid w:val="0095261C"/>
    <w:rsid w:val="00963B3B"/>
    <w:rsid w:val="00965911"/>
    <w:rsid w:val="009719E5"/>
    <w:rsid w:val="00973018"/>
    <w:rsid w:val="009743B2"/>
    <w:rsid w:val="009776B5"/>
    <w:rsid w:val="00984A0C"/>
    <w:rsid w:val="00991F1B"/>
    <w:rsid w:val="0099485D"/>
    <w:rsid w:val="00995D17"/>
    <w:rsid w:val="009A2575"/>
    <w:rsid w:val="009A492F"/>
    <w:rsid w:val="009A5186"/>
    <w:rsid w:val="009A60A1"/>
    <w:rsid w:val="009B1ADE"/>
    <w:rsid w:val="009B533E"/>
    <w:rsid w:val="009C383A"/>
    <w:rsid w:val="009D01E3"/>
    <w:rsid w:val="009D0EBC"/>
    <w:rsid w:val="009E18B2"/>
    <w:rsid w:val="009E334E"/>
    <w:rsid w:val="009F5852"/>
    <w:rsid w:val="009F6122"/>
    <w:rsid w:val="009F70B0"/>
    <w:rsid w:val="00A134C6"/>
    <w:rsid w:val="00A16544"/>
    <w:rsid w:val="00A16F43"/>
    <w:rsid w:val="00A267A2"/>
    <w:rsid w:val="00A318DB"/>
    <w:rsid w:val="00A34362"/>
    <w:rsid w:val="00A454B3"/>
    <w:rsid w:val="00A45E04"/>
    <w:rsid w:val="00A529B0"/>
    <w:rsid w:val="00A62406"/>
    <w:rsid w:val="00A63DA7"/>
    <w:rsid w:val="00A6479F"/>
    <w:rsid w:val="00A64FA4"/>
    <w:rsid w:val="00A65600"/>
    <w:rsid w:val="00A65E47"/>
    <w:rsid w:val="00A70EAC"/>
    <w:rsid w:val="00A8181D"/>
    <w:rsid w:val="00A917F4"/>
    <w:rsid w:val="00A92BB8"/>
    <w:rsid w:val="00A93828"/>
    <w:rsid w:val="00A96CAE"/>
    <w:rsid w:val="00AB1282"/>
    <w:rsid w:val="00AB17A8"/>
    <w:rsid w:val="00AB4404"/>
    <w:rsid w:val="00AC0B14"/>
    <w:rsid w:val="00AD12BB"/>
    <w:rsid w:val="00AD35F2"/>
    <w:rsid w:val="00AE56BF"/>
    <w:rsid w:val="00AF2E7F"/>
    <w:rsid w:val="00B0098A"/>
    <w:rsid w:val="00B00FA7"/>
    <w:rsid w:val="00B04D90"/>
    <w:rsid w:val="00B10248"/>
    <w:rsid w:val="00B2443C"/>
    <w:rsid w:val="00B2707A"/>
    <w:rsid w:val="00B31202"/>
    <w:rsid w:val="00B32299"/>
    <w:rsid w:val="00B40C2D"/>
    <w:rsid w:val="00B4645D"/>
    <w:rsid w:val="00B60618"/>
    <w:rsid w:val="00B718C1"/>
    <w:rsid w:val="00B719DE"/>
    <w:rsid w:val="00B7275D"/>
    <w:rsid w:val="00B73977"/>
    <w:rsid w:val="00B82892"/>
    <w:rsid w:val="00B83A2E"/>
    <w:rsid w:val="00B85096"/>
    <w:rsid w:val="00B8586E"/>
    <w:rsid w:val="00B9064B"/>
    <w:rsid w:val="00B94BFB"/>
    <w:rsid w:val="00BA1005"/>
    <w:rsid w:val="00BA26F0"/>
    <w:rsid w:val="00BA77AB"/>
    <w:rsid w:val="00BB5663"/>
    <w:rsid w:val="00BC3961"/>
    <w:rsid w:val="00BE0FB1"/>
    <w:rsid w:val="00BE2AC9"/>
    <w:rsid w:val="00BF0332"/>
    <w:rsid w:val="00BF054F"/>
    <w:rsid w:val="00BF066F"/>
    <w:rsid w:val="00BF2512"/>
    <w:rsid w:val="00BF700B"/>
    <w:rsid w:val="00C019D2"/>
    <w:rsid w:val="00C02EC1"/>
    <w:rsid w:val="00C33EB3"/>
    <w:rsid w:val="00C363BA"/>
    <w:rsid w:val="00C4136F"/>
    <w:rsid w:val="00C4165C"/>
    <w:rsid w:val="00C50FE3"/>
    <w:rsid w:val="00C52297"/>
    <w:rsid w:val="00C544F7"/>
    <w:rsid w:val="00C54F57"/>
    <w:rsid w:val="00C558EC"/>
    <w:rsid w:val="00C63EA7"/>
    <w:rsid w:val="00C648EB"/>
    <w:rsid w:val="00C6519F"/>
    <w:rsid w:val="00C66ED3"/>
    <w:rsid w:val="00C67644"/>
    <w:rsid w:val="00C73F33"/>
    <w:rsid w:val="00C770CF"/>
    <w:rsid w:val="00C87A07"/>
    <w:rsid w:val="00C92B15"/>
    <w:rsid w:val="00C943DE"/>
    <w:rsid w:val="00CB01D0"/>
    <w:rsid w:val="00CB4054"/>
    <w:rsid w:val="00CC05B1"/>
    <w:rsid w:val="00CC3473"/>
    <w:rsid w:val="00CE18B4"/>
    <w:rsid w:val="00CE5AF4"/>
    <w:rsid w:val="00CE6313"/>
    <w:rsid w:val="00D12CBE"/>
    <w:rsid w:val="00D22080"/>
    <w:rsid w:val="00D22325"/>
    <w:rsid w:val="00D27CBD"/>
    <w:rsid w:val="00D35BC6"/>
    <w:rsid w:val="00D45E48"/>
    <w:rsid w:val="00D46791"/>
    <w:rsid w:val="00D51E8A"/>
    <w:rsid w:val="00D52EEF"/>
    <w:rsid w:val="00D55FBE"/>
    <w:rsid w:val="00D5691E"/>
    <w:rsid w:val="00D56992"/>
    <w:rsid w:val="00D57737"/>
    <w:rsid w:val="00D62DF7"/>
    <w:rsid w:val="00D66041"/>
    <w:rsid w:val="00D70F63"/>
    <w:rsid w:val="00D72487"/>
    <w:rsid w:val="00D731E4"/>
    <w:rsid w:val="00D747F8"/>
    <w:rsid w:val="00D755D9"/>
    <w:rsid w:val="00D75E67"/>
    <w:rsid w:val="00D82CA8"/>
    <w:rsid w:val="00DA014E"/>
    <w:rsid w:val="00DA0318"/>
    <w:rsid w:val="00DA1AE2"/>
    <w:rsid w:val="00DA2401"/>
    <w:rsid w:val="00DB0625"/>
    <w:rsid w:val="00DC36F9"/>
    <w:rsid w:val="00DC51A6"/>
    <w:rsid w:val="00DD5FB3"/>
    <w:rsid w:val="00DE1384"/>
    <w:rsid w:val="00DE1DB2"/>
    <w:rsid w:val="00DE1F65"/>
    <w:rsid w:val="00DE4651"/>
    <w:rsid w:val="00DF4735"/>
    <w:rsid w:val="00DF4796"/>
    <w:rsid w:val="00E06C9A"/>
    <w:rsid w:val="00E07CAE"/>
    <w:rsid w:val="00E1215E"/>
    <w:rsid w:val="00E174CD"/>
    <w:rsid w:val="00E32707"/>
    <w:rsid w:val="00E3281F"/>
    <w:rsid w:val="00E363E0"/>
    <w:rsid w:val="00E46832"/>
    <w:rsid w:val="00E51CC8"/>
    <w:rsid w:val="00E51D24"/>
    <w:rsid w:val="00E5472E"/>
    <w:rsid w:val="00E56499"/>
    <w:rsid w:val="00E63184"/>
    <w:rsid w:val="00E778F1"/>
    <w:rsid w:val="00E86ABB"/>
    <w:rsid w:val="00E905ED"/>
    <w:rsid w:val="00E95E38"/>
    <w:rsid w:val="00E96434"/>
    <w:rsid w:val="00E978A2"/>
    <w:rsid w:val="00EA21A7"/>
    <w:rsid w:val="00EB48F3"/>
    <w:rsid w:val="00EB7B3B"/>
    <w:rsid w:val="00EC354C"/>
    <w:rsid w:val="00EC35BA"/>
    <w:rsid w:val="00EC4D31"/>
    <w:rsid w:val="00EC79DD"/>
    <w:rsid w:val="00ED1B27"/>
    <w:rsid w:val="00ED665B"/>
    <w:rsid w:val="00EE12E7"/>
    <w:rsid w:val="00EE1823"/>
    <w:rsid w:val="00EE2053"/>
    <w:rsid w:val="00F04978"/>
    <w:rsid w:val="00F40ABB"/>
    <w:rsid w:val="00F41D15"/>
    <w:rsid w:val="00F4281E"/>
    <w:rsid w:val="00F541AD"/>
    <w:rsid w:val="00F55275"/>
    <w:rsid w:val="00F55EA6"/>
    <w:rsid w:val="00F5668C"/>
    <w:rsid w:val="00F61673"/>
    <w:rsid w:val="00F7084F"/>
    <w:rsid w:val="00F74A6C"/>
    <w:rsid w:val="00F77972"/>
    <w:rsid w:val="00F82AAC"/>
    <w:rsid w:val="00F87F0F"/>
    <w:rsid w:val="00F93A94"/>
    <w:rsid w:val="00F944AE"/>
    <w:rsid w:val="00F95417"/>
    <w:rsid w:val="00F95948"/>
    <w:rsid w:val="00F96E52"/>
    <w:rsid w:val="00FA092E"/>
    <w:rsid w:val="00FA3DAF"/>
    <w:rsid w:val="00FA3EC2"/>
    <w:rsid w:val="00FB4B71"/>
    <w:rsid w:val="00FB5EBE"/>
    <w:rsid w:val="00FB7D21"/>
    <w:rsid w:val="00FB7F78"/>
    <w:rsid w:val="00FC0733"/>
    <w:rsid w:val="00FC51C5"/>
    <w:rsid w:val="00FC64FD"/>
    <w:rsid w:val="00FC69AA"/>
    <w:rsid w:val="00FE129B"/>
    <w:rsid w:val="00FF2AA7"/>
    <w:rsid w:val="00FF515C"/>
    <w:rsid w:val="00FF6E7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4AC1"/>
  <w15:docId w15:val="{A03E5ED1-1546-8E4D-9C31-5B7B0AB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ans CJK SC Regular" w:hAnsi="Liberation Serif" w:cs="Lohit Devanagari"/>
        <w:kern w:val="2"/>
        <w:sz w:val="24"/>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CH"/>
    </w:rPr>
  </w:style>
  <w:style w:type="paragraph" w:styleId="Titre1">
    <w:name w:val="heading 1"/>
    <w:basedOn w:val="Normal"/>
    <w:next w:val="Corpsdetexte15interligne"/>
    <w:link w:val="Titre1Car"/>
    <w:uiPriority w:val="9"/>
    <w:qFormat/>
    <w:rsid w:val="00DB0625"/>
    <w:pPr>
      <w:pageBreakBefore/>
      <w:numPr>
        <w:numId w:val="1"/>
      </w:numPr>
      <w:spacing w:before="794" w:after="454" w:line="360" w:lineRule="auto"/>
      <w:jc w:val="center"/>
      <w:outlineLvl w:val="0"/>
    </w:pPr>
    <w:rPr>
      <w:rFonts w:ascii="Liberation Sans" w:hAnsi="Liberation Sans"/>
      <w:b/>
      <w:smallCaps/>
      <w:sz w:val="32"/>
    </w:rPr>
  </w:style>
  <w:style w:type="paragraph" w:styleId="Titre2">
    <w:name w:val="heading 2"/>
    <w:basedOn w:val="Titre1"/>
    <w:next w:val="Corpsdetexte15interligne"/>
    <w:link w:val="Titre2Car"/>
    <w:uiPriority w:val="9"/>
    <w:unhideWhenUsed/>
    <w:qFormat/>
    <w:rsid w:val="00240719"/>
    <w:pPr>
      <w:pageBreakBefore w:val="0"/>
      <w:numPr>
        <w:ilvl w:val="1"/>
      </w:numPr>
      <w:spacing w:before="454" w:after="170"/>
      <w:jc w:val="left"/>
      <w:outlineLvl w:val="1"/>
    </w:pPr>
    <w:rPr>
      <w:bCs/>
      <w:color w:val="000000"/>
      <w:sz w:val="28"/>
      <w:szCs w:val="32"/>
    </w:rPr>
  </w:style>
  <w:style w:type="paragraph" w:styleId="Titre3">
    <w:name w:val="heading 3"/>
    <w:basedOn w:val="Titre2"/>
    <w:next w:val="Corpsdetexte15interligne"/>
    <w:link w:val="Titre3Car"/>
    <w:uiPriority w:val="9"/>
    <w:unhideWhenUsed/>
    <w:qFormat/>
    <w:pPr>
      <w:keepNext/>
      <w:numPr>
        <w:ilvl w:val="2"/>
      </w:numPr>
      <w:tabs>
        <w:tab w:val="left" w:pos="1417"/>
        <w:tab w:val="left" w:pos="1984"/>
      </w:tabs>
      <w:spacing w:after="113"/>
      <w:ind w:left="283"/>
      <w:jc w:val="both"/>
      <w:outlineLvl w:val="2"/>
    </w:pPr>
    <w:rPr>
      <w:iCs/>
      <w:sz w:val="24"/>
      <w:szCs w:val="24"/>
      <w:lang w:val="sq-AL"/>
    </w:rPr>
  </w:style>
  <w:style w:type="paragraph" w:styleId="Titre4">
    <w:name w:val="heading 4"/>
    <w:basedOn w:val="Titre3"/>
    <w:next w:val="Corpsdetexte"/>
    <w:uiPriority w:val="9"/>
    <w:semiHidden/>
    <w:unhideWhenUsed/>
    <w:qFormat/>
    <w:pPr>
      <w:numPr>
        <w:ilvl w:val="3"/>
      </w:numPr>
      <w:spacing w:before="0" w:after="0"/>
      <w:ind w:left="680"/>
      <w:outlineLvl w:val="3"/>
    </w:pPr>
    <w:rPr>
      <w:rFonts w:ascii="Arial" w:hAnsi="Arial"/>
    </w:rPr>
  </w:style>
  <w:style w:type="paragraph" w:styleId="Titre5">
    <w:name w:val="heading 5"/>
    <w:basedOn w:val="Normal"/>
    <w:next w:val="Corpsdetexte"/>
    <w:uiPriority w:val="9"/>
    <w:semiHidden/>
    <w:unhideWhenUsed/>
    <w:qFormat/>
    <w:pPr>
      <w:numPr>
        <w:ilvl w:val="4"/>
        <w:numId w:val="1"/>
      </w:numPr>
      <w:spacing w:before="120" w:after="60"/>
      <w:outlineLvl w:val="4"/>
    </w:pPr>
    <w:rPr>
      <w:b/>
      <w:bCs/>
    </w:rPr>
  </w:style>
  <w:style w:type="paragraph" w:styleId="Titre6">
    <w:name w:val="heading 6"/>
    <w:basedOn w:val="Normal"/>
    <w:next w:val="Corpsdetexte"/>
    <w:uiPriority w:val="9"/>
    <w:semiHidden/>
    <w:unhideWhenUsed/>
    <w:qFormat/>
    <w:pPr>
      <w:numPr>
        <w:ilvl w:val="5"/>
        <w:numId w:val="1"/>
      </w:numPr>
      <w:spacing w:before="60" w:after="60"/>
      <w:outlineLvl w:val="5"/>
    </w:pPr>
    <w:rPr>
      <w:b/>
      <w:bCs/>
      <w:i/>
      <w:iCs/>
    </w:rPr>
  </w:style>
  <w:style w:type="paragraph" w:styleId="Titre7">
    <w:name w:val="heading 7"/>
    <w:basedOn w:val="Normal"/>
    <w:next w:val="Corpsdetexte"/>
    <w:qFormat/>
    <w:pPr>
      <w:numPr>
        <w:ilvl w:val="6"/>
        <w:numId w:val="1"/>
      </w:numPr>
      <w:spacing w:before="60" w:after="60"/>
      <w:outlineLvl w:val="6"/>
    </w:pPr>
    <w:rPr>
      <w:b/>
      <w:bCs/>
      <w:sz w:val="22"/>
      <w:szCs w:val="22"/>
    </w:rPr>
  </w:style>
  <w:style w:type="paragraph" w:styleId="Titre8">
    <w:name w:val="heading 8"/>
    <w:basedOn w:val="Normal"/>
    <w:next w:val="Corpsdetexte"/>
    <w:qFormat/>
    <w:pPr>
      <w:numPr>
        <w:ilvl w:val="7"/>
        <w:numId w:val="1"/>
      </w:numPr>
      <w:spacing w:before="60" w:after="60"/>
      <w:outlineLvl w:val="7"/>
    </w:pPr>
    <w:rPr>
      <w:b/>
      <w:bCs/>
      <w:i/>
      <w:iCs/>
      <w:sz w:val="22"/>
      <w:szCs w:val="22"/>
    </w:rPr>
  </w:style>
  <w:style w:type="paragraph" w:styleId="Titre9">
    <w:name w:val="heading 9"/>
    <w:basedOn w:val="Normal"/>
    <w:next w:val="Corpsdetexte"/>
    <w:qFormat/>
    <w:pPr>
      <w:numPr>
        <w:ilvl w:val="8"/>
        <w:numId w:val="1"/>
      </w:numPr>
      <w:spacing w:before="60" w:after="60"/>
      <w:outlineLvl w:val="8"/>
    </w:pPr>
    <w:rPr>
      <w:b/>
      <w:b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character" w:customStyle="1" w:styleId="Sautdindex">
    <w:name w:val="Saut d'index"/>
    <w:qFormat/>
  </w:style>
  <w:style w:type="paragraph" w:styleId="Tabledesillustrations">
    <w:name w:val="table of figures"/>
    <w:basedOn w:val="Normal"/>
    <w:next w:val="Normal"/>
    <w:uiPriority w:val="99"/>
    <w:unhideWhenUsed/>
    <w:rsid w:val="001D574F"/>
    <w:rPr>
      <w:rFonts w:cs="Mangal"/>
      <w:szCs w:val="21"/>
    </w:rPr>
  </w:style>
  <w:style w:type="character" w:customStyle="1" w:styleId="Caractresdenumrotation">
    <w:name w:val="Caractères de numérotation"/>
    <w:qFormat/>
  </w:style>
  <w:style w:type="character" w:styleId="Numrodepage">
    <w:name w:val="page number"/>
    <w:basedOn w:val="Policepardfaut"/>
    <w:qFormat/>
  </w:style>
  <w:style w:type="character" w:customStyle="1" w:styleId="Puces">
    <w:name w:val="Puces"/>
    <w:qFormat/>
    <w:rPr>
      <w:rFonts w:ascii="OpenSymbol" w:eastAsia="OpenSymbol" w:hAnsi="OpenSymbol" w:cs="OpenSymbol"/>
    </w:rPr>
  </w:style>
  <w:style w:type="character" w:customStyle="1" w:styleId="Substituant">
    <w:name w:val="Substituant"/>
    <w:qFormat/>
    <w:rPr>
      <w:smallCaps/>
      <w:color w:val="008080"/>
      <w:u w:val="dotted"/>
    </w:rPr>
  </w:style>
  <w:style w:type="character" w:customStyle="1" w:styleId="Character20style">
    <w:name w:val="Character_20_style"/>
    <w:qFormat/>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styleId="Titre">
    <w:name w:val="Title"/>
    <w:basedOn w:val="Normal"/>
    <w:next w:val="Corpsdetexte"/>
    <w:link w:val="TitreCar"/>
    <w:uiPriority w:val="10"/>
    <w:qFormat/>
    <w:pPr>
      <w:jc w:val="center"/>
    </w:pPr>
    <w:rPr>
      <w:rFonts w:ascii="Arial" w:hAnsi="Arial"/>
      <w:b/>
      <w:bCs/>
      <w:smallCaps/>
      <w:sz w:val="32"/>
      <w:szCs w:val="56"/>
    </w:rPr>
  </w:style>
  <w:style w:type="paragraph" w:styleId="Corpsdetexte">
    <w:name w:val="Body Text"/>
    <w:basedOn w:val="Normal"/>
    <w:link w:val="CorpsdetexteCar"/>
    <w:uiPriority w:val="1"/>
    <w:qFormat/>
    <w:pPr>
      <w:spacing w:after="140"/>
      <w:ind w:firstLine="680"/>
      <w:jc w:val="both"/>
    </w:pPr>
  </w:style>
  <w:style w:type="paragraph" w:styleId="Liste">
    <w:name w:val="List"/>
    <w:basedOn w:val="Corpsdetexte"/>
  </w:style>
  <w:style w:type="paragraph" w:styleId="Lgende">
    <w:name w:val="caption"/>
    <w:basedOn w:val="Normal"/>
    <w:qFormat/>
    <w:pPr>
      <w:suppressLineNumbers/>
      <w:spacing w:before="120" w:after="120" w:line="360" w:lineRule="auto"/>
    </w:pPr>
    <w:rPr>
      <w:i/>
      <w:iCs/>
    </w:rPr>
  </w:style>
  <w:style w:type="paragraph" w:customStyle="1" w:styleId="Index">
    <w:name w:val="Index"/>
    <w:basedOn w:val="Corpsdetexte15interligne"/>
    <w:qFormat/>
    <w:pPr>
      <w:suppressLineNumbers/>
    </w:pPr>
  </w:style>
  <w:style w:type="paragraph" w:customStyle="1" w:styleId="En-tteetpieddepage">
    <w:name w:val="En-tête et pied de page"/>
    <w:basedOn w:val="Normal"/>
    <w:qFormat/>
    <w:pPr>
      <w:suppressLineNumbers/>
      <w:tabs>
        <w:tab w:val="center" w:pos="4819"/>
        <w:tab w:val="right" w:pos="9638"/>
      </w:tabs>
    </w:pPr>
  </w:style>
  <w:style w:type="paragraph" w:styleId="En-tte">
    <w:name w:val="header"/>
    <w:basedOn w:val="Normal"/>
    <w:pPr>
      <w:suppressLineNumbers/>
      <w:tabs>
        <w:tab w:val="center" w:pos="4819"/>
        <w:tab w:val="right" w:pos="9638"/>
      </w:tabs>
    </w:pPr>
  </w:style>
  <w:style w:type="paragraph" w:customStyle="1" w:styleId="Contenudecadre">
    <w:name w:val="Contenu de cadre"/>
    <w:basedOn w:val="Normal"/>
    <w:qFormat/>
  </w:style>
  <w:style w:type="paragraph" w:customStyle="1" w:styleId="Contenudetableau">
    <w:name w:val="Contenu de tableau"/>
    <w:basedOn w:val="Normal"/>
    <w:qFormat/>
    <w:pPr>
      <w:suppressLineNumbers/>
    </w:pPr>
    <w:rPr>
      <w:rFonts w:ascii="Liberation Sans" w:hAnsi="Liberation Sans"/>
    </w:rPr>
  </w:style>
  <w:style w:type="paragraph" w:customStyle="1" w:styleId="Titredetableau">
    <w:name w:val="Titre de tableau"/>
    <w:basedOn w:val="Contenudetableau"/>
    <w:qFormat/>
    <w:pPr>
      <w:jc w:val="center"/>
    </w:pPr>
    <w:rPr>
      <w:b/>
      <w:bCs/>
    </w:rPr>
  </w:style>
  <w:style w:type="paragraph" w:styleId="Pieddepage">
    <w:name w:val="footer"/>
    <w:basedOn w:val="Normal"/>
    <w:pPr>
      <w:pageBreakBefore/>
      <w:suppressLineNumbers/>
      <w:tabs>
        <w:tab w:val="center" w:pos="4536"/>
        <w:tab w:val="right" w:pos="9072"/>
      </w:tabs>
    </w:pPr>
  </w:style>
  <w:style w:type="paragraph" w:styleId="TitreTR">
    <w:name w:val="toa heading"/>
    <w:basedOn w:val="Lgende"/>
    <w:rsid w:val="00177692"/>
    <w:pPr>
      <w:spacing w:before="454" w:after="232"/>
      <w:jc w:val="center"/>
    </w:pPr>
    <w:rPr>
      <w:rFonts w:ascii="Arial" w:hAnsi="Arial"/>
      <w:b/>
      <w:bCs/>
      <w:i w:val="0"/>
      <w:smallCaps/>
      <w:sz w:val="32"/>
      <w:szCs w:val="32"/>
    </w:rPr>
  </w:style>
  <w:style w:type="paragraph" w:styleId="TM1">
    <w:name w:val="toc 1"/>
    <w:basedOn w:val="Index"/>
    <w:uiPriority w:val="39"/>
    <w:rsid w:val="00965911"/>
    <w:pPr>
      <w:suppressLineNumbers w:val="0"/>
      <w:spacing w:before="120" w:after="0" w:line="240" w:lineRule="auto"/>
      <w:ind w:firstLine="0"/>
      <w:jc w:val="left"/>
    </w:pPr>
    <w:rPr>
      <w:rFonts w:asciiTheme="minorHAnsi" w:hAnsiTheme="minorHAnsi" w:cstheme="minorHAnsi"/>
      <w:b/>
      <w:bCs/>
      <w:iCs/>
    </w:rPr>
  </w:style>
  <w:style w:type="paragraph" w:customStyle="1" w:styleId="Txtstandard">
    <w:name w:val="Txt_standard"/>
    <w:qFormat/>
    <w:pPr>
      <w:spacing w:before="240" w:line="360" w:lineRule="auto"/>
      <w:ind w:firstLine="567"/>
      <w:jc w:val="both"/>
    </w:pPr>
    <w:rPr>
      <w:rFonts w:ascii="Times New Roman" w:eastAsia="Times New Roman" w:hAnsi="Times New Roman" w:cs="Times New Roman"/>
      <w:kern w:val="0"/>
      <w:lang w:val="sq-AL" w:eastAsia="fr-FR" w:bidi="ar-SA"/>
    </w:rPr>
  </w:style>
  <w:style w:type="paragraph" w:customStyle="1" w:styleId="Titrefiguresetillustrations">
    <w:name w:val="Titre figures et illustrations"/>
    <w:qFormat/>
    <w:pPr>
      <w:spacing w:line="360" w:lineRule="auto"/>
      <w:jc w:val="center"/>
    </w:pPr>
    <w:rPr>
      <w:rFonts w:ascii="Times New Roman" w:eastAsia="Times New Roman" w:hAnsi="Times New Roman" w:cs="Times New Roman"/>
      <w:b/>
      <w:bCs/>
      <w:color w:val="000000"/>
      <w:kern w:val="0"/>
      <w:sz w:val="20"/>
      <w:lang w:val="sq-AL" w:eastAsia="fr-FR" w:bidi="ar-SA"/>
    </w:rPr>
  </w:style>
  <w:style w:type="paragraph" w:customStyle="1" w:styleId="Titretableau">
    <w:name w:val="Titre_tableau"/>
    <w:basedOn w:val="Titrefiguresetillustrations"/>
    <w:qFormat/>
  </w:style>
  <w:style w:type="paragraph" w:customStyle="1" w:styleId="TxtListepuce2">
    <w:name w:val="Txt_Liste à puce 2"/>
    <w:qFormat/>
    <w:pPr>
      <w:spacing w:line="360" w:lineRule="auto"/>
      <w:ind w:left="1208" w:hanging="357"/>
      <w:jc w:val="both"/>
    </w:pPr>
    <w:rPr>
      <w:rFonts w:ascii="Times New Roman" w:eastAsia="Times New Roman" w:hAnsi="Times New Roman" w:cs="Times New Roman"/>
      <w:bCs/>
      <w:iCs/>
      <w:kern w:val="0"/>
      <w:lang w:val="sq-AL" w:eastAsia="fr-FR" w:bidi="ar-SA"/>
    </w:rPr>
  </w:style>
  <w:style w:type="paragraph" w:customStyle="1" w:styleId="TxtListepuce1">
    <w:name w:val="Txt_Liste à puce 1"/>
    <w:basedOn w:val="TxtListepuce2"/>
    <w:qFormat/>
  </w:style>
  <w:style w:type="paragraph" w:customStyle="1" w:styleId="Txtlistenumrote">
    <w:name w:val="Txt_liste numérotée"/>
    <w:basedOn w:val="TxtListepuce1"/>
    <w:qFormat/>
  </w:style>
  <w:style w:type="paragraph" w:styleId="Sous-titre">
    <w:name w:val="Subtitle"/>
    <w:basedOn w:val="Normal"/>
    <w:next w:val="Corpsdetexte"/>
    <w:uiPriority w:val="11"/>
    <w:qFormat/>
    <w:pPr>
      <w:spacing w:before="60" w:after="120"/>
      <w:jc w:val="center"/>
    </w:pPr>
    <w:rPr>
      <w:sz w:val="36"/>
      <w:szCs w:val="36"/>
    </w:rPr>
  </w:style>
  <w:style w:type="paragraph" w:styleId="TM2">
    <w:name w:val="toc 2"/>
    <w:basedOn w:val="Index"/>
    <w:uiPriority w:val="39"/>
    <w:pPr>
      <w:suppressLineNumbers w:val="0"/>
      <w:spacing w:before="120" w:after="0" w:line="240" w:lineRule="auto"/>
      <w:ind w:left="240" w:firstLine="0"/>
      <w:jc w:val="left"/>
    </w:pPr>
    <w:rPr>
      <w:rFonts w:asciiTheme="minorHAnsi" w:hAnsiTheme="minorHAnsi" w:cstheme="minorHAnsi"/>
      <w:b/>
      <w:bCs/>
      <w:sz w:val="22"/>
      <w:szCs w:val="22"/>
    </w:rPr>
  </w:style>
  <w:style w:type="paragraph" w:styleId="TM3">
    <w:name w:val="toc 3"/>
    <w:basedOn w:val="Index"/>
    <w:uiPriority w:val="39"/>
    <w:pPr>
      <w:suppressLineNumbers w:val="0"/>
      <w:spacing w:after="0" w:line="240" w:lineRule="auto"/>
      <w:ind w:left="480" w:firstLine="0"/>
      <w:jc w:val="left"/>
    </w:pPr>
    <w:rPr>
      <w:rFonts w:asciiTheme="minorHAnsi" w:hAnsiTheme="minorHAnsi" w:cstheme="minorHAnsi"/>
      <w:sz w:val="20"/>
      <w:szCs w:val="20"/>
    </w:rPr>
  </w:style>
  <w:style w:type="paragraph" w:styleId="TM4">
    <w:name w:val="toc 4"/>
    <w:basedOn w:val="Index"/>
    <w:pPr>
      <w:suppressLineNumbers w:val="0"/>
      <w:spacing w:after="0" w:line="240" w:lineRule="auto"/>
      <w:ind w:left="720" w:firstLine="0"/>
      <w:jc w:val="left"/>
    </w:pPr>
    <w:rPr>
      <w:rFonts w:asciiTheme="minorHAnsi" w:hAnsiTheme="minorHAnsi" w:cstheme="minorHAnsi"/>
      <w:sz w:val="20"/>
      <w:szCs w:val="20"/>
    </w:rPr>
  </w:style>
  <w:style w:type="paragraph" w:customStyle="1" w:styleId="IllustrationIndexHeading">
    <w:name w:val="Illustration Index Heading"/>
    <w:basedOn w:val="Titre1"/>
    <w:next w:val="Corpsdetexte"/>
    <w:qFormat/>
    <w:pPr>
      <w:numPr>
        <w:numId w:val="0"/>
      </w:numPr>
      <w:suppressLineNumbers/>
      <w:spacing w:before="238" w:after="227"/>
    </w:pPr>
    <w:rPr>
      <w:bCs/>
      <w:szCs w:val="32"/>
    </w:rPr>
  </w:style>
  <w:style w:type="paragraph" w:customStyle="1" w:styleId="Titredindexdetableaux">
    <w:name w:val="Titre d'index de tableaux"/>
    <w:basedOn w:val="Titre1"/>
    <w:qFormat/>
    <w:pPr>
      <w:numPr>
        <w:numId w:val="0"/>
      </w:numPr>
      <w:suppressLineNumbers/>
      <w:spacing w:before="238" w:after="227"/>
    </w:pPr>
    <w:rPr>
      <w:bCs/>
      <w:szCs w:val="32"/>
    </w:rPr>
  </w:style>
  <w:style w:type="paragraph" w:customStyle="1" w:styleId="IllustrationIndex1">
    <w:name w:val="Illustration Index 1"/>
    <w:basedOn w:val="Index"/>
    <w:qFormat/>
    <w:pPr>
      <w:tabs>
        <w:tab w:val="right" w:leader="dot" w:pos="9072"/>
      </w:tabs>
      <w:ind w:firstLine="0"/>
      <w:jc w:val="center"/>
    </w:pPr>
  </w:style>
  <w:style w:type="paragraph" w:customStyle="1" w:styleId="Illustration">
    <w:name w:val="Illustration"/>
    <w:basedOn w:val="Lgende"/>
    <w:qFormat/>
    <w:pPr>
      <w:spacing w:before="57" w:after="57"/>
    </w:pPr>
  </w:style>
  <w:style w:type="paragraph" w:customStyle="1" w:styleId="Annexe">
    <w:name w:val="Annexe"/>
    <w:basedOn w:val="Lgende"/>
    <w:qFormat/>
  </w:style>
  <w:style w:type="paragraph" w:customStyle="1" w:styleId="Annexes">
    <w:name w:val="Annexes"/>
    <w:basedOn w:val="Titre1"/>
    <w:qFormat/>
    <w:rsid w:val="007849A9"/>
    <w:pPr>
      <w:numPr>
        <w:numId w:val="0"/>
      </w:numPr>
      <w:outlineLvl w:val="9"/>
    </w:pPr>
  </w:style>
  <w:style w:type="paragraph" w:customStyle="1" w:styleId="Titredindexpersonnalis">
    <w:name w:val="Titre d'index personnalisé"/>
    <w:basedOn w:val="Titre1"/>
    <w:qFormat/>
    <w:pPr>
      <w:numPr>
        <w:numId w:val="0"/>
      </w:numPr>
      <w:suppressLineNumbers/>
      <w:spacing w:before="238" w:after="232"/>
    </w:pPr>
    <w:rPr>
      <w:bCs/>
      <w:szCs w:val="32"/>
    </w:rPr>
  </w:style>
  <w:style w:type="paragraph" w:customStyle="1" w:styleId="Indexpersonnalis1">
    <w:name w:val="Index personnalisé 1"/>
    <w:basedOn w:val="Index"/>
    <w:qFormat/>
    <w:pPr>
      <w:tabs>
        <w:tab w:val="right" w:leader="dot" w:pos="9639"/>
      </w:tabs>
      <w:ind w:left="567" w:hanging="567"/>
    </w:pPr>
  </w:style>
  <w:style w:type="paragraph" w:customStyle="1" w:styleId="Titredindexdobjets">
    <w:name w:val="Titre d'index d'objets"/>
    <w:basedOn w:val="Titre1"/>
    <w:qFormat/>
    <w:pPr>
      <w:numPr>
        <w:numId w:val="0"/>
      </w:numPr>
      <w:suppressLineNumbers/>
    </w:pPr>
    <w:rPr>
      <w:bCs/>
      <w:szCs w:val="32"/>
    </w:rPr>
  </w:style>
  <w:style w:type="paragraph" w:customStyle="1" w:styleId="Citations">
    <w:name w:val="Citations"/>
    <w:basedOn w:val="Normal"/>
    <w:qFormat/>
    <w:pPr>
      <w:spacing w:after="283"/>
      <w:ind w:left="567" w:right="567"/>
    </w:pPr>
  </w:style>
  <w:style w:type="paragraph" w:customStyle="1" w:styleId="Contenudeliste">
    <w:name w:val="Contenu de liste"/>
    <w:basedOn w:val="Normal"/>
    <w:qFormat/>
    <w:pPr>
      <w:ind w:left="567"/>
    </w:pPr>
  </w:style>
  <w:style w:type="paragraph" w:customStyle="1" w:styleId="Texteprformat">
    <w:name w:val="Texte préformaté"/>
    <w:basedOn w:val="Normal"/>
    <w:qFormat/>
    <w:rPr>
      <w:rFonts w:ascii="Liberation Mono" w:eastAsia="Courier New" w:hAnsi="Liberation Mono" w:cs="Liberation Mono"/>
      <w:sz w:val="20"/>
      <w:szCs w:val="20"/>
    </w:rPr>
  </w:style>
  <w:style w:type="paragraph" w:customStyle="1" w:styleId="Sourcediillustrationnapparaissantpasdanslatabledesmatires">
    <w:name w:val="Source d'iillustration;n'apparaissant pas dans la table des matières"/>
    <w:basedOn w:val="Lgende"/>
    <w:qFormat/>
  </w:style>
  <w:style w:type="paragraph" w:customStyle="1" w:styleId="Alinangatif">
    <w:name w:val="Alinéa négatif"/>
    <w:basedOn w:val="Corpsdetexte"/>
    <w:qFormat/>
    <w:pPr>
      <w:tabs>
        <w:tab w:val="left" w:pos="567"/>
      </w:tabs>
      <w:ind w:left="567" w:hanging="283"/>
    </w:pPr>
  </w:style>
  <w:style w:type="paragraph" w:customStyle="1" w:styleId="Titre10">
    <w:name w:val="Titre 10"/>
    <w:basedOn w:val="Normal"/>
    <w:next w:val="Corpsdetexte"/>
    <w:qFormat/>
    <w:pPr>
      <w:spacing w:before="60" w:after="60"/>
      <w:outlineLvl w:val="8"/>
    </w:pPr>
    <w:rPr>
      <w:b/>
      <w:bCs/>
      <w:sz w:val="21"/>
      <w:szCs w:val="21"/>
    </w:rPr>
  </w:style>
  <w:style w:type="paragraph" w:styleId="Index1">
    <w:name w:val="index 1"/>
    <w:basedOn w:val="Index"/>
    <w:pPr>
      <w:ind w:firstLine="0"/>
    </w:pPr>
  </w:style>
  <w:style w:type="paragraph" w:styleId="Index2">
    <w:name w:val="index 2"/>
    <w:basedOn w:val="Index"/>
    <w:pPr>
      <w:ind w:left="283" w:firstLine="0"/>
    </w:pPr>
  </w:style>
  <w:style w:type="paragraph" w:styleId="Index3">
    <w:name w:val="index 3"/>
    <w:basedOn w:val="Index"/>
    <w:pPr>
      <w:ind w:left="566" w:firstLine="0"/>
    </w:pPr>
  </w:style>
  <w:style w:type="paragraph" w:customStyle="1" w:styleId="Indexlexicalsparateur">
    <w:name w:val="Index lexical : séparateur"/>
    <w:basedOn w:val="Index"/>
    <w:qFormat/>
    <w:pPr>
      <w:ind w:firstLine="0"/>
    </w:pPr>
  </w:style>
  <w:style w:type="paragraph" w:customStyle="1" w:styleId="Indexdobjets1">
    <w:name w:val="Index d'objets 1"/>
    <w:basedOn w:val="Index"/>
    <w:qFormat/>
    <w:pPr>
      <w:tabs>
        <w:tab w:val="right" w:leader="dot" w:pos="9072"/>
      </w:tabs>
      <w:ind w:firstLine="0"/>
    </w:pPr>
  </w:style>
  <w:style w:type="paragraph" w:styleId="Salutations">
    <w:name w:val="Salutation"/>
    <w:basedOn w:val="Normal"/>
    <w:pPr>
      <w:suppressLineNumbers/>
    </w:pPr>
  </w:style>
  <w:style w:type="paragraph" w:styleId="Adresseexpditeur">
    <w:name w:val="envelope return"/>
    <w:basedOn w:val="Normal"/>
    <w:pPr>
      <w:suppressLineNumbers/>
      <w:spacing w:after="60"/>
    </w:pPr>
  </w:style>
  <w:style w:type="paragraph" w:styleId="Adressedestinataire">
    <w:name w:val="envelope address"/>
    <w:basedOn w:val="Normal"/>
    <w:pPr>
      <w:suppressLineNumbers/>
      <w:spacing w:after="60"/>
    </w:pPr>
  </w:style>
  <w:style w:type="paragraph" w:customStyle="1" w:styleId="TitreTDM">
    <w:name w:val="Titre TDM"/>
    <w:basedOn w:val="Numrotation4dbut"/>
    <w:qFormat/>
  </w:style>
  <w:style w:type="paragraph" w:customStyle="1" w:styleId="Numrotation4dbut">
    <w:name w:val="Numérotation 4 début"/>
    <w:basedOn w:val="Liste"/>
    <w:next w:val="Listenumros4"/>
    <w:qFormat/>
    <w:pPr>
      <w:spacing w:before="240" w:after="120"/>
      <w:ind w:left="1440" w:hanging="360"/>
    </w:pPr>
  </w:style>
  <w:style w:type="paragraph" w:styleId="Listenumros4">
    <w:name w:val="List Number 4"/>
    <w:basedOn w:val="Liste"/>
    <w:pPr>
      <w:spacing w:after="120"/>
      <w:ind w:left="1440" w:hanging="360"/>
    </w:pPr>
  </w:style>
  <w:style w:type="paragraph" w:customStyle="1" w:styleId="Indexpersonnalis10">
    <w:name w:val="Index personnalisé 10"/>
    <w:basedOn w:val="Index"/>
    <w:qFormat/>
    <w:pPr>
      <w:tabs>
        <w:tab w:val="right" w:leader="dot" w:pos="9355"/>
      </w:tabs>
      <w:ind w:left="2547" w:firstLine="0"/>
    </w:pPr>
  </w:style>
  <w:style w:type="paragraph" w:customStyle="1" w:styleId="Tabledesmatiresniveau10">
    <w:name w:val="Table des matières niveau 10"/>
    <w:basedOn w:val="Index"/>
    <w:qFormat/>
    <w:pPr>
      <w:tabs>
        <w:tab w:val="right" w:leader="dot" w:pos="9355"/>
      </w:tabs>
      <w:ind w:left="2547" w:firstLine="0"/>
    </w:pPr>
  </w:style>
  <w:style w:type="paragraph" w:styleId="TM9">
    <w:name w:val="toc 9"/>
    <w:basedOn w:val="Index"/>
    <w:pPr>
      <w:suppressLineNumbers w:val="0"/>
      <w:spacing w:after="0" w:line="240" w:lineRule="auto"/>
      <w:ind w:left="1920" w:firstLine="0"/>
      <w:jc w:val="left"/>
    </w:pPr>
    <w:rPr>
      <w:rFonts w:asciiTheme="minorHAnsi" w:hAnsiTheme="minorHAnsi" w:cstheme="minorHAnsi"/>
      <w:sz w:val="20"/>
      <w:szCs w:val="20"/>
    </w:rPr>
  </w:style>
  <w:style w:type="paragraph" w:customStyle="1" w:styleId="Figure">
    <w:name w:val="Figure"/>
    <w:basedOn w:val="Lgende"/>
    <w:qFormat/>
    <w:rsid w:val="00AC0B14"/>
    <w:pPr>
      <w:jc w:val="center"/>
    </w:pPr>
    <w:rPr>
      <w:noProof/>
    </w:rPr>
  </w:style>
  <w:style w:type="paragraph" w:styleId="Titreindex">
    <w:name w:val="index heading"/>
    <w:basedOn w:val="Normal"/>
    <w:pPr>
      <w:suppressLineNumbers/>
    </w:pPr>
    <w:rPr>
      <w:b/>
      <w:bCs/>
      <w:sz w:val="32"/>
      <w:szCs w:val="32"/>
    </w:rPr>
  </w:style>
  <w:style w:type="paragraph" w:customStyle="1" w:styleId="Indexpersonnalis2">
    <w:name w:val="Index personnalisé 2"/>
    <w:basedOn w:val="Index"/>
    <w:qFormat/>
    <w:pPr>
      <w:tabs>
        <w:tab w:val="right" w:leader="dot" w:pos="9639"/>
      </w:tabs>
      <w:ind w:left="567" w:hanging="567"/>
    </w:pPr>
  </w:style>
  <w:style w:type="paragraph" w:customStyle="1" w:styleId="Indexpersonnalis3">
    <w:name w:val="Index personnalisé 3"/>
    <w:basedOn w:val="Index"/>
    <w:qFormat/>
    <w:pPr>
      <w:tabs>
        <w:tab w:val="right" w:leader="dot" w:pos="9355"/>
      </w:tabs>
      <w:ind w:left="566" w:firstLine="0"/>
    </w:pPr>
  </w:style>
  <w:style w:type="paragraph" w:customStyle="1" w:styleId="Indexpersonnalis4">
    <w:name w:val="Index personnalisé 4"/>
    <w:basedOn w:val="Index"/>
    <w:qFormat/>
    <w:pPr>
      <w:tabs>
        <w:tab w:val="right" w:leader="dot" w:pos="9355"/>
      </w:tabs>
      <w:ind w:left="849" w:firstLine="0"/>
    </w:pPr>
  </w:style>
  <w:style w:type="paragraph" w:customStyle="1" w:styleId="Indexpersonnalis5">
    <w:name w:val="Index personnalisé 5"/>
    <w:basedOn w:val="Index"/>
    <w:qFormat/>
    <w:pPr>
      <w:tabs>
        <w:tab w:val="right" w:leader="dot" w:pos="9355"/>
      </w:tabs>
      <w:ind w:left="1132" w:firstLine="0"/>
    </w:pPr>
  </w:style>
  <w:style w:type="paragraph" w:customStyle="1" w:styleId="Indexpersonnalis6">
    <w:name w:val="Index personnalisé 6"/>
    <w:basedOn w:val="Index"/>
    <w:qFormat/>
    <w:pPr>
      <w:tabs>
        <w:tab w:val="right" w:leader="dot" w:pos="9355"/>
      </w:tabs>
      <w:ind w:left="1415" w:firstLine="0"/>
    </w:pPr>
  </w:style>
  <w:style w:type="paragraph" w:customStyle="1" w:styleId="Indexpersonnalis7">
    <w:name w:val="Index personnalisé 7"/>
    <w:basedOn w:val="Index"/>
    <w:qFormat/>
    <w:pPr>
      <w:tabs>
        <w:tab w:val="right" w:leader="dot" w:pos="9355"/>
      </w:tabs>
      <w:ind w:left="1698" w:firstLine="0"/>
    </w:pPr>
  </w:style>
  <w:style w:type="paragraph" w:customStyle="1" w:styleId="Indexpersonnalis8">
    <w:name w:val="Index personnalisé 8"/>
    <w:basedOn w:val="Index"/>
    <w:qFormat/>
    <w:pPr>
      <w:tabs>
        <w:tab w:val="right" w:leader="dot" w:pos="9355"/>
      </w:tabs>
      <w:ind w:left="1981" w:firstLine="0"/>
    </w:pPr>
  </w:style>
  <w:style w:type="paragraph" w:customStyle="1" w:styleId="Indexpersonnalis9">
    <w:name w:val="Index personnalisé 9"/>
    <w:basedOn w:val="Index"/>
    <w:qFormat/>
    <w:pPr>
      <w:tabs>
        <w:tab w:val="right" w:leader="dot" w:pos="9355"/>
      </w:tabs>
      <w:ind w:left="2264" w:firstLine="0"/>
    </w:pPr>
  </w:style>
  <w:style w:type="paragraph" w:customStyle="1" w:styleId="Tableau">
    <w:name w:val="Tableau"/>
    <w:basedOn w:val="Lgende"/>
    <w:qFormat/>
    <w:pPr>
      <w:spacing w:before="57" w:after="57"/>
    </w:pPr>
  </w:style>
  <w:style w:type="paragraph" w:customStyle="1" w:styleId="western">
    <w:name w:val="western"/>
    <w:basedOn w:val="Normal"/>
    <w:qFormat/>
    <w:pPr>
      <w:spacing w:before="280" w:after="142" w:line="360" w:lineRule="auto"/>
    </w:pPr>
    <w:rPr>
      <w:rFonts w:ascii="Arial" w:eastAsia="Times New Roman" w:hAnsi="Arial" w:cs="Arial"/>
      <w:lang w:eastAsia="fr-CH"/>
    </w:rPr>
  </w:style>
  <w:style w:type="paragraph" w:styleId="Notedebasdepage">
    <w:name w:val="footnote text"/>
    <w:basedOn w:val="Normal"/>
    <w:pPr>
      <w:suppressLineNumbers/>
      <w:ind w:left="339" w:hanging="339"/>
    </w:pPr>
    <w:rPr>
      <w:sz w:val="20"/>
      <w:szCs w:val="20"/>
    </w:rPr>
  </w:style>
  <w:style w:type="paragraph" w:customStyle="1" w:styleId="Titre1non-numrot">
    <w:name w:val="Titre 1 non-numéroté"/>
    <w:basedOn w:val="Titre1"/>
    <w:next w:val="Corpsdetexte15interligne"/>
    <w:qFormat/>
    <w:pPr>
      <w:pageBreakBefore w:val="0"/>
      <w:numPr>
        <w:numId w:val="0"/>
      </w:numPr>
    </w:pPr>
  </w:style>
  <w:style w:type="paragraph" w:customStyle="1" w:styleId="bibliographie">
    <w:name w:val="bibliographie"/>
    <w:basedOn w:val="Corpsdetexte15interligne"/>
    <w:qFormat/>
    <w:pPr>
      <w:tabs>
        <w:tab w:val="left" w:pos="3402"/>
      </w:tabs>
      <w:ind w:left="1701" w:hanging="1701"/>
      <w:jc w:val="left"/>
    </w:pPr>
  </w:style>
  <w:style w:type="paragraph" w:customStyle="1" w:styleId="Bibliographie1">
    <w:name w:val="Bibliographie 1"/>
    <w:basedOn w:val="Index"/>
    <w:qFormat/>
    <w:pPr>
      <w:tabs>
        <w:tab w:val="right" w:leader="dot" w:pos="9355"/>
      </w:tabs>
      <w:ind w:firstLine="0"/>
    </w:pPr>
  </w:style>
  <w:style w:type="paragraph" w:customStyle="1" w:styleId="Corpsdetexte15interligne">
    <w:name w:val="Corps de texte 1;5 interligne"/>
    <w:basedOn w:val="Normal"/>
    <w:qFormat/>
    <w:rsid w:val="00DB0625"/>
    <w:pPr>
      <w:spacing w:after="140" w:line="360" w:lineRule="auto"/>
      <w:ind w:firstLine="680"/>
      <w:jc w:val="both"/>
    </w:pPr>
  </w:style>
  <w:style w:type="paragraph" w:customStyle="1" w:styleId="Lgendehorstable">
    <w:name w:val="Légende hors table"/>
    <w:basedOn w:val="Illustration"/>
    <w:qFormat/>
  </w:style>
  <w:style w:type="paragraph" w:customStyle="1" w:styleId="Corpsdetexte1">
    <w:name w:val="Corps de texte 1"/>
    <w:aliases w:val="5 interligne"/>
    <w:basedOn w:val="Corpsdetexte15interligne"/>
    <w:rsid w:val="00B2707A"/>
  </w:style>
  <w:style w:type="character" w:styleId="Lienhypertexte">
    <w:name w:val="Hyperlink"/>
    <w:basedOn w:val="Policepardfaut"/>
    <w:uiPriority w:val="99"/>
    <w:unhideWhenUsed/>
    <w:rsid w:val="002F35CD"/>
    <w:rPr>
      <w:color w:val="0563C1" w:themeColor="hyperlink"/>
      <w:u w:val="single"/>
    </w:rPr>
  </w:style>
  <w:style w:type="paragraph" w:customStyle="1" w:styleId="Titre2non-numrothorsTDM">
    <w:name w:val="Titre 2 non-numéroté hors TDM"/>
    <w:basedOn w:val="Corpsdetexte1"/>
    <w:next w:val="Corpsdetexte1"/>
    <w:qFormat/>
    <w:rsid w:val="00F61673"/>
    <w:pPr>
      <w:ind w:firstLine="0"/>
    </w:pPr>
    <w:rPr>
      <w:b/>
    </w:rPr>
  </w:style>
  <w:style w:type="character" w:customStyle="1" w:styleId="CorpsdetexteCar">
    <w:name w:val="Corps de texte Car"/>
    <w:basedOn w:val="Policepardfaut"/>
    <w:link w:val="Corpsdetexte"/>
    <w:rsid w:val="00D755D9"/>
  </w:style>
  <w:style w:type="paragraph" w:styleId="NormalWeb">
    <w:name w:val="Normal (Web)"/>
    <w:basedOn w:val="Normal"/>
    <w:uiPriority w:val="99"/>
    <w:unhideWhenUsed/>
    <w:rsid w:val="00F96E52"/>
    <w:pPr>
      <w:spacing w:before="100" w:beforeAutospacing="1" w:after="142"/>
      <w:ind w:firstLine="680"/>
      <w:jc w:val="both"/>
    </w:pPr>
    <w:rPr>
      <w:rFonts w:ascii="Times New Roman" w:eastAsia="Times New Roman" w:hAnsi="Times New Roman" w:cs="Times New Roman"/>
      <w:kern w:val="0"/>
      <w:lang w:eastAsia="fr-FR" w:bidi="ar-SA"/>
    </w:rPr>
  </w:style>
  <w:style w:type="paragraph" w:styleId="TM5">
    <w:name w:val="toc 5"/>
    <w:basedOn w:val="Normal"/>
    <w:next w:val="Normal"/>
    <w:autoRedefine/>
    <w:uiPriority w:val="39"/>
    <w:unhideWhenUsed/>
    <w:rsid w:val="00F61673"/>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F61673"/>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F61673"/>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F61673"/>
    <w:pPr>
      <w:ind w:left="1680"/>
    </w:pPr>
    <w:rPr>
      <w:rFonts w:asciiTheme="minorHAnsi" w:hAnsiTheme="minorHAnsi" w:cstheme="minorHAnsi"/>
      <w:sz w:val="20"/>
      <w:szCs w:val="20"/>
    </w:rPr>
  </w:style>
  <w:style w:type="paragraph" w:styleId="Rvision">
    <w:name w:val="Revision"/>
    <w:hidden/>
    <w:uiPriority w:val="99"/>
    <w:semiHidden/>
    <w:rsid w:val="00965911"/>
    <w:rPr>
      <w:rFonts w:cs="Mangal"/>
      <w:szCs w:val="21"/>
    </w:rPr>
  </w:style>
  <w:style w:type="paragraph" w:styleId="Textedebulles">
    <w:name w:val="Balloon Text"/>
    <w:basedOn w:val="Normal"/>
    <w:link w:val="TextedebullesCar"/>
    <w:uiPriority w:val="99"/>
    <w:semiHidden/>
    <w:unhideWhenUsed/>
    <w:rsid w:val="00965911"/>
    <w:rPr>
      <w:rFonts w:ascii="Times New Roman" w:hAnsi="Times New Roman" w:cs="Mangal"/>
      <w:sz w:val="18"/>
      <w:szCs w:val="16"/>
    </w:rPr>
  </w:style>
  <w:style w:type="character" w:customStyle="1" w:styleId="TextedebullesCar">
    <w:name w:val="Texte de bulles Car"/>
    <w:basedOn w:val="Policepardfaut"/>
    <w:link w:val="Textedebulles"/>
    <w:uiPriority w:val="99"/>
    <w:semiHidden/>
    <w:rsid w:val="00965911"/>
    <w:rPr>
      <w:rFonts w:ascii="Times New Roman" w:hAnsi="Times New Roman" w:cs="Mangal"/>
      <w:sz w:val="18"/>
      <w:szCs w:val="16"/>
    </w:rPr>
  </w:style>
  <w:style w:type="character" w:styleId="Textedelespacerserv">
    <w:name w:val="Placeholder Text"/>
    <w:basedOn w:val="Policepardfaut"/>
    <w:uiPriority w:val="99"/>
    <w:semiHidden/>
    <w:rsid w:val="0073010A"/>
    <w:rPr>
      <w:color w:val="666666"/>
    </w:rPr>
  </w:style>
  <w:style w:type="character" w:styleId="Mentionnonrsolue">
    <w:name w:val="Unresolved Mention"/>
    <w:basedOn w:val="Policepardfaut"/>
    <w:uiPriority w:val="99"/>
    <w:semiHidden/>
    <w:unhideWhenUsed/>
    <w:rsid w:val="0044550A"/>
    <w:rPr>
      <w:color w:val="605E5C"/>
      <w:shd w:val="clear" w:color="auto" w:fill="E1DFDD"/>
    </w:rPr>
  </w:style>
  <w:style w:type="paragraph" w:styleId="Paragraphedeliste">
    <w:name w:val="List Paragraph"/>
    <w:basedOn w:val="Normal"/>
    <w:uiPriority w:val="1"/>
    <w:qFormat/>
    <w:rsid w:val="00317956"/>
    <w:pPr>
      <w:widowControl w:val="0"/>
      <w:autoSpaceDE w:val="0"/>
      <w:autoSpaceDN w:val="0"/>
      <w:ind w:left="838" w:hanging="359"/>
    </w:pPr>
    <w:rPr>
      <w:rFonts w:ascii="Times New Roman" w:eastAsia="Times New Roman" w:hAnsi="Times New Roman" w:cs="Times New Roman"/>
      <w:kern w:val="0"/>
      <w:sz w:val="22"/>
      <w:szCs w:val="22"/>
      <w:lang w:eastAsia="en-US" w:bidi="ar-SA"/>
    </w:rPr>
  </w:style>
  <w:style w:type="character" w:styleId="Lienhypertextesuivivisit">
    <w:name w:val="FollowedHyperlink"/>
    <w:basedOn w:val="Policepardfaut"/>
    <w:uiPriority w:val="99"/>
    <w:semiHidden/>
    <w:unhideWhenUsed/>
    <w:rsid w:val="00991F1B"/>
    <w:rPr>
      <w:color w:val="954F72" w:themeColor="followedHyperlink"/>
      <w:u w:val="single"/>
    </w:rPr>
  </w:style>
  <w:style w:type="character" w:styleId="Appelnotedebasdep">
    <w:name w:val="footnote reference"/>
    <w:basedOn w:val="Policepardfaut"/>
    <w:uiPriority w:val="99"/>
    <w:semiHidden/>
    <w:unhideWhenUsed/>
    <w:rsid w:val="002B1BBE"/>
    <w:rPr>
      <w:vertAlign w:val="superscript"/>
    </w:rPr>
  </w:style>
  <w:style w:type="character" w:styleId="Appeldenotedefin">
    <w:name w:val="endnote reference"/>
    <w:basedOn w:val="Policepardfaut"/>
    <w:uiPriority w:val="99"/>
    <w:semiHidden/>
    <w:unhideWhenUsed/>
    <w:rsid w:val="00B83A2E"/>
    <w:rPr>
      <w:vertAlign w:val="superscript"/>
    </w:rPr>
  </w:style>
  <w:style w:type="character" w:customStyle="1" w:styleId="Titre2Car">
    <w:name w:val="Titre 2 Car"/>
    <w:link w:val="Titre2"/>
    <w:uiPriority w:val="9"/>
    <w:rsid w:val="00D70F63"/>
    <w:rPr>
      <w:rFonts w:ascii="Liberation Sans" w:hAnsi="Liberation Sans"/>
      <w:b/>
      <w:bCs/>
      <w:smallCaps/>
      <w:color w:val="000000"/>
      <w:sz w:val="28"/>
      <w:szCs w:val="32"/>
      <w:lang w:val="fr-CH"/>
    </w:rPr>
  </w:style>
  <w:style w:type="character" w:customStyle="1" w:styleId="Titre1Car">
    <w:name w:val="Titre 1 Car"/>
    <w:link w:val="Titre1"/>
    <w:uiPriority w:val="9"/>
    <w:rsid w:val="00DB0625"/>
    <w:rPr>
      <w:rFonts w:ascii="Liberation Sans" w:hAnsi="Liberation Sans"/>
      <w:b/>
      <w:smallCaps/>
      <w:sz w:val="32"/>
      <w:lang w:val="fr-CH"/>
    </w:rPr>
  </w:style>
  <w:style w:type="character" w:customStyle="1" w:styleId="Titre3Car">
    <w:name w:val="Titre 3 Car"/>
    <w:link w:val="Titre3"/>
    <w:uiPriority w:val="9"/>
    <w:rsid w:val="00D70F63"/>
    <w:rPr>
      <w:rFonts w:ascii="Liberation Sans" w:hAnsi="Liberation Sans"/>
      <w:b/>
      <w:bCs/>
      <w:iCs/>
      <w:smallCaps/>
      <w:color w:val="000000"/>
      <w:lang w:val="sq-AL"/>
    </w:rPr>
  </w:style>
  <w:style w:type="table" w:customStyle="1" w:styleId="TableGrid">
    <w:name w:val="TableGrid"/>
    <w:rsid w:val="00D70F63"/>
    <w:rPr>
      <w:rFonts w:asciiTheme="minorHAnsi" w:eastAsiaTheme="minorEastAsia" w:hAnsiTheme="minorHAnsi" w:cstheme="minorBidi"/>
      <w:lang w:val="fr-CH" w:eastAsia="fr-CH" w:bidi="ar-SA"/>
      <w14:ligatures w14:val="standardContextual"/>
    </w:rPr>
    <w:tblPr>
      <w:tblCellMar>
        <w:top w:w="0" w:type="dxa"/>
        <w:left w:w="0" w:type="dxa"/>
        <w:bottom w:w="0" w:type="dxa"/>
        <w:right w:w="0" w:type="dxa"/>
      </w:tblCellMar>
    </w:tblPr>
  </w:style>
  <w:style w:type="character" w:customStyle="1" w:styleId="TitreCar">
    <w:name w:val="Titre Car"/>
    <w:basedOn w:val="Policepardfaut"/>
    <w:link w:val="Titre"/>
    <w:uiPriority w:val="10"/>
    <w:rsid w:val="00207F0A"/>
    <w:rPr>
      <w:rFonts w:ascii="Arial" w:hAnsi="Arial"/>
      <w:b/>
      <w:bCs/>
      <w:smallCaps/>
      <w:sz w:val="32"/>
      <w:szCs w:val="56"/>
      <w:lang w:val="fr-CH"/>
    </w:rPr>
  </w:style>
  <w:style w:type="table" w:styleId="Grilledutableau">
    <w:name w:val="Table Grid"/>
    <w:basedOn w:val="TableauNormal"/>
    <w:uiPriority w:val="39"/>
    <w:rsid w:val="009260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0">
    <w:name w:val="Bibliography"/>
    <w:basedOn w:val="Normal"/>
    <w:next w:val="Normal"/>
    <w:uiPriority w:val="37"/>
    <w:unhideWhenUsed/>
    <w:rsid w:val="00A92BB8"/>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94084">
      <w:bodyDiv w:val="1"/>
      <w:marLeft w:val="0"/>
      <w:marRight w:val="0"/>
      <w:marTop w:val="0"/>
      <w:marBottom w:val="0"/>
      <w:divBdr>
        <w:top w:val="none" w:sz="0" w:space="0" w:color="auto"/>
        <w:left w:val="none" w:sz="0" w:space="0" w:color="auto"/>
        <w:bottom w:val="none" w:sz="0" w:space="0" w:color="auto"/>
        <w:right w:val="none" w:sz="0" w:space="0" w:color="auto"/>
      </w:divBdr>
      <w:divsChild>
        <w:div w:id="1092511184">
          <w:marLeft w:val="0"/>
          <w:marRight w:val="0"/>
          <w:marTop w:val="0"/>
          <w:marBottom w:val="0"/>
          <w:divBdr>
            <w:top w:val="none" w:sz="0" w:space="0" w:color="auto"/>
            <w:left w:val="none" w:sz="0" w:space="0" w:color="auto"/>
            <w:bottom w:val="none" w:sz="0" w:space="0" w:color="auto"/>
            <w:right w:val="none" w:sz="0" w:space="0" w:color="auto"/>
          </w:divBdr>
          <w:divsChild>
            <w:div w:id="20712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3133">
      <w:bodyDiv w:val="1"/>
      <w:marLeft w:val="0"/>
      <w:marRight w:val="0"/>
      <w:marTop w:val="0"/>
      <w:marBottom w:val="0"/>
      <w:divBdr>
        <w:top w:val="none" w:sz="0" w:space="0" w:color="auto"/>
        <w:left w:val="none" w:sz="0" w:space="0" w:color="auto"/>
        <w:bottom w:val="none" w:sz="0" w:space="0" w:color="auto"/>
        <w:right w:val="none" w:sz="0" w:space="0" w:color="auto"/>
      </w:divBdr>
      <w:divsChild>
        <w:div w:id="613680509">
          <w:marLeft w:val="0"/>
          <w:marRight w:val="0"/>
          <w:marTop w:val="0"/>
          <w:marBottom w:val="0"/>
          <w:divBdr>
            <w:top w:val="none" w:sz="0" w:space="0" w:color="auto"/>
            <w:left w:val="none" w:sz="0" w:space="0" w:color="auto"/>
            <w:bottom w:val="none" w:sz="0" w:space="0" w:color="auto"/>
            <w:right w:val="none" w:sz="0" w:space="0" w:color="auto"/>
          </w:divBdr>
          <w:divsChild>
            <w:div w:id="369306402">
              <w:marLeft w:val="0"/>
              <w:marRight w:val="0"/>
              <w:marTop w:val="0"/>
              <w:marBottom w:val="0"/>
              <w:divBdr>
                <w:top w:val="none" w:sz="0" w:space="0" w:color="auto"/>
                <w:left w:val="none" w:sz="0" w:space="0" w:color="auto"/>
                <w:bottom w:val="none" w:sz="0" w:space="0" w:color="auto"/>
                <w:right w:val="none" w:sz="0" w:space="0" w:color="auto"/>
              </w:divBdr>
            </w:div>
            <w:div w:id="1196389373">
              <w:marLeft w:val="0"/>
              <w:marRight w:val="0"/>
              <w:marTop w:val="0"/>
              <w:marBottom w:val="0"/>
              <w:divBdr>
                <w:top w:val="none" w:sz="0" w:space="0" w:color="auto"/>
                <w:left w:val="none" w:sz="0" w:space="0" w:color="auto"/>
                <w:bottom w:val="none" w:sz="0" w:space="0" w:color="auto"/>
                <w:right w:val="none" w:sz="0" w:space="0" w:color="auto"/>
              </w:divBdr>
            </w:div>
            <w:div w:id="1566724891">
              <w:marLeft w:val="0"/>
              <w:marRight w:val="0"/>
              <w:marTop w:val="0"/>
              <w:marBottom w:val="0"/>
              <w:divBdr>
                <w:top w:val="none" w:sz="0" w:space="0" w:color="auto"/>
                <w:left w:val="none" w:sz="0" w:space="0" w:color="auto"/>
                <w:bottom w:val="none" w:sz="0" w:space="0" w:color="auto"/>
                <w:right w:val="none" w:sz="0" w:space="0" w:color="auto"/>
              </w:divBdr>
            </w:div>
            <w:div w:id="1350793660">
              <w:marLeft w:val="0"/>
              <w:marRight w:val="0"/>
              <w:marTop w:val="0"/>
              <w:marBottom w:val="0"/>
              <w:divBdr>
                <w:top w:val="none" w:sz="0" w:space="0" w:color="auto"/>
                <w:left w:val="none" w:sz="0" w:space="0" w:color="auto"/>
                <w:bottom w:val="none" w:sz="0" w:space="0" w:color="auto"/>
                <w:right w:val="none" w:sz="0" w:space="0" w:color="auto"/>
              </w:divBdr>
            </w:div>
            <w:div w:id="10177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3864">
      <w:bodyDiv w:val="1"/>
      <w:marLeft w:val="0"/>
      <w:marRight w:val="0"/>
      <w:marTop w:val="0"/>
      <w:marBottom w:val="0"/>
      <w:divBdr>
        <w:top w:val="none" w:sz="0" w:space="0" w:color="auto"/>
        <w:left w:val="none" w:sz="0" w:space="0" w:color="auto"/>
        <w:bottom w:val="none" w:sz="0" w:space="0" w:color="auto"/>
        <w:right w:val="none" w:sz="0" w:space="0" w:color="auto"/>
      </w:divBdr>
      <w:divsChild>
        <w:div w:id="1757945848">
          <w:marLeft w:val="0"/>
          <w:marRight w:val="0"/>
          <w:marTop w:val="0"/>
          <w:marBottom w:val="0"/>
          <w:divBdr>
            <w:top w:val="none" w:sz="0" w:space="0" w:color="auto"/>
            <w:left w:val="none" w:sz="0" w:space="0" w:color="auto"/>
            <w:bottom w:val="none" w:sz="0" w:space="0" w:color="auto"/>
            <w:right w:val="none" w:sz="0" w:space="0" w:color="auto"/>
          </w:divBdr>
          <w:divsChild>
            <w:div w:id="695959478">
              <w:marLeft w:val="0"/>
              <w:marRight w:val="0"/>
              <w:marTop w:val="0"/>
              <w:marBottom w:val="0"/>
              <w:divBdr>
                <w:top w:val="none" w:sz="0" w:space="0" w:color="auto"/>
                <w:left w:val="none" w:sz="0" w:space="0" w:color="auto"/>
                <w:bottom w:val="none" w:sz="0" w:space="0" w:color="auto"/>
                <w:right w:val="none" w:sz="0" w:space="0" w:color="auto"/>
              </w:divBdr>
            </w:div>
            <w:div w:id="64323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77642">
      <w:bodyDiv w:val="1"/>
      <w:marLeft w:val="0"/>
      <w:marRight w:val="0"/>
      <w:marTop w:val="0"/>
      <w:marBottom w:val="0"/>
      <w:divBdr>
        <w:top w:val="none" w:sz="0" w:space="0" w:color="auto"/>
        <w:left w:val="none" w:sz="0" w:space="0" w:color="auto"/>
        <w:bottom w:val="none" w:sz="0" w:space="0" w:color="auto"/>
        <w:right w:val="none" w:sz="0" w:space="0" w:color="auto"/>
      </w:divBdr>
      <w:divsChild>
        <w:div w:id="2086147187">
          <w:marLeft w:val="0"/>
          <w:marRight w:val="0"/>
          <w:marTop w:val="0"/>
          <w:marBottom w:val="0"/>
          <w:divBdr>
            <w:top w:val="none" w:sz="0" w:space="0" w:color="auto"/>
            <w:left w:val="none" w:sz="0" w:space="0" w:color="auto"/>
            <w:bottom w:val="none" w:sz="0" w:space="0" w:color="auto"/>
            <w:right w:val="none" w:sz="0" w:space="0" w:color="auto"/>
          </w:divBdr>
          <w:divsChild>
            <w:div w:id="68278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9866">
      <w:bodyDiv w:val="1"/>
      <w:marLeft w:val="0"/>
      <w:marRight w:val="0"/>
      <w:marTop w:val="0"/>
      <w:marBottom w:val="0"/>
      <w:divBdr>
        <w:top w:val="none" w:sz="0" w:space="0" w:color="auto"/>
        <w:left w:val="none" w:sz="0" w:space="0" w:color="auto"/>
        <w:bottom w:val="none" w:sz="0" w:space="0" w:color="auto"/>
        <w:right w:val="none" w:sz="0" w:space="0" w:color="auto"/>
      </w:divBdr>
      <w:divsChild>
        <w:div w:id="1174419520">
          <w:marLeft w:val="0"/>
          <w:marRight w:val="0"/>
          <w:marTop w:val="0"/>
          <w:marBottom w:val="0"/>
          <w:divBdr>
            <w:top w:val="none" w:sz="0" w:space="0" w:color="auto"/>
            <w:left w:val="none" w:sz="0" w:space="0" w:color="auto"/>
            <w:bottom w:val="none" w:sz="0" w:space="0" w:color="auto"/>
            <w:right w:val="none" w:sz="0" w:space="0" w:color="auto"/>
          </w:divBdr>
          <w:divsChild>
            <w:div w:id="17697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0012">
      <w:bodyDiv w:val="1"/>
      <w:marLeft w:val="0"/>
      <w:marRight w:val="0"/>
      <w:marTop w:val="0"/>
      <w:marBottom w:val="0"/>
      <w:divBdr>
        <w:top w:val="none" w:sz="0" w:space="0" w:color="auto"/>
        <w:left w:val="none" w:sz="0" w:space="0" w:color="auto"/>
        <w:bottom w:val="none" w:sz="0" w:space="0" w:color="auto"/>
        <w:right w:val="none" w:sz="0" w:space="0" w:color="auto"/>
      </w:divBdr>
      <w:divsChild>
        <w:div w:id="2131702935">
          <w:marLeft w:val="0"/>
          <w:marRight w:val="0"/>
          <w:marTop w:val="0"/>
          <w:marBottom w:val="0"/>
          <w:divBdr>
            <w:top w:val="none" w:sz="0" w:space="0" w:color="auto"/>
            <w:left w:val="none" w:sz="0" w:space="0" w:color="auto"/>
            <w:bottom w:val="none" w:sz="0" w:space="0" w:color="auto"/>
            <w:right w:val="none" w:sz="0" w:space="0" w:color="auto"/>
          </w:divBdr>
          <w:divsChild>
            <w:div w:id="98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4361">
      <w:bodyDiv w:val="1"/>
      <w:marLeft w:val="0"/>
      <w:marRight w:val="0"/>
      <w:marTop w:val="0"/>
      <w:marBottom w:val="0"/>
      <w:divBdr>
        <w:top w:val="none" w:sz="0" w:space="0" w:color="auto"/>
        <w:left w:val="none" w:sz="0" w:space="0" w:color="auto"/>
        <w:bottom w:val="none" w:sz="0" w:space="0" w:color="auto"/>
        <w:right w:val="none" w:sz="0" w:space="0" w:color="auto"/>
      </w:divBdr>
      <w:divsChild>
        <w:div w:id="1853950066">
          <w:marLeft w:val="0"/>
          <w:marRight w:val="0"/>
          <w:marTop w:val="0"/>
          <w:marBottom w:val="0"/>
          <w:divBdr>
            <w:top w:val="none" w:sz="0" w:space="0" w:color="auto"/>
            <w:left w:val="none" w:sz="0" w:space="0" w:color="auto"/>
            <w:bottom w:val="none" w:sz="0" w:space="0" w:color="auto"/>
            <w:right w:val="none" w:sz="0" w:space="0" w:color="auto"/>
          </w:divBdr>
          <w:divsChild>
            <w:div w:id="1457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75190">
      <w:bodyDiv w:val="1"/>
      <w:marLeft w:val="0"/>
      <w:marRight w:val="0"/>
      <w:marTop w:val="0"/>
      <w:marBottom w:val="0"/>
      <w:divBdr>
        <w:top w:val="none" w:sz="0" w:space="0" w:color="auto"/>
        <w:left w:val="none" w:sz="0" w:space="0" w:color="auto"/>
        <w:bottom w:val="none" w:sz="0" w:space="0" w:color="auto"/>
        <w:right w:val="none" w:sz="0" w:space="0" w:color="auto"/>
      </w:divBdr>
      <w:divsChild>
        <w:div w:id="1423842183">
          <w:marLeft w:val="0"/>
          <w:marRight w:val="0"/>
          <w:marTop w:val="0"/>
          <w:marBottom w:val="0"/>
          <w:divBdr>
            <w:top w:val="none" w:sz="0" w:space="0" w:color="auto"/>
            <w:left w:val="none" w:sz="0" w:space="0" w:color="auto"/>
            <w:bottom w:val="none" w:sz="0" w:space="0" w:color="auto"/>
            <w:right w:val="none" w:sz="0" w:space="0" w:color="auto"/>
          </w:divBdr>
          <w:divsChild>
            <w:div w:id="9362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4264">
      <w:bodyDiv w:val="1"/>
      <w:marLeft w:val="0"/>
      <w:marRight w:val="0"/>
      <w:marTop w:val="0"/>
      <w:marBottom w:val="0"/>
      <w:divBdr>
        <w:top w:val="none" w:sz="0" w:space="0" w:color="auto"/>
        <w:left w:val="none" w:sz="0" w:space="0" w:color="auto"/>
        <w:bottom w:val="none" w:sz="0" w:space="0" w:color="auto"/>
        <w:right w:val="none" w:sz="0" w:space="0" w:color="auto"/>
      </w:divBdr>
      <w:divsChild>
        <w:div w:id="1327899120">
          <w:marLeft w:val="0"/>
          <w:marRight w:val="0"/>
          <w:marTop w:val="0"/>
          <w:marBottom w:val="0"/>
          <w:divBdr>
            <w:top w:val="none" w:sz="0" w:space="0" w:color="auto"/>
            <w:left w:val="none" w:sz="0" w:space="0" w:color="auto"/>
            <w:bottom w:val="none" w:sz="0" w:space="0" w:color="auto"/>
            <w:right w:val="none" w:sz="0" w:space="0" w:color="auto"/>
          </w:divBdr>
          <w:divsChild>
            <w:div w:id="9544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88694">
      <w:bodyDiv w:val="1"/>
      <w:marLeft w:val="0"/>
      <w:marRight w:val="0"/>
      <w:marTop w:val="0"/>
      <w:marBottom w:val="0"/>
      <w:divBdr>
        <w:top w:val="none" w:sz="0" w:space="0" w:color="auto"/>
        <w:left w:val="none" w:sz="0" w:space="0" w:color="auto"/>
        <w:bottom w:val="none" w:sz="0" w:space="0" w:color="auto"/>
        <w:right w:val="none" w:sz="0" w:space="0" w:color="auto"/>
      </w:divBdr>
      <w:divsChild>
        <w:div w:id="1521240293">
          <w:marLeft w:val="0"/>
          <w:marRight w:val="0"/>
          <w:marTop w:val="0"/>
          <w:marBottom w:val="0"/>
          <w:divBdr>
            <w:top w:val="none" w:sz="0" w:space="0" w:color="auto"/>
            <w:left w:val="none" w:sz="0" w:space="0" w:color="auto"/>
            <w:bottom w:val="none" w:sz="0" w:space="0" w:color="auto"/>
            <w:right w:val="none" w:sz="0" w:space="0" w:color="auto"/>
          </w:divBdr>
          <w:divsChild>
            <w:div w:id="54055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7373">
      <w:bodyDiv w:val="1"/>
      <w:marLeft w:val="0"/>
      <w:marRight w:val="0"/>
      <w:marTop w:val="0"/>
      <w:marBottom w:val="0"/>
      <w:divBdr>
        <w:top w:val="none" w:sz="0" w:space="0" w:color="auto"/>
        <w:left w:val="none" w:sz="0" w:space="0" w:color="auto"/>
        <w:bottom w:val="none" w:sz="0" w:space="0" w:color="auto"/>
        <w:right w:val="none" w:sz="0" w:space="0" w:color="auto"/>
      </w:divBdr>
    </w:div>
    <w:div w:id="390075650">
      <w:bodyDiv w:val="1"/>
      <w:marLeft w:val="0"/>
      <w:marRight w:val="0"/>
      <w:marTop w:val="0"/>
      <w:marBottom w:val="0"/>
      <w:divBdr>
        <w:top w:val="none" w:sz="0" w:space="0" w:color="auto"/>
        <w:left w:val="none" w:sz="0" w:space="0" w:color="auto"/>
        <w:bottom w:val="none" w:sz="0" w:space="0" w:color="auto"/>
        <w:right w:val="none" w:sz="0" w:space="0" w:color="auto"/>
      </w:divBdr>
      <w:divsChild>
        <w:div w:id="315302907">
          <w:marLeft w:val="0"/>
          <w:marRight w:val="0"/>
          <w:marTop w:val="0"/>
          <w:marBottom w:val="0"/>
          <w:divBdr>
            <w:top w:val="none" w:sz="0" w:space="0" w:color="auto"/>
            <w:left w:val="none" w:sz="0" w:space="0" w:color="auto"/>
            <w:bottom w:val="none" w:sz="0" w:space="0" w:color="auto"/>
            <w:right w:val="none" w:sz="0" w:space="0" w:color="auto"/>
          </w:divBdr>
          <w:divsChild>
            <w:div w:id="57285235">
              <w:marLeft w:val="0"/>
              <w:marRight w:val="0"/>
              <w:marTop w:val="0"/>
              <w:marBottom w:val="0"/>
              <w:divBdr>
                <w:top w:val="none" w:sz="0" w:space="0" w:color="auto"/>
                <w:left w:val="none" w:sz="0" w:space="0" w:color="auto"/>
                <w:bottom w:val="none" w:sz="0" w:space="0" w:color="auto"/>
                <w:right w:val="none" w:sz="0" w:space="0" w:color="auto"/>
              </w:divBdr>
            </w:div>
            <w:div w:id="935745587">
              <w:marLeft w:val="0"/>
              <w:marRight w:val="0"/>
              <w:marTop w:val="0"/>
              <w:marBottom w:val="0"/>
              <w:divBdr>
                <w:top w:val="none" w:sz="0" w:space="0" w:color="auto"/>
                <w:left w:val="none" w:sz="0" w:space="0" w:color="auto"/>
                <w:bottom w:val="none" w:sz="0" w:space="0" w:color="auto"/>
                <w:right w:val="none" w:sz="0" w:space="0" w:color="auto"/>
              </w:divBdr>
            </w:div>
            <w:div w:id="889805898">
              <w:marLeft w:val="0"/>
              <w:marRight w:val="0"/>
              <w:marTop w:val="0"/>
              <w:marBottom w:val="0"/>
              <w:divBdr>
                <w:top w:val="none" w:sz="0" w:space="0" w:color="auto"/>
                <w:left w:val="none" w:sz="0" w:space="0" w:color="auto"/>
                <w:bottom w:val="none" w:sz="0" w:space="0" w:color="auto"/>
                <w:right w:val="none" w:sz="0" w:space="0" w:color="auto"/>
              </w:divBdr>
            </w:div>
            <w:div w:id="410545782">
              <w:marLeft w:val="0"/>
              <w:marRight w:val="0"/>
              <w:marTop w:val="0"/>
              <w:marBottom w:val="0"/>
              <w:divBdr>
                <w:top w:val="none" w:sz="0" w:space="0" w:color="auto"/>
                <w:left w:val="none" w:sz="0" w:space="0" w:color="auto"/>
                <w:bottom w:val="none" w:sz="0" w:space="0" w:color="auto"/>
                <w:right w:val="none" w:sz="0" w:space="0" w:color="auto"/>
              </w:divBdr>
            </w:div>
            <w:div w:id="1055542271">
              <w:marLeft w:val="0"/>
              <w:marRight w:val="0"/>
              <w:marTop w:val="0"/>
              <w:marBottom w:val="0"/>
              <w:divBdr>
                <w:top w:val="none" w:sz="0" w:space="0" w:color="auto"/>
                <w:left w:val="none" w:sz="0" w:space="0" w:color="auto"/>
                <w:bottom w:val="none" w:sz="0" w:space="0" w:color="auto"/>
                <w:right w:val="none" w:sz="0" w:space="0" w:color="auto"/>
              </w:divBdr>
            </w:div>
            <w:div w:id="216741141">
              <w:marLeft w:val="0"/>
              <w:marRight w:val="0"/>
              <w:marTop w:val="0"/>
              <w:marBottom w:val="0"/>
              <w:divBdr>
                <w:top w:val="none" w:sz="0" w:space="0" w:color="auto"/>
                <w:left w:val="none" w:sz="0" w:space="0" w:color="auto"/>
                <w:bottom w:val="none" w:sz="0" w:space="0" w:color="auto"/>
                <w:right w:val="none" w:sz="0" w:space="0" w:color="auto"/>
              </w:divBdr>
            </w:div>
            <w:div w:id="1869101085">
              <w:marLeft w:val="0"/>
              <w:marRight w:val="0"/>
              <w:marTop w:val="0"/>
              <w:marBottom w:val="0"/>
              <w:divBdr>
                <w:top w:val="none" w:sz="0" w:space="0" w:color="auto"/>
                <w:left w:val="none" w:sz="0" w:space="0" w:color="auto"/>
                <w:bottom w:val="none" w:sz="0" w:space="0" w:color="auto"/>
                <w:right w:val="none" w:sz="0" w:space="0" w:color="auto"/>
              </w:divBdr>
            </w:div>
            <w:div w:id="1166282115">
              <w:marLeft w:val="0"/>
              <w:marRight w:val="0"/>
              <w:marTop w:val="0"/>
              <w:marBottom w:val="0"/>
              <w:divBdr>
                <w:top w:val="none" w:sz="0" w:space="0" w:color="auto"/>
                <w:left w:val="none" w:sz="0" w:space="0" w:color="auto"/>
                <w:bottom w:val="none" w:sz="0" w:space="0" w:color="auto"/>
                <w:right w:val="none" w:sz="0" w:space="0" w:color="auto"/>
              </w:divBdr>
            </w:div>
            <w:div w:id="1756123815">
              <w:marLeft w:val="0"/>
              <w:marRight w:val="0"/>
              <w:marTop w:val="0"/>
              <w:marBottom w:val="0"/>
              <w:divBdr>
                <w:top w:val="none" w:sz="0" w:space="0" w:color="auto"/>
                <w:left w:val="none" w:sz="0" w:space="0" w:color="auto"/>
                <w:bottom w:val="none" w:sz="0" w:space="0" w:color="auto"/>
                <w:right w:val="none" w:sz="0" w:space="0" w:color="auto"/>
              </w:divBdr>
            </w:div>
            <w:div w:id="212161615">
              <w:marLeft w:val="0"/>
              <w:marRight w:val="0"/>
              <w:marTop w:val="0"/>
              <w:marBottom w:val="0"/>
              <w:divBdr>
                <w:top w:val="none" w:sz="0" w:space="0" w:color="auto"/>
                <w:left w:val="none" w:sz="0" w:space="0" w:color="auto"/>
                <w:bottom w:val="none" w:sz="0" w:space="0" w:color="auto"/>
                <w:right w:val="none" w:sz="0" w:space="0" w:color="auto"/>
              </w:divBdr>
            </w:div>
            <w:div w:id="2012370286">
              <w:marLeft w:val="0"/>
              <w:marRight w:val="0"/>
              <w:marTop w:val="0"/>
              <w:marBottom w:val="0"/>
              <w:divBdr>
                <w:top w:val="none" w:sz="0" w:space="0" w:color="auto"/>
                <w:left w:val="none" w:sz="0" w:space="0" w:color="auto"/>
                <w:bottom w:val="none" w:sz="0" w:space="0" w:color="auto"/>
                <w:right w:val="none" w:sz="0" w:space="0" w:color="auto"/>
              </w:divBdr>
            </w:div>
            <w:div w:id="1559509933">
              <w:marLeft w:val="0"/>
              <w:marRight w:val="0"/>
              <w:marTop w:val="0"/>
              <w:marBottom w:val="0"/>
              <w:divBdr>
                <w:top w:val="none" w:sz="0" w:space="0" w:color="auto"/>
                <w:left w:val="none" w:sz="0" w:space="0" w:color="auto"/>
                <w:bottom w:val="none" w:sz="0" w:space="0" w:color="auto"/>
                <w:right w:val="none" w:sz="0" w:space="0" w:color="auto"/>
              </w:divBdr>
            </w:div>
            <w:div w:id="761336468">
              <w:marLeft w:val="0"/>
              <w:marRight w:val="0"/>
              <w:marTop w:val="0"/>
              <w:marBottom w:val="0"/>
              <w:divBdr>
                <w:top w:val="none" w:sz="0" w:space="0" w:color="auto"/>
                <w:left w:val="none" w:sz="0" w:space="0" w:color="auto"/>
                <w:bottom w:val="none" w:sz="0" w:space="0" w:color="auto"/>
                <w:right w:val="none" w:sz="0" w:space="0" w:color="auto"/>
              </w:divBdr>
            </w:div>
            <w:div w:id="1442144701">
              <w:marLeft w:val="0"/>
              <w:marRight w:val="0"/>
              <w:marTop w:val="0"/>
              <w:marBottom w:val="0"/>
              <w:divBdr>
                <w:top w:val="none" w:sz="0" w:space="0" w:color="auto"/>
                <w:left w:val="none" w:sz="0" w:space="0" w:color="auto"/>
                <w:bottom w:val="none" w:sz="0" w:space="0" w:color="auto"/>
                <w:right w:val="none" w:sz="0" w:space="0" w:color="auto"/>
              </w:divBdr>
            </w:div>
            <w:div w:id="1432579349">
              <w:marLeft w:val="0"/>
              <w:marRight w:val="0"/>
              <w:marTop w:val="0"/>
              <w:marBottom w:val="0"/>
              <w:divBdr>
                <w:top w:val="none" w:sz="0" w:space="0" w:color="auto"/>
                <w:left w:val="none" w:sz="0" w:space="0" w:color="auto"/>
                <w:bottom w:val="none" w:sz="0" w:space="0" w:color="auto"/>
                <w:right w:val="none" w:sz="0" w:space="0" w:color="auto"/>
              </w:divBdr>
            </w:div>
            <w:div w:id="1957330907">
              <w:marLeft w:val="0"/>
              <w:marRight w:val="0"/>
              <w:marTop w:val="0"/>
              <w:marBottom w:val="0"/>
              <w:divBdr>
                <w:top w:val="none" w:sz="0" w:space="0" w:color="auto"/>
                <w:left w:val="none" w:sz="0" w:space="0" w:color="auto"/>
                <w:bottom w:val="none" w:sz="0" w:space="0" w:color="auto"/>
                <w:right w:val="none" w:sz="0" w:space="0" w:color="auto"/>
              </w:divBdr>
            </w:div>
            <w:div w:id="417017831">
              <w:marLeft w:val="0"/>
              <w:marRight w:val="0"/>
              <w:marTop w:val="0"/>
              <w:marBottom w:val="0"/>
              <w:divBdr>
                <w:top w:val="none" w:sz="0" w:space="0" w:color="auto"/>
                <w:left w:val="none" w:sz="0" w:space="0" w:color="auto"/>
                <w:bottom w:val="none" w:sz="0" w:space="0" w:color="auto"/>
                <w:right w:val="none" w:sz="0" w:space="0" w:color="auto"/>
              </w:divBdr>
            </w:div>
            <w:div w:id="1064835381">
              <w:marLeft w:val="0"/>
              <w:marRight w:val="0"/>
              <w:marTop w:val="0"/>
              <w:marBottom w:val="0"/>
              <w:divBdr>
                <w:top w:val="none" w:sz="0" w:space="0" w:color="auto"/>
                <w:left w:val="none" w:sz="0" w:space="0" w:color="auto"/>
                <w:bottom w:val="none" w:sz="0" w:space="0" w:color="auto"/>
                <w:right w:val="none" w:sz="0" w:space="0" w:color="auto"/>
              </w:divBdr>
            </w:div>
            <w:div w:id="238831842">
              <w:marLeft w:val="0"/>
              <w:marRight w:val="0"/>
              <w:marTop w:val="0"/>
              <w:marBottom w:val="0"/>
              <w:divBdr>
                <w:top w:val="none" w:sz="0" w:space="0" w:color="auto"/>
                <w:left w:val="none" w:sz="0" w:space="0" w:color="auto"/>
                <w:bottom w:val="none" w:sz="0" w:space="0" w:color="auto"/>
                <w:right w:val="none" w:sz="0" w:space="0" w:color="auto"/>
              </w:divBdr>
            </w:div>
          </w:divsChild>
        </w:div>
        <w:div w:id="1952087967">
          <w:marLeft w:val="0"/>
          <w:marRight w:val="0"/>
          <w:marTop w:val="0"/>
          <w:marBottom w:val="0"/>
          <w:divBdr>
            <w:top w:val="none" w:sz="0" w:space="0" w:color="auto"/>
            <w:left w:val="none" w:sz="0" w:space="0" w:color="auto"/>
            <w:bottom w:val="none" w:sz="0" w:space="0" w:color="auto"/>
            <w:right w:val="none" w:sz="0" w:space="0" w:color="auto"/>
          </w:divBdr>
        </w:div>
        <w:div w:id="865289290">
          <w:marLeft w:val="0"/>
          <w:marRight w:val="0"/>
          <w:marTop w:val="0"/>
          <w:marBottom w:val="0"/>
          <w:divBdr>
            <w:top w:val="none" w:sz="0" w:space="0" w:color="auto"/>
            <w:left w:val="none" w:sz="0" w:space="0" w:color="auto"/>
            <w:bottom w:val="none" w:sz="0" w:space="0" w:color="auto"/>
            <w:right w:val="none" w:sz="0" w:space="0" w:color="auto"/>
          </w:divBdr>
        </w:div>
        <w:div w:id="1470900554">
          <w:marLeft w:val="0"/>
          <w:marRight w:val="0"/>
          <w:marTop w:val="0"/>
          <w:marBottom w:val="0"/>
          <w:divBdr>
            <w:top w:val="none" w:sz="0" w:space="0" w:color="auto"/>
            <w:left w:val="none" w:sz="0" w:space="0" w:color="auto"/>
            <w:bottom w:val="none" w:sz="0" w:space="0" w:color="auto"/>
            <w:right w:val="none" w:sz="0" w:space="0" w:color="auto"/>
          </w:divBdr>
        </w:div>
        <w:div w:id="2103138409">
          <w:marLeft w:val="0"/>
          <w:marRight w:val="0"/>
          <w:marTop w:val="0"/>
          <w:marBottom w:val="0"/>
          <w:divBdr>
            <w:top w:val="none" w:sz="0" w:space="0" w:color="auto"/>
            <w:left w:val="none" w:sz="0" w:space="0" w:color="auto"/>
            <w:bottom w:val="none" w:sz="0" w:space="0" w:color="auto"/>
            <w:right w:val="none" w:sz="0" w:space="0" w:color="auto"/>
          </w:divBdr>
        </w:div>
        <w:div w:id="1384711873">
          <w:marLeft w:val="0"/>
          <w:marRight w:val="0"/>
          <w:marTop w:val="0"/>
          <w:marBottom w:val="0"/>
          <w:divBdr>
            <w:top w:val="none" w:sz="0" w:space="0" w:color="auto"/>
            <w:left w:val="none" w:sz="0" w:space="0" w:color="auto"/>
            <w:bottom w:val="none" w:sz="0" w:space="0" w:color="auto"/>
            <w:right w:val="none" w:sz="0" w:space="0" w:color="auto"/>
          </w:divBdr>
        </w:div>
      </w:divsChild>
    </w:div>
    <w:div w:id="434599327">
      <w:bodyDiv w:val="1"/>
      <w:marLeft w:val="0"/>
      <w:marRight w:val="0"/>
      <w:marTop w:val="0"/>
      <w:marBottom w:val="0"/>
      <w:divBdr>
        <w:top w:val="none" w:sz="0" w:space="0" w:color="auto"/>
        <w:left w:val="none" w:sz="0" w:space="0" w:color="auto"/>
        <w:bottom w:val="none" w:sz="0" w:space="0" w:color="auto"/>
        <w:right w:val="none" w:sz="0" w:space="0" w:color="auto"/>
      </w:divBdr>
    </w:div>
    <w:div w:id="453906800">
      <w:bodyDiv w:val="1"/>
      <w:marLeft w:val="0"/>
      <w:marRight w:val="0"/>
      <w:marTop w:val="0"/>
      <w:marBottom w:val="0"/>
      <w:divBdr>
        <w:top w:val="none" w:sz="0" w:space="0" w:color="auto"/>
        <w:left w:val="none" w:sz="0" w:space="0" w:color="auto"/>
        <w:bottom w:val="none" w:sz="0" w:space="0" w:color="auto"/>
        <w:right w:val="none" w:sz="0" w:space="0" w:color="auto"/>
      </w:divBdr>
      <w:divsChild>
        <w:div w:id="1070466449">
          <w:marLeft w:val="0"/>
          <w:marRight w:val="0"/>
          <w:marTop w:val="0"/>
          <w:marBottom w:val="0"/>
          <w:divBdr>
            <w:top w:val="none" w:sz="0" w:space="0" w:color="auto"/>
            <w:left w:val="none" w:sz="0" w:space="0" w:color="auto"/>
            <w:bottom w:val="none" w:sz="0" w:space="0" w:color="auto"/>
            <w:right w:val="none" w:sz="0" w:space="0" w:color="auto"/>
          </w:divBdr>
          <w:divsChild>
            <w:div w:id="4600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252901">
      <w:bodyDiv w:val="1"/>
      <w:marLeft w:val="0"/>
      <w:marRight w:val="0"/>
      <w:marTop w:val="0"/>
      <w:marBottom w:val="0"/>
      <w:divBdr>
        <w:top w:val="none" w:sz="0" w:space="0" w:color="auto"/>
        <w:left w:val="none" w:sz="0" w:space="0" w:color="auto"/>
        <w:bottom w:val="none" w:sz="0" w:space="0" w:color="auto"/>
        <w:right w:val="none" w:sz="0" w:space="0" w:color="auto"/>
      </w:divBdr>
      <w:divsChild>
        <w:div w:id="1177691730">
          <w:marLeft w:val="0"/>
          <w:marRight w:val="0"/>
          <w:marTop w:val="0"/>
          <w:marBottom w:val="0"/>
          <w:divBdr>
            <w:top w:val="none" w:sz="0" w:space="0" w:color="auto"/>
            <w:left w:val="none" w:sz="0" w:space="0" w:color="auto"/>
            <w:bottom w:val="none" w:sz="0" w:space="0" w:color="auto"/>
            <w:right w:val="none" w:sz="0" w:space="0" w:color="auto"/>
          </w:divBdr>
          <w:divsChild>
            <w:div w:id="228659348">
              <w:marLeft w:val="0"/>
              <w:marRight w:val="0"/>
              <w:marTop w:val="0"/>
              <w:marBottom w:val="0"/>
              <w:divBdr>
                <w:top w:val="none" w:sz="0" w:space="0" w:color="auto"/>
                <w:left w:val="none" w:sz="0" w:space="0" w:color="auto"/>
                <w:bottom w:val="none" w:sz="0" w:space="0" w:color="auto"/>
                <w:right w:val="none" w:sz="0" w:space="0" w:color="auto"/>
              </w:divBdr>
            </w:div>
            <w:div w:id="449326883">
              <w:marLeft w:val="0"/>
              <w:marRight w:val="0"/>
              <w:marTop w:val="0"/>
              <w:marBottom w:val="0"/>
              <w:divBdr>
                <w:top w:val="none" w:sz="0" w:space="0" w:color="auto"/>
                <w:left w:val="none" w:sz="0" w:space="0" w:color="auto"/>
                <w:bottom w:val="none" w:sz="0" w:space="0" w:color="auto"/>
                <w:right w:val="none" w:sz="0" w:space="0" w:color="auto"/>
              </w:divBdr>
            </w:div>
            <w:div w:id="1791435022">
              <w:marLeft w:val="0"/>
              <w:marRight w:val="0"/>
              <w:marTop w:val="0"/>
              <w:marBottom w:val="0"/>
              <w:divBdr>
                <w:top w:val="none" w:sz="0" w:space="0" w:color="auto"/>
                <w:left w:val="none" w:sz="0" w:space="0" w:color="auto"/>
                <w:bottom w:val="none" w:sz="0" w:space="0" w:color="auto"/>
                <w:right w:val="none" w:sz="0" w:space="0" w:color="auto"/>
              </w:divBdr>
            </w:div>
            <w:div w:id="845556841">
              <w:marLeft w:val="0"/>
              <w:marRight w:val="0"/>
              <w:marTop w:val="0"/>
              <w:marBottom w:val="0"/>
              <w:divBdr>
                <w:top w:val="none" w:sz="0" w:space="0" w:color="auto"/>
                <w:left w:val="none" w:sz="0" w:space="0" w:color="auto"/>
                <w:bottom w:val="none" w:sz="0" w:space="0" w:color="auto"/>
                <w:right w:val="none" w:sz="0" w:space="0" w:color="auto"/>
              </w:divBdr>
            </w:div>
            <w:div w:id="10759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5982">
      <w:bodyDiv w:val="1"/>
      <w:marLeft w:val="0"/>
      <w:marRight w:val="0"/>
      <w:marTop w:val="0"/>
      <w:marBottom w:val="0"/>
      <w:divBdr>
        <w:top w:val="none" w:sz="0" w:space="0" w:color="auto"/>
        <w:left w:val="none" w:sz="0" w:space="0" w:color="auto"/>
        <w:bottom w:val="none" w:sz="0" w:space="0" w:color="auto"/>
        <w:right w:val="none" w:sz="0" w:space="0" w:color="auto"/>
      </w:divBdr>
      <w:divsChild>
        <w:div w:id="615065110">
          <w:marLeft w:val="0"/>
          <w:marRight w:val="0"/>
          <w:marTop w:val="0"/>
          <w:marBottom w:val="0"/>
          <w:divBdr>
            <w:top w:val="none" w:sz="0" w:space="0" w:color="auto"/>
            <w:left w:val="none" w:sz="0" w:space="0" w:color="auto"/>
            <w:bottom w:val="none" w:sz="0" w:space="0" w:color="auto"/>
            <w:right w:val="none" w:sz="0" w:space="0" w:color="auto"/>
          </w:divBdr>
          <w:divsChild>
            <w:div w:id="2041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3618">
      <w:bodyDiv w:val="1"/>
      <w:marLeft w:val="0"/>
      <w:marRight w:val="0"/>
      <w:marTop w:val="0"/>
      <w:marBottom w:val="0"/>
      <w:divBdr>
        <w:top w:val="none" w:sz="0" w:space="0" w:color="auto"/>
        <w:left w:val="none" w:sz="0" w:space="0" w:color="auto"/>
        <w:bottom w:val="none" w:sz="0" w:space="0" w:color="auto"/>
        <w:right w:val="none" w:sz="0" w:space="0" w:color="auto"/>
      </w:divBdr>
      <w:divsChild>
        <w:div w:id="2080638166">
          <w:marLeft w:val="0"/>
          <w:marRight w:val="0"/>
          <w:marTop w:val="0"/>
          <w:marBottom w:val="0"/>
          <w:divBdr>
            <w:top w:val="none" w:sz="0" w:space="0" w:color="auto"/>
            <w:left w:val="none" w:sz="0" w:space="0" w:color="auto"/>
            <w:bottom w:val="none" w:sz="0" w:space="0" w:color="auto"/>
            <w:right w:val="none" w:sz="0" w:space="0" w:color="auto"/>
          </w:divBdr>
          <w:divsChild>
            <w:div w:id="7518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62195">
      <w:bodyDiv w:val="1"/>
      <w:marLeft w:val="0"/>
      <w:marRight w:val="0"/>
      <w:marTop w:val="0"/>
      <w:marBottom w:val="0"/>
      <w:divBdr>
        <w:top w:val="none" w:sz="0" w:space="0" w:color="auto"/>
        <w:left w:val="none" w:sz="0" w:space="0" w:color="auto"/>
        <w:bottom w:val="none" w:sz="0" w:space="0" w:color="auto"/>
        <w:right w:val="none" w:sz="0" w:space="0" w:color="auto"/>
      </w:divBdr>
      <w:divsChild>
        <w:div w:id="1509755015">
          <w:marLeft w:val="0"/>
          <w:marRight w:val="0"/>
          <w:marTop w:val="0"/>
          <w:marBottom w:val="0"/>
          <w:divBdr>
            <w:top w:val="none" w:sz="0" w:space="0" w:color="auto"/>
            <w:left w:val="none" w:sz="0" w:space="0" w:color="auto"/>
            <w:bottom w:val="none" w:sz="0" w:space="0" w:color="auto"/>
            <w:right w:val="none" w:sz="0" w:space="0" w:color="auto"/>
          </w:divBdr>
          <w:divsChild>
            <w:div w:id="98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3666">
      <w:bodyDiv w:val="1"/>
      <w:marLeft w:val="0"/>
      <w:marRight w:val="0"/>
      <w:marTop w:val="0"/>
      <w:marBottom w:val="0"/>
      <w:divBdr>
        <w:top w:val="none" w:sz="0" w:space="0" w:color="auto"/>
        <w:left w:val="none" w:sz="0" w:space="0" w:color="auto"/>
        <w:bottom w:val="none" w:sz="0" w:space="0" w:color="auto"/>
        <w:right w:val="none" w:sz="0" w:space="0" w:color="auto"/>
      </w:divBdr>
      <w:divsChild>
        <w:div w:id="824005685">
          <w:marLeft w:val="0"/>
          <w:marRight w:val="0"/>
          <w:marTop w:val="0"/>
          <w:marBottom w:val="0"/>
          <w:divBdr>
            <w:top w:val="none" w:sz="0" w:space="0" w:color="auto"/>
            <w:left w:val="none" w:sz="0" w:space="0" w:color="auto"/>
            <w:bottom w:val="none" w:sz="0" w:space="0" w:color="auto"/>
            <w:right w:val="none" w:sz="0" w:space="0" w:color="auto"/>
          </w:divBdr>
          <w:divsChild>
            <w:div w:id="1943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313754">
      <w:bodyDiv w:val="1"/>
      <w:marLeft w:val="0"/>
      <w:marRight w:val="0"/>
      <w:marTop w:val="0"/>
      <w:marBottom w:val="0"/>
      <w:divBdr>
        <w:top w:val="none" w:sz="0" w:space="0" w:color="auto"/>
        <w:left w:val="none" w:sz="0" w:space="0" w:color="auto"/>
        <w:bottom w:val="none" w:sz="0" w:space="0" w:color="auto"/>
        <w:right w:val="none" w:sz="0" w:space="0" w:color="auto"/>
      </w:divBdr>
      <w:divsChild>
        <w:div w:id="232350971">
          <w:marLeft w:val="0"/>
          <w:marRight w:val="0"/>
          <w:marTop w:val="0"/>
          <w:marBottom w:val="0"/>
          <w:divBdr>
            <w:top w:val="none" w:sz="0" w:space="0" w:color="auto"/>
            <w:left w:val="none" w:sz="0" w:space="0" w:color="auto"/>
            <w:bottom w:val="none" w:sz="0" w:space="0" w:color="auto"/>
            <w:right w:val="none" w:sz="0" w:space="0" w:color="auto"/>
          </w:divBdr>
          <w:divsChild>
            <w:div w:id="50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482731">
      <w:bodyDiv w:val="1"/>
      <w:marLeft w:val="0"/>
      <w:marRight w:val="0"/>
      <w:marTop w:val="0"/>
      <w:marBottom w:val="0"/>
      <w:divBdr>
        <w:top w:val="none" w:sz="0" w:space="0" w:color="auto"/>
        <w:left w:val="none" w:sz="0" w:space="0" w:color="auto"/>
        <w:bottom w:val="none" w:sz="0" w:space="0" w:color="auto"/>
        <w:right w:val="none" w:sz="0" w:space="0" w:color="auto"/>
      </w:divBdr>
      <w:divsChild>
        <w:div w:id="1793135772">
          <w:marLeft w:val="0"/>
          <w:marRight w:val="0"/>
          <w:marTop w:val="0"/>
          <w:marBottom w:val="0"/>
          <w:divBdr>
            <w:top w:val="none" w:sz="0" w:space="0" w:color="auto"/>
            <w:left w:val="none" w:sz="0" w:space="0" w:color="auto"/>
            <w:bottom w:val="none" w:sz="0" w:space="0" w:color="auto"/>
            <w:right w:val="none" w:sz="0" w:space="0" w:color="auto"/>
          </w:divBdr>
          <w:divsChild>
            <w:div w:id="2688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1010">
      <w:bodyDiv w:val="1"/>
      <w:marLeft w:val="0"/>
      <w:marRight w:val="0"/>
      <w:marTop w:val="0"/>
      <w:marBottom w:val="0"/>
      <w:divBdr>
        <w:top w:val="none" w:sz="0" w:space="0" w:color="auto"/>
        <w:left w:val="none" w:sz="0" w:space="0" w:color="auto"/>
        <w:bottom w:val="none" w:sz="0" w:space="0" w:color="auto"/>
        <w:right w:val="none" w:sz="0" w:space="0" w:color="auto"/>
      </w:divBdr>
      <w:divsChild>
        <w:div w:id="1474978777">
          <w:marLeft w:val="0"/>
          <w:marRight w:val="0"/>
          <w:marTop w:val="0"/>
          <w:marBottom w:val="0"/>
          <w:divBdr>
            <w:top w:val="none" w:sz="0" w:space="0" w:color="auto"/>
            <w:left w:val="none" w:sz="0" w:space="0" w:color="auto"/>
            <w:bottom w:val="none" w:sz="0" w:space="0" w:color="auto"/>
            <w:right w:val="none" w:sz="0" w:space="0" w:color="auto"/>
          </w:divBdr>
          <w:divsChild>
            <w:div w:id="6898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4542">
      <w:bodyDiv w:val="1"/>
      <w:marLeft w:val="0"/>
      <w:marRight w:val="0"/>
      <w:marTop w:val="0"/>
      <w:marBottom w:val="0"/>
      <w:divBdr>
        <w:top w:val="none" w:sz="0" w:space="0" w:color="auto"/>
        <w:left w:val="none" w:sz="0" w:space="0" w:color="auto"/>
        <w:bottom w:val="none" w:sz="0" w:space="0" w:color="auto"/>
        <w:right w:val="none" w:sz="0" w:space="0" w:color="auto"/>
      </w:divBdr>
      <w:divsChild>
        <w:div w:id="1219509867">
          <w:marLeft w:val="0"/>
          <w:marRight w:val="0"/>
          <w:marTop w:val="0"/>
          <w:marBottom w:val="0"/>
          <w:divBdr>
            <w:top w:val="none" w:sz="0" w:space="0" w:color="auto"/>
            <w:left w:val="none" w:sz="0" w:space="0" w:color="auto"/>
            <w:bottom w:val="none" w:sz="0" w:space="0" w:color="auto"/>
            <w:right w:val="none" w:sz="0" w:space="0" w:color="auto"/>
          </w:divBdr>
          <w:divsChild>
            <w:div w:id="18458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75261">
      <w:bodyDiv w:val="1"/>
      <w:marLeft w:val="0"/>
      <w:marRight w:val="0"/>
      <w:marTop w:val="0"/>
      <w:marBottom w:val="0"/>
      <w:divBdr>
        <w:top w:val="none" w:sz="0" w:space="0" w:color="auto"/>
        <w:left w:val="none" w:sz="0" w:space="0" w:color="auto"/>
        <w:bottom w:val="none" w:sz="0" w:space="0" w:color="auto"/>
        <w:right w:val="none" w:sz="0" w:space="0" w:color="auto"/>
      </w:divBdr>
      <w:divsChild>
        <w:div w:id="1515414392">
          <w:marLeft w:val="0"/>
          <w:marRight w:val="0"/>
          <w:marTop w:val="0"/>
          <w:marBottom w:val="0"/>
          <w:divBdr>
            <w:top w:val="none" w:sz="0" w:space="0" w:color="auto"/>
            <w:left w:val="none" w:sz="0" w:space="0" w:color="auto"/>
            <w:bottom w:val="none" w:sz="0" w:space="0" w:color="auto"/>
            <w:right w:val="none" w:sz="0" w:space="0" w:color="auto"/>
          </w:divBdr>
          <w:divsChild>
            <w:div w:id="174503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6055">
      <w:bodyDiv w:val="1"/>
      <w:marLeft w:val="0"/>
      <w:marRight w:val="0"/>
      <w:marTop w:val="0"/>
      <w:marBottom w:val="0"/>
      <w:divBdr>
        <w:top w:val="none" w:sz="0" w:space="0" w:color="auto"/>
        <w:left w:val="none" w:sz="0" w:space="0" w:color="auto"/>
        <w:bottom w:val="none" w:sz="0" w:space="0" w:color="auto"/>
        <w:right w:val="none" w:sz="0" w:space="0" w:color="auto"/>
      </w:divBdr>
      <w:divsChild>
        <w:div w:id="1152404700">
          <w:marLeft w:val="0"/>
          <w:marRight w:val="0"/>
          <w:marTop w:val="0"/>
          <w:marBottom w:val="0"/>
          <w:divBdr>
            <w:top w:val="none" w:sz="0" w:space="0" w:color="auto"/>
            <w:left w:val="none" w:sz="0" w:space="0" w:color="auto"/>
            <w:bottom w:val="none" w:sz="0" w:space="0" w:color="auto"/>
            <w:right w:val="none" w:sz="0" w:space="0" w:color="auto"/>
          </w:divBdr>
          <w:divsChild>
            <w:div w:id="673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3657">
      <w:bodyDiv w:val="1"/>
      <w:marLeft w:val="0"/>
      <w:marRight w:val="0"/>
      <w:marTop w:val="0"/>
      <w:marBottom w:val="0"/>
      <w:divBdr>
        <w:top w:val="none" w:sz="0" w:space="0" w:color="auto"/>
        <w:left w:val="none" w:sz="0" w:space="0" w:color="auto"/>
        <w:bottom w:val="none" w:sz="0" w:space="0" w:color="auto"/>
        <w:right w:val="none" w:sz="0" w:space="0" w:color="auto"/>
      </w:divBdr>
      <w:divsChild>
        <w:div w:id="1567371402">
          <w:marLeft w:val="0"/>
          <w:marRight w:val="0"/>
          <w:marTop w:val="0"/>
          <w:marBottom w:val="0"/>
          <w:divBdr>
            <w:top w:val="none" w:sz="0" w:space="0" w:color="auto"/>
            <w:left w:val="none" w:sz="0" w:space="0" w:color="auto"/>
            <w:bottom w:val="none" w:sz="0" w:space="0" w:color="auto"/>
            <w:right w:val="none" w:sz="0" w:space="0" w:color="auto"/>
          </w:divBdr>
          <w:divsChild>
            <w:div w:id="27572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1618">
      <w:bodyDiv w:val="1"/>
      <w:marLeft w:val="0"/>
      <w:marRight w:val="0"/>
      <w:marTop w:val="0"/>
      <w:marBottom w:val="0"/>
      <w:divBdr>
        <w:top w:val="none" w:sz="0" w:space="0" w:color="auto"/>
        <w:left w:val="none" w:sz="0" w:space="0" w:color="auto"/>
        <w:bottom w:val="none" w:sz="0" w:space="0" w:color="auto"/>
        <w:right w:val="none" w:sz="0" w:space="0" w:color="auto"/>
      </w:divBdr>
      <w:divsChild>
        <w:div w:id="795490429">
          <w:marLeft w:val="0"/>
          <w:marRight w:val="0"/>
          <w:marTop w:val="0"/>
          <w:marBottom w:val="0"/>
          <w:divBdr>
            <w:top w:val="none" w:sz="0" w:space="0" w:color="auto"/>
            <w:left w:val="none" w:sz="0" w:space="0" w:color="auto"/>
            <w:bottom w:val="none" w:sz="0" w:space="0" w:color="auto"/>
            <w:right w:val="none" w:sz="0" w:space="0" w:color="auto"/>
          </w:divBdr>
          <w:divsChild>
            <w:div w:id="29598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8436">
      <w:bodyDiv w:val="1"/>
      <w:marLeft w:val="0"/>
      <w:marRight w:val="0"/>
      <w:marTop w:val="0"/>
      <w:marBottom w:val="0"/>
      <w:divBdr>
        <w:top w:val="none" w:sz="0" w:space="0" w:color="auto"/>
        <w:left w:val="none" w:sz="0" w:space="0" w:color="auto"/>
        <w:bottom w:val="none" w:sz="0" w:space="0" w:color="auto"/>
        <w:right w:val="none" w:sz="0" w:space="0" w:color="auto"/>
      </w:divBdr>
      <w:divsChild>
        <w:div w:id="467362020">
          <w:marLeft w:val="0"/>
          <w:marRight w:val="0"/>
          <w:marTop w:val="0"/>
          <w:marBottom w:val="0"/>
          <w:divBdr>
            <w:top w:val="none" w:sz="0" w:space="0" w:color="auto"/>
            <w:left w:val="none" w:sz="0" w:space="0" w:color="auto"/>
            <w:bottom w:val="none" w:sz="0" w:space="0" w:color="auto"/>
            <w:right w:val="none" w:sz="0" w:space="0" w:color="auto"/>
          </w:divBdr>
          <w:divsChild>
            <w:div w:id="7608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23249">
      <w:bodyDiv w:val="1"/>
      <w:marLeft w:val="0"/>
      <w:marRight w:val="0"/>
      <w:marTop w:val="0"/>
      <w:marBottom w:val="0"/>
      <w:divBdr>
        <w:top w:val="none" w:sz="0" w:space="0" w:color="auto"/>
        <w:left w:val="none" w:sz="0" w:space="0" w:color="auto"/>
        <w:bottom w:val="none" w:sz="0" w:space="0" w:color="auto"/>
        <w:right w:val="none" w:sz="0" w:space="0" w:color="auto"/>
      </w:divBdr>
      <w:divsChild>
        <w:div w:id="770125348">
          <w:marLeft w:val="0"/>
          <w:marRight w:val="0"/>
          <w:marTop w:val="0"/>
          <w:marBottom w:val="0"/>
          <w:divBdr>
            <w:top w:val="none" w:sz="0" w:space="0" w:color="auto"/>
            <w:left w:val="none" w:sz="0" w:space="0" w:color="auto"/>
            <w:bottom w:val="none" w:sz="0" w:space="0" w:color="auto"/>
            <w:right w:val="none" w:sz="0" w:space="0" w:color="auto"/>
          </w:divBdr>
          <w:divsChild>
            <w:div w:id="52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9722">
      <w:bodyDiv w:val="1"/>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sChild>
            <w:div w:id="1691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3579">
      <w:bodyDiv w:val="1"/>
      <w:marLeft w:val="0"/>
      <w:marRight w:val="0"/>
      <w:marTop w:val="0"/>
      <w:marBottom w:val="0"/>
      <w:divBdr>
        <w:top w:val="none" w:sz="0" w:space="0" w:color="auto"/>
        <w:left w:val="none" w:sz="0" w:space="0" w:color="auto"/>
        <w:bottom w:val="none" w:sz="0" w:space="0" w:color="auto"/>
        <w:right w:val="none" w:sz="0" w:space="0" w:color="auto"/>
      </w:divBdr>
      <w:divsChild>
        <w:div w:id="1125083872">
          <w:marLeft w:val="0"/>
          <w:marRight w:val="0"/>
          <w:marTop w:val="0"/>
          <w:marBottom w:val="0"/>
          <w:divBdr>
            <w:top w:val="none" w:sz="0" w:space="0" w:color="auto"/>
            <w:left w:val="none" w:sz="0" w:space="0" w:color="auto"/>
            <w:bottom w:val="none" w:sz="0" w:space="0" w:color="auto"/>
            <w:right w:val="none" w:sz="0" w:space="0" w:color="auto"/>
          </w:divBdr>
          <w:divsChild>
            <w:div w:id="20640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1448">
      <w:bodyDiv w:val="1"/>
      <w:marLeft w:val="0"/>
      <w:marRight w:val="0"/>
      <w:marTop w:val="0"/>
      <w:marBottom w:val="0"/>
      <w:divBdr>
        <w:top w:val="none" w:sz="0" w:space="0" w:color="auto"/>
        <w:left w:val="none" w:sz="0" w:space="0" w:color="auto"/>
        <w:bottom w:val="none" w:sz="0" w:space="0" w:color="auto"/>
        <w:right w:val="none" w:sz="0" w:space="0" w:color="auto"/>
      </w:divBdr>
      <w:divsChild>
        <w:div w:id="1903179311">
          <w:marLeft w:val="0"/>
          <w:marRight w:val="0"/>
          <w:marTop w:val="0"/>
          <w:marBottom w:val="0"/>
          <w:divBdr>
            <w:top w:val="none" w:sz="0" w:space="0" w:color="auto"/>
            <w:left w:val="none" w:sz="0" w:space="0" w:color="auto"/>
            <w:bottom w:val="none" w:sz="0" w:space="0" w:color="auto"/>
            <w:right w:val="none" w:sz="0" w:space="0" w:color="auto"/>
          </w:divBdr>
          <w:divsChild>
            <w:div w:id="11997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6341">
      <w:bodyDiv w:val="1"/>
      <w:marLeft w:val="0"/>
      <w:marRight w:val="0"/>
      <w:marTop w:val="0"/>
      <w:marBottom w:val="0"/>
      <w:divBdr>
        <w:top w:val="none" w:sz="0" w:space="0" w:color="auto"/>
        <w:left w:val="none" w:sz="0" w:space="0" w:color="auto"/>
        <w:bottom w:val="none" w:sz="0" w:space="0" w:color="auto"/>
        <w:right w:val="none" w:sz="0" w:space="0" w:color="auto"/>
      </w:divBdr>
      <w:divsChild>
        <w:div w:id="647321231">
          <w:marLeft w:val="0"/>
          <w:marRight w:val="0"/>
          <w:marTop w:val="0"/>
          <w:marBottom w:val="0"/>
          <w:divBdr>
            <w:top w:val="none" w:sz="0" w:space="0" w:color="auto"/>
            <w:left w:val="none" w:sz="0" w:space="0" w:color="auto"/>
            <w:bottom w:val="none" w:sz="0" w:space="0" w:color="auto"/>
            <w:right w:val="none" w:sz="0" w:space="0" w:color="auto"/>
          </w:divBdr>
          <w:divsChild>
            <w:div w:id="5791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289">
      <w:bodyDiv w:val="1"/>
      <w:marLeft w:val="0"/>
      <w:marRight w:val="0"/>
      <w:marTop w:val="0"/>
      <w:marBottom w:val="0"/>
      <w:divBdr>
        <w:top w:val="none" w:sz="0" w:space="0" w:color="auto"/>
        <w:left w:val="none" w:sz="0" w:space="0" w:color="auto"/>
        <w:bottom w:val="none" w:sz="0" w:space="0" w:color="auto"/>
        <w:right w:val="none" w:sz="0" w:space="0" w:color="auto"/>
      </w:divBdr>
    </w:div>
    <w:div w:id="1194927343">
      <w:bodyDiv w:val="1"/>
      <w:marLeft w:val="0"/>
      <w:marRight w:val="0"/>
      <w:marTop w:val="0"/>
      <w:marBottom w:val="0"/>
      <w:divBdr>
        <w:top w:val="none" w:sz="0" w:space="0" w:color="auto"/>
        <w:left w:val="none" w:sz="0" w:space="0" w:color="auto"/>
        <w:bottom w:val="none" w:sz="0" w:space="0" w:color="auto"/>
        <w:right w:val="none" w:sz="0" w:space="0" w:color="auto"/>
      </w:divBdr>
      <w:divsChild>
        <w:div w:id="457991550">
          <w:marLeft w:val="0"/>
          <w:marRight w:val="0"/>
          <w:marTop w:val="0"/>
          <w:marBottom w:val="0"/>
          <w:divBdr>
            <w:top w:val="none" w:sz="0" w:space="0" w:color="auto"/>
            <w:left w:val="none" w:sz="0" w:space="0" w:color="auto"/>
            <w:bottom w:val="none" w:sz="0" w:space="0" w:color="auto"/>
            <w:right w:val="none" w:sz="0" w:space="0" w:color="auto"/>
          </w:divBdr>
          <w:divsChild>
            <w:div w:id="2360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3028">
      <w:bodyDiv w:val="1"/>
      <w:marLeft w:val="0"/>
      <w:marRight w:val="0"/>
      <w:marTop w:val="0"/>
      <w:marBottom w:val="0"/>
      <w:divBdr>
        <w:top w:val="none" w:sz="0" w:space="0" w:color="auto"/>
        <w:left w:val="none" w:sz="0" w:space="0" w:color="auto"/>
        <w:bottom w:val="none" w:sz="0" w:space="0" w:color="auto"/>
        <w:right w:val="none" w:sz="0" w:space="0" w:color="auto"/>
      </w:divBdr>
      <w:divsChild>
        <w:div w:id="1465002032">
          <w:marLeft w:val="0"/>
          <w:marRight w:val="0"/>
          <w:marTop w:val="0"/>
          <w:marBottom w:val="0"/>
          <w:divBdr>
            <w:top w:val="none" w:sz="0" w:space="0" w:color="auto"/>
            <w:left w:val="none" w:sz="0" w:space="0" w:color="auto"/>
            <w:bottom w:val="none" w:sz="0" w:space="0" w:color="auto"/>
            <w:right w:val="none" w:sz="0" w:space="0" w:color="auto"/>
          </w:divBdr>
          <w:divsChild>
            <w:div w:id="100228951">
              <w:marLeft w:val="0"/>
              <w:marRight w:val="0"/>
              <w:marTop w:val="0"/>
              <w:marBottom w:val="0"/>
              <w:divBdr>
                <w:top w:val="none" w:sz="0" w:space="0" w:color="auto"/>
                <w:left w:val="none" w:sz="0" w:space="0" w:color="auto"/>
                <w:bottom w:val="none" w:sz="0" w:space="0" w:color="auto"/>
                <w:right w:val="none" w:sz="0" w:space="0" w:color="auto"/>
              </w:divBdr>
            </w:div>
            <w:div w:id="939290319">
              <w:marLeft w:val="0"/>
              <w:marRight w:val="0"/>
              <w:marTop w:val="0"/>
              <w:marBottom w:val="0"/>
              <w:divBdr>
                <w:top w:val="none" w:sz="0" w:space="0" w:color="auto"/>
                <w:left w:val="none" w:sz="0" w:space="0" w:color="auto"/>
                <w:bottom w:val="none" w:sz="0" w:space="0" w:color="auto"/>
                <w:right w:val="none" w:sz="0" w:space="0" w:color="auto"/>
              </w:divBdr>
            </w:div>
            <w:div w:id="693845727">
              <w:marLeft w:val="0"/>
              <w:marRight w:val="0"/>
              <w:marTop w:val="0"/>
              <w:marBottom w:val="0"/>
              <w:divBdr>
                <w:top w:val="none" w:sz="0" w:space="0" w:color="auto"/>
                <w:left w:val="none" w:sz="0" w:space="0" w:color="auto"/>
                <w:bottom w:val="none" w:sz="0" w:space="0" w:color="auto"/>
                <w:right w:val="none" w:sz="0" w:space="0" w:color="auto"/>
              </w:divBdr>
            </w:div>
            <w:div w:id="55050342">
              <w:marLeft w:val="0"/>
              <w:marRight w:val="0"/>
              <w:marTop w:val="0"/>
              <w:marBottom w:val="0"/>
              <w:divBdr>
                <w:top w:val="none" w:sz="0" w:space="0" w:color="auto"/>
                <w:left w:val="none" w:sz="0" w:space="0" w:color="auto"/>
                <w:bottom w:val="none" w:sz="0" w:space="0" w:color="auto"/>
                <w:right w:val="none" w:sz="0" w:space="0" w:color="auto"/>
              </w:divBdr>
            </w:div>
            <w:div w:id="1574392301">
              <w:marLeft w:val="0"/>
              <w:marRight w:val="0"/>
              <w:marTop w:val="0"/>
              <w:marBottom w:val="0"/>
              <w:divBdr>
                <w:top w:val="none" w:sz="0" w:space="0" w:color="auto"/>
                <w:left w:val="none" w:sz="0" w:space="0" w:color="auto"/>
                <w:bottom w:val="none" w:sz="0" w:space="0" w:color="auto"/>
                <w:right w:val="none" w:sz="0" w:space="0" w:color="auto"/>
              </w:divBdr>
            </w:div>
            <w:div w:id="142738075">
              <w:marLeft w:val="0"/>
              <w:marRight w:val="0"/>
              <w:marTop w:val="0"/>
              <w:marBottom w:val="0"/>
              <w:divBdr>
                <w:top w:val="none" w:sz="0" w:space="0" w:color="auto"/>
                <w:left w:val="none" w:sz="0" w:space="0" w:color="auto"/>
                <w:bottom w:val="none" w:sz="0" w:space="0" w:color="auto"/>
                <w:right w:val="none" w:sz="0" w:space="0" w:color="auto"/>
              </w:divBdr>
            </w:div>
            <w:div w:id="1871524213">
              <w:marLeft w:val="0"/>
              <w:marRight w:val="0"/>
              <w:marTop w:val="0"/>
              <w:marBottom w:val="0"/>
              <w:divBdr>
                <w:top w:val="none" w:sz="0" w:space="0" w:color="auto"/>
                <w:left w:val="none" w:sz="0" w:space="0" w:color="auto"/>
                <w:bottom w:val="none" w:sz="0" w:space="0" w:color="auto"/>
                <w:right w:val="none" w:sz="0" w:space="0" w:color="auto"/>
              </w:divBdr>
            </w:div>
            <w:div w:id="1714421821">
              <w:marLeft w:val="0"/>
              <w:marRight w:val="0"/>
              <w:marTop w:val="0"/>
              <w:marBottom w:val="0"/>
              <w:divBdr>
                <w:top w:val="none" w:sz="0" w:space="0" w:color="auto"/>
                <w:left w:val="none" w:sz="0" w:space="0" w:color="auto"/>
                <w:bottom w:val="none" w:sz="0" w:space="0" w:color="auto"/>
                <w:right w:val="none" w:sz="0" w:space="0" w:color="auto"/>
              </w:divBdr>
            </w:div>
            <w:div w:id="1032220067">
              <w:marLeft w:val="0"/>
              <w:marRight w:val="0"/>
              <w:marTop w:val="0"/>
              <w:marBottom w:val="0"/>
              <w:divBdr>
                <w:top w:val="none" w:sz="0" w:space="0" w:color="auto"/>
                <w:left w:val="none" w:sz="0" w:space="0" w:color="auto"/>
                <w:bottom w:val="none" w:sz="0" w:space="0" w:color="auto"/>
                <w:right w:val="none" w:sz="0" w:space="0" w:color="auto"/>
              </w:divBdr>
            </w:div>
            <w:div w:id="752556132">
              <w:marLeft w:val="0"/>
              <w:marRight w:val="0"/>
              <w:marTop w:val="0"/>
              <w:marBottom w:val="0"/>
              <w:divBdr>
                <w:top w:val="none" w:sz="0" w:space="0" w:color="auto"/>
                <w:left w:val="none" w:sz="0" w:space="0" w:color="auto"/>
                <w:bottom w:val="none" w:sz="0" w:space="0" w:color="auto"/>
                <w:right w:val="none" w:sz="0" w:space="0" w:color="auto"/>
              </w:divBdr>
            </w:div>
            <w:div w:id="1450973931">
              <w:marLeft w:val="0"/>
              <w:marRight w:val="0"/>
              <w:marTop w:val="0"/>
              <w:marBottom w:val="0"/>
              <w:divBdr>
                <w:top w:val="none" w:sz="0" w:space="0" w:color="auto"/>
                <w:left w:val="none" w:sz="0" w:space="0" w:color="auto"/>
                <w:bottom w:val="none" w:sz="0" w:space="0" w:color="auto"/>
                <w:right w:val="none" w:sz="0" w:space="0" w:color="auto"/>
              </w:divBdr>
            </w:div>
            <w:div w:id="1074470251">
              <w:marLeft w:val="0"/>
              <w:marRight w:val="0"/>
              <w:marTop w:val="0"/>
              <w:marBottom w:val="0"/>
              <w:divBdr>
                <w:top w:val="none" w:sz="0" w:space="0" w:color="auto"/>
                <w:left w:val="none" w:sz="0" w:space="0" w:color="auto"/>
                <w:bottom w:val="none" w:sz="0" w:space="0" w:color="auto"/>
                <w:right w:val="none" w:sz="0" w:space="0" w:color="auto"/>
              </w:divBdr>
            </w:div>
            <w:div w:id="626354081">
              <w:marLeft w:val="0"/>
              <w:marRight w:val="0"/>
              <w:marTop w:val="0"/>
              <w:marBottom w:val="0"/>
              <w:divBdr>
                <w:top w:val="none" w:sz="0" w:space="0" w:color="auto"/>
                <w:left w:val="none" w:sz="0" w:space="0" w:color="auto"/>
                <w:bottom w:val="none" w:sz="0" w:space="0" w:color="auto"/>
                <w:right w:val="none" w:sz="0" w:space="0" w:color="auto"/>
              </w:divBdr>
            </w:div>
            <w:div w:id="785275842">
              <w:marLeft w:val="0"/>
              <w:marRight w:val="0"/>
              <w:marTop w:val="0"/>
              <w:marBottom w:val="0"/>
              <w:divBdr>
                <w:top w:val="none" w:sz="0" w:space="0" w:color="auto"/>
                <w:left w:val="none" w:sz="0" w:space="0" w:color="auto"/>
                <w:bottom w:val="none" w:sz="0" w:space="0" w:color="auto"/>
                <w:right w:val="none" w:sz="0" w:space="0" w:color="auto"/>
              </w:divBdr>
            </w:div>
            <w:div w:id="1374501880">
              <w:marLeft w:val="0"/>
              <w:marRight w:val="0"/>
              <w:marTop w:val="0"/>
              <w:marBottom w:val="0"/>
              <w:divBdr>
                <w:top w:val="none" w:sz="0" w:space="0" w:color="auto"/>
                <w:left w:val="none" w:sz="0" w:space="0" w:color="auto"/>
                <w:bottom w:val="none" w:sz="0" w:space="0" w:color="auto"/>
                <w:right w:val="none" w:sz="0" w:space="0" w:color="auto"/>
              </w:divBdr>
            </w:div>
            <w:div w:id="1089741176">
              <w:marLeft w:val="0"/>
              <w:marRight w:val="0"/>
              <w:marTop w:val="0"/>
              <w:marBottom w:val="0"/>
              <w:divBdr>
                <w:top w:val="none" w:sz="0" w:space="0" w:color="auto"/>
                <w:left w:val="none" w:sz="0" w:space="0" w:color="auto"/>
                <w:bottom w:val="none" w:sz="0" w:space="0" w:color="auto"/>
                <w:right w:val="none" w:sz="0" w:space="0" w:color="auto"/>
              </w:divBdr>
            </w:div>
            <w:div w:id="2013490247">
              <w:marLeft w:val="0"/>
              <w:marRight w:val="0"/>
              <w:marTop w:val="0"/>
              <w:marBottom w:val="0"/>
              <w:divBdr>
                <w:top w:val="none" w:sz="0" w:space="0" w:color="auto"/>
                <w:left w:val="none" w:sz="0" w:space="0" w:color="auto"/>
                <w:bottom w:val="none" w:sz="0" w:space="0" w:color="auto"/>
                <w:right w:val="none" w:sz="0" w:space="0" w:color="auto"/>
              </w:divBdr>
            </w:div>
            <w:div w:id="250167473">
              <w:marLeft w:val="0"/>
              <w:marRight w:val="0"/>
              <w:marTop w:val="0"/>
              <w:marBottom w:val="0"/>
              <w:divBdr>
                <w:top w:val="none" w:sz="0" w:space="0" w:color="auto"/>
                <w:left w:val="none" w:sz="0" w:space="0" w:color="auto"/>
                <w:bottom w:val="none" w:sz="0" w:space="0" w:color="auto"/>
                <w:right w:val="none" w:sz="0" w:space="0" w:color="auto"/>
              </w:divBdr>
            </w:div>
            <w:div w:id="1318415788">
              <w:marLeft w:val="0"/>
              <w:marRight w:val="0"/>
              <w:marTop w:val="0"/>
              <w:marBottom w:val="0"/>
              <w:divBdr>
                <w:top w:val="none" w:sz="0" w:space="0" w:color="auto"/>
                <w:left w:val="none" w:sz="0" w:space="0" w:color="auto"/>
                <w:bottom w:val="none" w:sz="0" w:space="0" w:color="auto"/>
                <w:right w:val="none" w:sz="0" w:space="0" w:color="auto"/>
              </w:divBdr>
            </w:div>
            <w:div w:id="116532583">
              <w:marLeft w:val="0"/>
              <w:marRight w:val="0"/>
              <w:marTop w:val="0"/>
              <w:marBottom w:val="0"/>
              <w:divBdr>
                <w:top w:val="none" w:sz="0" w:space="0" w:color="auto"/>
                <w:left w:val="none" w:sz="0" w:space="0" w:color="auto"/>
                <w:bottom w:val="none" w:sz="0" w:space="0" w:color="auto"/>
                <w:right w:val="none" w:sz="0" w:space="0" w:color="auto"/>
              </w:divBdr>
            </w:div>
            <w:div w:id="2007895541">
              <w:marLeft w:val="0"/>
              <w:marRight w:val="0"/>
              <w:marTop w:val="0"/>
              <w:marBottom w:val="0"/>
              <w:divBdr>
                <w:top w:val="none" w:sz="0" w:space="0" w:color="auto"/>
                <w:left w:val="none" w:sz="0" w:space="0" w:color="auto"/>
                <w:bottom w:val="none" w:sz="0" w:space="0" w:color="auto"/>
                <w:right w:val="none" w:sz="0" w:space="0" w:color="auto"/>
              </w:divBdr>
            </w:div>
            <w:div w:id="58289925">
              <w:marLeft w:val="0"/>
              <w:marRight w:val="0"/>
              <w:marTop w:val="0"/>
              <w:marBottom w:val="0"/>
              <w:divBdr>
                <w:top w:val="none" w:sz="0" w:space="0" w:color="auto"/>
                <w:left w:val="none" w:sz="0" w:space="0" w:color="auto"/>
                <w:bottom w:val="none" w:sz="0" w:space="0" w:color="auto"/>
                <w:right w:val="none" w:sz="0" w:space="0" w:color="auto"/>
              </w:divBdr>
            </w:div>
            <w:div w:id="1287196815">
              <w:marLeft w:val="0"/>
              <w:marRight w:val="0"/>
              <w:marTop w:val="0"/>
              <w:marBottom w:val="0"/>
              <w:divBdr>
                <w:top w:val="none" w:sz="0" w:space="0" w:color="auto"/>
                <w:left w:val="none" w:sz="0" w:space="0" w:color="auto"/>
                <w:bottom w:val="none" w:sz="0" w:space="0" w:color="auto"/>
                <w:right w:val="none" w:sz="0" w:space="0" w:color="auto"/>
              </w:divBdr>
            </w:div>
            <w:div w:id="1186166322">
              <w:marLeft w:val="0"/>
              <w:marRight w:val="0"/>
              <w:marTop w:val="0"/>
              <w:marBottom w:val="0"/>
              <w:divBdr>
                <w:top w:val="none" w:sz="0" w:space="0" w:color="auto"/>
                <w:left w:val="none" w:sz="0" w:space="0" w:color="auto"/>
                <w:bottom w:val="none" w:sz="0" w:space="0" w:color="auto"/>
                <w:right w:val="none" w:sz="0" w:space="0" w:color="auto"/>
              </w:divBdr>
            </w:div>
            <w:div w:id="400175155">
              <w:marLeft w:val="0"/>
              <w:marRight w:val="0"/>
              <w:marTop w:val="0"/>
              <w:marBottom w:val="0"/>
              <w:divBdr>
                <w:top w:val="none" w:sz="0" w:space="0" w:color="auto"/>
                <w:left w:val="none" w:sz="0" w:space="0" w:color="auto"/>
                <w:bottom w:val="none" w:sz="0" w:space="0" w:color="auto"/>
                <w:right w:val="none" w:sz="0" w:space="0" w:color="auto"/>
              </w:divBdr>
            </w:div>
            <w:div w:id="878131733">
              <w:marLeft w:val="0"/>
              <w:marRight w:val="0"/>
              <w:marTop w:val="0"/>
              <w:marBottom w:val="0"/>
              <w:divBdr>
                <w:top w:val="none" w:sz="0" w:space="0" w:color="auto"/>
                <w:left w:val="none" w:sz="0" w:space="0" w:color="auto"/>
                <w:bottom w:val="none" w:sz="0" w:space="0" w:color="auto"/>
                <w:right w:val="none" w:sz="0" w:space="0" w:color="auto"/>
              </w:divBdr>
            </w:div>
            <w:div w:id="1403720710">
              <w:marLeft w:val="0"/>
              <w:marRight w:val="0"/>
              <w:marTop w:val="0"/>
              <w:marBottom w:val="0"/>
              <w:divBdr>
                <w:top w:val="none" w:sz="0" w:space="0" w:color="auto"/>
                <w:left w:val="none" w:sz="0" w:space="0" w:color="auto"/>
                <w:bottom w:val="none" w:sz="0" w:space="0" w:color="auto"/>
                <w:right w:val="none" w:sz="0" w:space="0" w:color="auto"/>
              </w:divBdr>
            </w:div>
            <w:div w:id="120536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79284">
      <w:bodyDiv w:val="1"/>
      <w:marLeft w:val="0"/>
      <w:marRight w:val="0"/>
      <w:marTop w:val="0"/>
      <w:marBottom w:val="0"/>
      <w:divBdr>
        <w:top w:val="none" w:sz="0" w:space="0" w:color="auto"/>
        <w:left w:val="none" w:sz="0" w:space="0" w:color="auto"/>
        <w:bottom w:val="none" w:sz="0" w:space="0" w:color="auto"/>
        <w:right w:val="none" w:sz="0" w:space="0" w:color="auto"/>
      </w:divBdr>
      <w:divsChild>
        <w:div w:id="1950500607">
          <w:marLeft w:val="0"/>
          <w:marRight w:val="0"/>
          <w:marTop w:val="0"/>
          <w:marBottom w:val="0"/>
          <w:divBdr>
            <w:top w:val="none" w:sz="0" w:space="0" w:color="auto"/>
            <w:left w:val="none" w:sz="0" w:space="0" w:color="auto"/>
            <w:bottom w:val="none" w:sz="0" w:space="0" w:color="auto"/>
            <w:right w:val="none" w:sz="0" w:space="0" w:color="auto"/>
          </w:divBdr>
          <w:divsChild>
            <w:div w:id="8673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8915">
      <w:bodyDiv w:val="1"/>
      <w:marLeft w:val="0"/>
      <w:marRight w:val="0"/>
      <w:marTop w:val="0"/>
      <w:marBottom w:val="0"/>
      <w:divBdr>
        <w:top w:val="none" w:sz="0" w:space="0" w:color="auto"/>
        <w:left w:val="none" w:sz="0" w:space="0" w:color="auto"/>
        <w:bottom w:val="none" w:sz="0" w:space="0" w:color="auto"/>
        <w:right w:val="none" w:sz="0" w:space="0" w:color="auto"/>
      </w:divBdr>
      <w:divsChild>
        <w:div w:id="70547760">
          <w:marLeft w:val="0"/>
          <w:marRight w:val="0"/>
          <w:marTop w:val="0"/>
          <w:marBottom w:val="0"/>
          <w:divBdr>
            <w:top w:val="none" w:sz="0" w:space="0" w:color="auto"/>
            <w:left w:val="none" w:sz="0" w:space="0" w:color="auto"/>
            <w:bottom w:val="none" w:sz="0" w:space="0" w:color="auto"/>
            <w:right w:val="none" w:sz="0" w:space="0" w:color="auto"/>
          </w:divBdr>
          <w:divsChild>
            <w:div w:id="1782676116">
              <w:marLeft w:val="0"/>
              <w:marRight w:val="0"/>
              <w:marTop w:val="0"/>
              <w:marBottom w:val="0"/>
              <w:divBdr>
                <w:top w:val="none" w:sz="0" w:space="0" w:color="auto"/>
                <w:left w:val="none" w:sz="0" w:space="0" w:color="auto"/>
                <w:bottom w:val="none" w:sz="0" w:space="0" w:color="auto"/>
                <w:right w:val="none" w:sz="0" w:space="0" w:color="auto"/>
              </w:divBdr>
            </w:div>
            <w:div w:id="1027409367">
              <w:marLeft w:val="0"/>
              <w:marRight w:val="0"/>
              <w:marTop w:val="0"/>
              <w:marBottom w:val="0"/>
              <w:divBdr>
                <w:top w:val="none" w:sz="0" w:space="0" w:color="auto"/>
                <w:left w:val="none" w:sz="0" w:space="0" w:color="auto"/>
                <w:bottom w:val="none" w:sz="0" w:space="0" w:color="auto"/>
                <w:right w:val="none" w:sz="0" w:space="0" w:color="auto"/>
              </w:divBdr>
            </w:div>
            <w:div w:id="1320517">
              <w:marLeft w:val="0"/>
              <w:marRight w:val="0"/>
              <w:marTop w:val="0"/>
              <w:marBottom w:val="0"/>
              <w:divBdr>
                <w:top w:val="none" w:sz="0" w:space="0" w:color="auto"/>
                <w:left w:val="none" w:sz="0" w:space="0" w:color="auto"/>
                <w:bottom w:val="none" w:sz="0" w:space="0" w:color="auto"/>
                <w:right w:val="none" w:sz="0" w:space="0" w:color="auto"/>
              </w:divBdr>
            </w:div>
            <w:div w:id="910194453">
              <w:marLeft w:val="0"/>
              <w:marRight w:val="0"/>
              <w:marTop w:val="0"/>
              <w:marBottom w:val="0"/>
              <w:divBdr>
                <w:top w:val="none" w:sz="0" w:space="0" w:color="auto"/>
                <w:left w:val="none" w:sz="0" w:space="0" w:color="auto"/>
                <w:bottom w:val="none" w:sz="0" w:space="0" w:color="auto"/>
                <w:right w:val="none" w:sz="0" w:space="0" w:color="auto"/>
              </w:divBdr>
            </w:div>
            <w:div w:id="513422846">
              <w:marLeft w:val="0"/>
              <w:marRight w:val="0"/>
              <w:marTop w:val="0"/>
              <w:marBottom w:val="0"/>
              <w:divBdr>
                <w:top w:val="none" w:sz="0" w:space="0" w:color="auto"/>
                <w:left w:val="none" w:sz="0" w:space="0" w:color="auto"/>
                <w:bottom w:val="none" w:sz="0" w:space="0" w:color="auto"/>
                <w:right w:val="none" w:sz="0" w:space="0" w:color="auto"/>
              </w:divBdr>
            </w:div>
            <w:div w:id="1724523353">
              <w:marLeft w:val="0"/>
              <w:marRight w:val="0"/>
              <w:marTop w:val="0"/>
              <w:marBottom w:val="0"/>
              <w:divBdr>
                <w:top w:val="none" w:sz="0" w:space="0" w:color="auto"/>
                <w:left w:val="none" w:sz="0" w:space="0" w:color="auto"/>
                <w:bottom w:val="none" w:sz="0" w:space="0" w:color="auto"/>
                <w:right w:val="none" w:sz="0" w:space="0" w:color="auto"/>
              </w:divBdr>
            </w:div>
            <w:div w:id="415325004">
              <w:marLeft w:val="0"/>
              <w:marRight w:val="0"/>
              <w:marTop w:val="0"/>
              <w:marBottom w:val="0"/>
              <w:divBdr>
                <w:top w:val="none" w:sz="0" w:space="0" w:color="auto"/>
                <w:left w:val="none" w:sz="0" w:space="0" w:color="auto"/>
                <w:bottom w:val="none" w:sz="0" w:space="0" w:color="auto"/>
                <w:right w:val="none" w:sz="0" w:space="0" w:color="auto"/>
              </w:divBdr>
            </w:div>
            <w:div w:id="505483251">
              <w:marLeft w:val="0"/>
              <w:marRight w:val="0"/>
              <w:marTop w:val="0"/>
              <w:marBottom w:val="0"/>
              <w:divBdr>
                <w:top w:val="none" w:sz="0" w:space="0" w:color="auto"/>
                <w:left w:val="none" w:sz="0" w:space="0" w:color="auto"/>
                <w:bottom w:val="none" w:sz="0" w:space="0" w:color="auto"/>
                <w:right w:val="none" w:sz="0" w:space="0" w:color="auto"/>
              </w:divBdr>
            </w:div>
            <w:div w:id="1787655076">
              <w:marLeft w:val="0"/>
              <w:marRight w:val="0"/>
              <w:marTop w:val="0"/>
              <w:marBottom w:val="0"/>
              <w:divBdr>
                <w:top w:val="none" w:sz="0" w:space="0" w:color="auto"/>
                <w:left w:val="none" w:sz="0" w:space="0" w:color="auto"/>
                <w:bottom w:val="none" w:sz="0" w:space="0" w:color="auto"/>
                <w:right w:val="none" w:sz="0" w:space="0" w:color="auto"/>
              </w:divBdr>
            </w:div>
            <w:div w:id="258609988">
              <w:marLeft w:val="0"/>
              <w:marRight w:val="0"/>
              <w:marTop w:val="0"/>
              <w:marBottom w:val="0"/>
              <w:divBdr>
                <w:top w:val="none" w:sz="0" w:space="0" w:color="auto"/>
                <w:left w:val="none" w:sz="0" w:space="0" w:color="auto"/>
                <w:bottom w:val="none" w:sz="0" w:space="0" w:color="auto"/>
                <w:right w:val="none" w:sz="0" w:space="0" w:color="auto"/>
              </w:divBdr>
            </w:div>
            <w:div w:id="453716820">
              <w:marLeft w:val="0"/>
              <w:marRight w:val="0"/>
              <w:marTop w:val="0"/>
              <w:marBottom w:val="0"/>
              <w:divBdr>
                <w:top w:val="none" w:sz="0" w:space="0" w:color="auto"/>
                <w:left w:val="none" w:sz="0" w:space="0" w:color="auto"/>
                <w:bottom w:val="none" w:sz="0" w:space="0" w:color="auto"/>
                <w:right w:val="none" w:sz="0" w:space="0" w:color="auto"/>
              </w:divBdr>
            </w:div>
            <w:div w:id="1546018521">
              <w:marLeft w:val="0"/>
              <w:marRight w:val="0"/>
              <w:marTop w:val="0"/>
              <w:marBottom w:val="0"/>
              <w:divBdr>
                <w:top w:val="none" w:sz="0" w:space="0" w:color="auto"/>
                <w:left w:val="none" w:sz="0" w:space="0" w:color="auto"/>
                <w:bottom w:val="none" w:sz="0" w:space="0" w:color="auto"/>
                <w:right w:val="none" w:sz="0" w:space="0" w:color="auto"/>
              </w:divBdr>
            </w:div>
            <w:div w:id="1302691147">
              <w:marLeft w:val="0"/>
              <w:marRight w:val="0"/>
              <w:marTop w:val="0"/>
              <w:marBottom w:val="0"/>
              <w:divBdr>
                <w:top w:val="none" w:sz="0" w:space="0" w:color="auto"/>
                <w:left w:val="none" w:sz="0" w:space="0" w:color="auto"/>
                <w:bottom w:val="none" w:sz="0" w:space="0" w:color="auto"/>
                <w:right w:val="none" w:sz="0" w:space="0" w:color="auto"/>
              </w:divBdr>
            </w:div>
            <w:div w:id="1453940543">
              <w:marLeft w:val="0"/>
              <w:marRight w:val="0"/>
              <w:marTop w:val="0"/>
              <w:marBottom w:val="0"/>
              <w:divBdr>
                <w:top w:val="none" w:sz="0" w:space="0" w:color="auto"/>
                <w:left w:val="none" w:sz="0" w:space="0" w:color="auto"/>
                <w:bottom w:val="none" w:sz="0" w:space="0" w:color="auto"/>
                <w:right w:val="none" w:sz="0" w:space="0" w:color="auto"/>
              </w:divBdr>
            </w:div>
            <w:div w:id="401106450">
              <w:marLeft w:val="0"/>
              <w:marRight w:val="0"/>
              <w:marTop w:val="0"/>
              <w:marBottom w:val="0"/>
              <w:divBdr>
                <w:top w:val="none" w:sz="0" w:space="0" w:color="auto"/>
                <w:left w:val="none" w:sz="0" w:space="0" w:color="auto"/>
                <w:bottom w:val="none" w:sz="0" w:space="0" w:color="auto"/>
                <w:right w:val="none" w:sz="0" w:space="0" w:color="auto"/>
              </w:divBdr>
            </w:div>
            <w:div w:id="1462456721">
              <w:marLeft w:val="0"/>
              <w:marRight w:val="0"/>
              <w:marTop w:val="0"/>
              <w:marBottom w:val="0"/>
              <w:divBdr>
                <w:top w:val="none" w:sz="0" w:space="0" w:color="auto"/>
                <w:left w:val="none" w:sz="0" w:space="0" w:color="auto"/>
                <w:bottom w:val="none" w:sz="0" w:space="0" w:color="auto"/>
                <w:right w:val="none" w:sz="0" w:space="0" w:color="auto"/>
              </w:divBdr>
            </w:div>
            <w:div w:id="1395935547">
              <w:marLeft w:val="0"/>
              <w:marRight w:val="0"/>
              <w:marTop w:val="0"/>
              <w:marBottom w:val="0"/>
              <w:divBdr>
                <w:top w:val="none" w:sz="0" w:space="0" w:color="auto"/>
                <w:left w:val="none" w:sz="0" w:space="0" w:color="auto"/>
                <w:bottom w:val="none" w:sz="0" w:space="0" w:color="auto"/>
                <w:right w:val="none" w:sz="0" w:space="0" w:color="auto"/>
              </w:divBdr>
            </w:div>
            <w:div w:id="35475218">
              <w:marLeft w:val="0"/>
              <w:marRight w:val="0"/>
              <w:marTop w:val="0"/>
              <w:marBottom w:val="0"/>
              <w:divBdr>
                <w:top w:val="none" w:sz="0" w:space="0" w:color="auto"/>
                <w:left w:val="none" w:sz="0" w:space="0" w:color="auto"/>
                <w:bottom w:val="none" w:sz="0" w:space="0" w:color="auto"/>
                <w:right w:val="none" w:sz="0" w:space="0" w:color="auto"/>
              </w:divBdr>
            </w:div>
            <w:div w:id="40834557">
              <w:marLeft w:val="0"/>
              <w:marRight w:val="0"/>
              <w:marTop w:val="0"/>
              <w:marBottom w:val="0"/>
              <w:divBdr>
                <w:top w:val="none" w:sz="0" w:space="0" w:color="auto"/>
                <w:left w:val="none" w:sz="0" w:space="0" w:color="auto"/>
                <w:bottom w:val="none" w:sz="0" w:space="0" w:color="auto"/>
                <w:right w:val="none" w:sz="0" w:space="0" w:color="auto"/>
              </w:divBdr>
            </w:div>
            <w:div w:id="495724585">
              <w:marLeft w:val="0"/>
              <w:marRight w:val="0"/>
              <w:marTop w:val="0"/>
              <w:marBottom w:val="0"/>
              <w:divBdr>
                <w:top w:val="none" w:sz="0" w:space="0" w:color="auto"/>
                <w:left w:val="none" w:sz="0" w:space="0" w:color="auto"/>
                <w:bottom w:val="none" w:sz="0" w:space="0" w:color="auto"/>
                <w:right w:val="none" w:sz="0" w:space="0" w:color="auto"/>
              </w:divBdr>
            </w:div>
            <w:div w:id="1258758838">
              <w:marLeft w:val="0"/>
              <w:marRight w:val="0"/>
              <w:marTop w:val="0"/>
              <w:marBottom w:val="0"/>
              <w:divBdr>
                <w:top w:val="none" w:sz="0" w:space="0" w:color="auto"/>
                <w:left w:val="none" w:sz="0" w:space="0" w:color="auto"/>
                <w:bottom w:val="none" w:sz="0" w:space="0" w:color="auto"/>
                <w:right w:val="none" w:sz="0" w:space="0" w:color="auto"/>
              </w:divBdr>
            </w:div>
            <w:div w:id="975179617">
              <w:marLeft w:val="0"/>
              <w:marRight w:val="0"/>
              <w:marTop w:val="0"/>
              <w:marBottom w:val="0"/>
              <w:divBdr>
                <w:top w:val="none" w:sz="0" w:space="0" w:color="auto"/>
                <w:left w:val="none" w:sz="0" w:space="0" w:color="auto"/>
                <w:bottom w:val="none" w:sz="0" w:space="0" w:color="auto"/>
                <w:right w:val="none" w:sz="0" w:space="0" w:color="auto"/>
              </w:divBdr>
            </w:div>
            <w:div w:id="427506850">
              <w:marLeft w:val="0"/>
              <w:marRight w:val="0"/>
              <w:marTop w:val="0"/>
              <w:marBottom w:val="0"/>
              <w:divBdr>
                <w:top w:val="none" w:sz="0" w:space="0" w:color="auto"/>
                <w:left w:val="none" w:sz="0" w:space="0" w:color="auto"/>
                <w:bottom w:val="none" w:sz="0" w:space="0" w:color="auto"/>
                <w:right w:val="none" w:sz="0" w:space="0" w:color="auto"/>
              </w:divBdr>
            </w:div>
            <w:div w:id="1001348972">
              <w:marLeft w:val="0"/>
              <w:marRight w:val="0"/>
              <w:marTop w:val="0"/>
              <w:marBottom w:val="0"/>
              <w:divBdr>
                <w:top w:val="none" w:sz="0" w:space="0" w:color="auto"/>
                <w:left w:val="none" w:sz="0" w:space="0" w:color="auto"/>
                <w:bottom w:val="none" w:sz="0" w:space="0" w:color="auto"/>
                <w:right w:val="none" w:sz="0" w:space="0" w:color="auto"/>
              </w:divBdr>
            </w:div>
            <w:div w:id="1409694221">
              <w:marLeft w:val="0"/>
              <w:marRight w:val="0"/>
              <w:marTop w:val="0"/>
              <w:marBottom w:val="0"/>
              <w:divBdr>
                <w:top w:val="none" w:sz="0" w:space="0" w:color="auto"/>
                <w:left w:val="none" w:sz="0" w:space="0" w:color="auto"/>
                <w:bottom w:val="none" w:sz="0" w:space="0" w:color="auto"/>
                <w:right w:val="none" w:sz="0" w:space="0" w:color="auto"/>
              </w:divBdr>
            </w:div>
            <w:div w:id="384724425">
              <w:marLeft w:val="0"/>
              <w:marRight w:val="0"/>
              <w:marTop w:val="0"/>
              <w:marBottom w:val="0"/>
              <w:divBdr>
                <w:top w:val="none" w:sz="0" w:space="0" w:color="auto"/>
                <w:left w:val="none" w:sz="0" w:space="0" w:color="auto"/>
                <w:bottom w:val="none" w:sz="0" w:space="0" w:color="auto"/>
                <w:right w:val="none" w:sz="0" w:space="0" w:color="auto"/>
              </w:divBdr>
            </w:div>
            <w:div w:id="1386828227">
              <w:marLeft w:val="0"/>
              <w:marRight w:val="0"/>
              <w:marTop w:val="0"/>
              <w:marBottom w:val="0"/>
              <w:divBdr>
                <w:top w:val="none" w:sz="0" w:space="0" w:color="auto"/>
                <w:left w:val="none" w:sz="0" w:space="0" w:color="auto"/>
                <w:bottom w:val="none" w:sz="0" w:space="0" w:color="auto"/>
                <w:right w:val="none" w:sz="0" w:space="0" w:color="auto"/>
              </w:divBdr>
            </w:div>
            <w:div w:id="11391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71617">
      <w:bodyDiv w:val="1"/>
      <w:marLeft w:val="0"/>
      <w:marRight w:val="0"/>
      <w:marTop w:val="0"/>
      <w:marBottom w:val="0"/>
      <w:divBdr>
        <w:top w:val="none" w:sz="0" w:space="0" w:color="auto"/>
        <w:left w:val="none" w:sz="0" w:space="0" w:color="auto"/>
        <w:bottom w:val="none" w:sz="0" w:space="0" w:color="auto"/>
        <w:right w:val="none" w:sz="0" w:space="0" w:color="auto"/>
      </w:divBdr>
    </w:div>
    <w:div w:id="1333797784">
      <w:bodyDiv w:val="1"/>
      <w:marLeft w:val="0"/>
      <w:marRight w:val="0"/>
      <w:marTop w:val="0"/>
      <w:marBottom w:val="0"/>
      <w:divBdr>
        <w:top w:val="none" w:sz="0" w:space="0" w:color="auto"/>
        <w:left w:val="none" w:sz="0" w:space="0" w:color="auto"/>
        <w:bottom w:val="none" w:sz="0" w:space="0" w:color="auto"/>
        <w:right w:val="none" w:sz="0" w:space="0" w:color="auto"/>
      </w:divBdr>
      <w:divsChild>
        <w:div w:id="1245995697">
          <w:marLeft w:val="0"/>
          <w:marRight w:val="0"/>
          <w:marTop w:val="0"/>
          <w:marBottom w:val="0"/>
          <w:divBdr>
            <w:top w:val="none" w:sz="0" w:space="0" w:color="auto"/>
            <w:left w:val="none" w:sz="0" w:space="0" w:color="auto"/>
            <w:bottom w:val="none" w:sz="0" w:space="0" w:color="auto"/>
            <w:right w:val="none" w:sz="0" w:space="0" w:color="auto"/>
          </w:divBdr>
          <w:divsChild>
            <w:div w:id="87968914">
              <w:marLeft w:val="0"/>
              <w:marRight w:val="0"/>
              <w:marTop w:val="0"/>
              <w:marBottom w:val="0"/>
              <w:divBdr>
                <w:top w:val="none" w:sz="0" w:space="0" w:color="auto"/>
                <w:left w:val="none" w:sz="0" w:space="0" w:color="auto"/>
                <w:bottom w:val="none" w:sz="0" w:space="0" w:color="auto"/>
                <w:right w:val="none" w:sz="0" w:space="0" w:color="auto"/>
              </w:divBdr>
            </w:div>
            <w:div w:id="64115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7117">
      <w:bodyDiv w:val="1"/>
      <w:marLeft w:val="0"/>
      <w:marRight w:val="0"/>
      <w:marTop w:val="0"/>
      <w:marBottom w:val="0"/>
      <w:divBdr>
        <w:top w:val="none" w:sz="0" w:space="0" w:color="auto"/>
        <w:left w:val="none" w:sz="0" w:space="0" w:color="auto"/>
        <w:bottom w:val="none" w:sz="0" w:space="0" w:color="auto"/>
        <w:right w:val="none" w:sz="0" w:space="0" w:color="auto"/>
      </w:divBdr>
      <w:divsChild>
        <w:div w:id="56170339">
          <w:marLeft w:val="0"/>
          <w:marRight w:val="0"/>
          <w:marTop w:val="0"/>
          <w:marBottom w:val="0"/>
          <w:divBdr>
            <w:top w:val="none" w:sz="0" w:space="0" w:color="auto"/>
            <w:left w:val="none" w:sz="0" w:space="0" w:color="auto"/>
            <w:bottom w:val="none" w:sz="0" w:space="0" w:color="auto"/>
            <w:right w:val="none" w:sz="0" w:space="0" w:color="auto"/>
          </w:divBdr>
          <w:divsChild>
            <w:div w:id="15852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77755">
      <w:bodyDiv w:val="1"/>
      <w:marLeft w:val="0"/>
      <w:marRight w:val="0"/>
      <w:marTop w:val="0"/>
      <w:marBottom w:val="0"/>
      <w:divBdr>
        <w:top w:val="none" w:sz="0" w:space="0" w:color="auto"/>
        <w:left w:val="none" w:sz="0" w:space="0" w:color="auto"/>
        <w:bottom w:val="none" w:sz="0" w:space="0" w:color="auto"/>
        <w:right w:val="none" w:sz="0" w:space="0" w:color="auto"/>
      </w:divBdr>
      <w:divsChild>
        <w:div w:id="1984189808">
          <w:marLeft w:val="0"/>
          <w:marRight w:val="0"/>
          <w:marTop w:val="0"/>
          <w:marBottom w:val="0"/>
          <w:divBdr>
            <w:top w:val="none" w:sz="0" w:space="0" w:color="auto"/>
            <w:left w:val="none" w:sz="0" w:space="0" w:color="auto"/>
            <w:bottom w:val="none" w:sz="0" w:space="0" w:color="auto"/>
            <w:right w:val="none" w:sz="0" w:space="0" w:color="auto"/>
          </w:divBdr>
          <w:divsChild>
            <w:div w:id="1233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1601">
      <w:bodyDiv w:val="1"/>
      <w:marLeft w:val="0"/>
      <w:marRight w:val="0"/>
      <w:marTop w:val="0"/>
      <w:marBottom w:val="0"/>
      <w:divBdr>
        <w:top w:val="none" w:sz="0" w:space="0" w:color="auto"/>
        <w:left w:val="none" w:sz="0" w:space="0" w:color="auto"/>
        <w:bottom w:val="none" w:sz="0" w:space="0" w:color="auto"/>
        <w:right w:val="none" w:sz="0" w:space="0" w:color="auto"/>
      </w:divBdr>
      <w:divsChild>
        <w:div w:id="586502025">
          <w:marLeft w:val="0"/>
          <w:marRight w:val="0"/>
          <w:marTop w:val="0"/>
          <w:marBottom w:val="0"/>
          <w:divBdr>
            <w:top w:val="none" w:sz="0" w:space="0" w:color="auto"/>
            <w:left w:val="none" w:sz="0" w:space="0" w:color="auto"/>
            <w:bottom w:val="none" w:sz="0" w:space="0" w:color="auto"/>
            <w:right w:val="none" w:sz="0" w:space="0" w:color="auto"/>
          </w:divBdr>
          <w:divsChild>
            <w:div w:id="13355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8406">
      <w:bodyDiv w:val="1"/>
      <w:marLeft w:val="0"/>
      <w:marRight w:val="0"/>
      <w:marTop w:val="0"/>
      <w:marBottom w:val="0"/>
      <w:divBdr>
        <w:top w:val="none" w:sz="0" w:space="0" w:color="auto"/>
        <w:left w:val="none" w:sz="0" w:space="0" w:color="auto"/>
        <w:bottom w:val="none" w:sz="0" w:space="0" w:color="auto"/>
        <w:right w:val="none" w:sz="0" w:space="0" w:color="auto"/>
      </w:divBdr>
      <w:divsChild>
        <w:div w:id="1504006085">
          <w:marLeft w:val="0"/>
          <w:marRight w:val="0"/>
          <w:marTop w:val="0"/>
          <w:marBottom w:val="0"/>
          <w:divBdr>
            <w:top w:val="none" w:sz="0" w:space="0" w:color="auto"/>
            <w:left w:val="none" w:sz="0" w:space="0" w:color="auto"/>
            <w:bottom w:val="none" w:sz="0" w:space="0" w:color="auto"/>
            <w:right w:val="none" w:sz="0" w:space="0" w:color="auto"/>
          </w:divBdr>
          <w:divsChild>
            <w:div w:id="5738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6633">
      <w:bodyDiv w:val="1"/>
      <w:marLeft w:val="0"/>
      <w:marRight w:val="0"/>
      <w:marTop w:val="0"/>
      <w:marBottom w:val="0"/>
      <w:divBdr>
        <w:top w:val="none" w:sz="0" w:space="0" w:color="auto"/>
        <w:left w:val="none" w:sz="0" w:space="0" w:color="auto"/>
        <w:bottom w:val="none" w:sz="0" w:space="0" w:color="auto"/>
        <w:right w:val="none" w:sz="0" w:space="0" w:color="auto"/>
      </w:divBdr>
      <w:divsChild>
        <w:div w:id="538710052">
          <w:marLeft w:val="0"/>
          <w:marRight w:val="0"/>
          <w:marTop w:val="0"/>
          <w:marBottom w:val="0"/>
          <w:divBdr>
            <w:top w:val="none" w:sz="0" w:space="0" w:color="auto"/>
            <w:left w:val="none" w:sz="0" w:space="0" w:color="auto"/>
            <w:bottom w:val="none" w:sz="0" w:space="0" w:color="auto"/>
            <w:right w:val="none" w:sz="0" w:space="0" w:color="auto"/>
          </w:divBdr>
          <w:divsChild>
            <w:div w:id="11019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15461">
      <w:bodyDiv w:val="1"/>
      <w:marLeft w:val="0"/>
      <w:marRight w:val="0"/>
      <w:marTop w:val="0"/>
      <w:marBottom w:val="0"/>
      <w:divBdr>
        <w:top w:val="none" w:sz="0" w:space="0" w:color="auto"/>
        <w:left w:val="none" w:sz="0" w:space="0" w:color="auto"/>
        <w:bottom w:val="none" w:sz="0" w:space="0" w:color="auto"/>
        <w:right w:val="none" w:sz="0" w:space="0" w:color="auto"/>
      </w:divBdr>
      <w:divsChild>
        <w:div w:id="1282567008">
          <w:marLeft w:val="0"/>
          <w:marRight w:val="0"/>
          <w:marTop w:val="0"/>
          <w:marBottom w:val="0"/>
          <w:divBdr>
            <w:top w:val="none" w:sz="0" w:space="0" w:color="auto"/>
            <w:left w:val="none" w:sz="0" w:space="0" w:color="auto"/>
            <w:bottom w:val="none" w:sz="0" w:space="0" w:color="auto"/>
            <w:right w:val="none" w:sz="0" w:space="0" w:color="auto"/>
          </w:divBdr>
          <w:divsChild>
            <w:div w:id="43359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8157">
      <w:bodyDiv w:val="1"/>
      <w:marLeft w:val="0"/>
      <w:marRight w:val="0"/>
      <w:marTop w:val="0"/>
      <w:marBottom w:val="0"/>
      <w:divBdr>
        <w:top w:val="none" w:sz="0" w:space="0" w:color="auto"/>
        <w:left w:val="none" w:sz="0" w:space="0" w:color="auto"/>
        <w:bottom w:val="none" w:sz="0" w:space="0" w:color="auto"/>
        <w:right w:val="none" w:sz="0" w:space="0" w:color="auto"/>
      </w:divBdr>
      <w:divsChild>
        <w:div w:id="2015372339">
          <w:marLeft w:val="0"/>
          <w:marRight w:val="0"/>
          <w:marTop w:val="0"/>
          <w:marBottom w:val="0"/>
          <w:divBdr>
            <w:top w:val="none" w:sz="0" w:space="0" w:color="auto"/>
            <w:left w:val="none" w:sz="0" w:space="0" w:color="auto"/>
            <w:bottom w:val="none" w:sz="0" w:space="0" w:color="auto"/>
            <w:right w:val="none" w:sz="0" w:space="0" w:color="auto"/>
          </w:divBdr>
          <w:divsChild>
            <w:div w:id="13444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14296">
      <w:bodyDiv w:val="1"/>
      <w:marLeft w:val="0"/>
      <w:marRight w:val="0"/>
      <w:marTop w:val="0"/>
      <w:marBottom w:val="0"/>
      <w:divBdr>
        <w:top w:val="none" w:sz="0" w:space="0" w:color="auto"/>
        <w:left w:val="none" w:sz="0" w:space="0" w:color="auto"/>
        <w:bottom w:val="none" w:sz="0" w:space="0" w:color="auto"/>
        <w:right w:val="none" w:sz="0" w:space="0" w:color="auto"/>
      </w:divBdr>
      <w:divsChild>
        <w:div w:id="2074348173">
          <w:marLeft w:val="0"/>
          <w:marRight w:val="0"/>
          <w:marTop w:val="0"/>
          <w:marBottom w:val="0"/>
          <w:divBdr>
            <w:top w:val="none" w:sz="0" w:space="0" w:color="auto"/>
            <w:left w:val="none" w:sz="0" w:space="0" w:color="auto"/>
            <w:bottom w:val="none" w:sz="0" w:space="0" w:color="auto"/>
            <w:right w:val="none" w:sz="0" w:space="0" w:color="auto"/>
          </w:divBdr>
          <w:divsChild>
            <w:div w:id="125378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77451">
      <w:bodyDiv w:val="1"/>
      <w:marLeft w:val="0"/>
      <w:marRight w:val="0"/>
      <w:marTop w:val="0"/>
      <w:marBottom w:val="0"/>
      <w:divBdr>
        <w:top w:val="none" w:sz="0" w:space="0" w:color="auto"/>
        <w:left w:val="none" w:sz="0" w:space="0" w:color="auto"/>
        <w:bottom w:val="none" w:sz="0" w:space="0" w:color="auto"/>
        <w:right w:val="none" w:sz="0" w:space="0" w:color="auto"/>
      </w:divBdr>
    </w:div>
    <w:div w:id="1520699749">
      <w:bodyDiv w:val="1"/>
      <w:marLeft w:val="0"/>
      <w:marRight w:val="0"/>
      <w:marTop w:val="0"/>
      <w:marBottom w:val="0"/>
      <w:divBdr>
        <w:top w:val="none" w:sz="0" w:space="0" w:color="auto"/>
        <w:left w:val="none" w:sz="0" w:space="0" w:color="auto"/>
        <w:bottom w:val="none" w:sz="0" w:space="0" w:color="auto"/>
        <w:right w:val="none" w:sz="0" w:space="0" w:color="auto"/>
      </w:divBdr>
      <w:divsChild>
        <w:div w:id="1224440636">
          <w:marLeft w:val="0"/>
          <w:marRight w:val="0"/>
          <w:marTop w:val="0"/>
          <w:marBottom w:val="0"/>
          <w:divBdr>
            <w:top w:val="none" w:sz="0" w:space="0" w:color="auto"/>
            <w:left w:val="none" w:sz="0" w:space="0" w:color="auto"/>
            <w:bottom w:val="none" w:sz="0" w:space="0" w:color="auto"/>
            <w:right w:val="none" w:sz="0" w:space="0" w:color="auto"/>
          </w:divBdr>
          <w:divsChild>
            <w:div w:id="3881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72508">
      <w:bodyDiv w:val="1"/>
      <w:marLeft w:val="0"/>
      <w:marRight w:val="0"/>
      <w:marTop w:val="0"/>
      <w:marBottom w:val="0"/>
      <w:divBdr>
        <w:top w:val="none" w:sz="0" w:space="0" w:color="auto"/>
        <w:left w:val="none" w:sz="0" w:space="0" w:color="auto"/>
        <w:bottom w:val="none" w:sz="0" w:space="0" w:color="auto"/>
        <w:right w:val="none" w:sz="0" w:space="0" w:color="auto"/>
      </w:divBdr>
      <w:divsChild>
        <w:div w:id="1509517809">
          <w:marLeft w:val="0"/>
          <w:marRight w:val="0"/>
          <w:marTop w:val="0"/>
          <w:marBottom w:val="0"/>
          <w:divBdr>
            <w:top w:val="none" w:sz="0" w:space="0" w:color="auto"/>
            <w:left w:val="none" w:sz="0" w:space="0" w:color="auto"/>
            <w:bottom w:val="none" w:sz="0" w:space="0" w:color="auto"/>
            <w:right w:val="none" w:sz="0" w:space="0" w:color="auto"/>
          </w:divBdr>
          <w:divsChild>
            <w:div w:id="592207686">
              <w:marLeft w:val="0"/>
              <w:marRight w:val="0"/>
              <w:marTop w:val="0"/>
              <w:marBottom w:val="0"/>
              <w:divBdr>
                <w:top w:val="none" w:sz="0" w:space="0" w:color="auto"/>
                <w:left w:val="none" w:sz="0" w:space="0" w:color="auto"/>
                <w:bottom w:val="none" w:sz="0" w:space="0" w:color="auto"/>
                <w:right w:val="none" w:sz="0" w:space="0" w:color="auto"/>
              </w:divBdr>
            </w:div>
            <w:div w:id="58576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9674">
      <w:bodyDiv w:val="1"/>
      <w:marLeft w:val="0"/>
      <w:marRight w:val="0"/>
      <w:marTop w:val="0"/>
      <w:marBottom w:val="0"/>
      <w:divBdr>
        <w:top w:val="none" w:sz="0" w:space="0" w:color="auto"/>
        <w:left w:val="none" w:sz="0" w:space="0" w:color="auto"/>
        <w:bottom w:val="none" w:sz="0" w:space="0" w:color="auto"/>
        <w:right w:val="none" w:sz="0" w:space="0" w:color="auto"/>
      </w:divBdr>
      <w:divsChild>
        <w:div w:id="1277063075">
          <w:marLeft w:val="0"/>
          <w:marRight w:val="0"/>
          <w:marTop w:val="0"/>
          <w:marBottom w:val="0"/>
          <w:divBdr>
            <w:top w:val="none" w:sz="0" w:space="0" w:color="auto"/>
            <w:left w:val="none" w:sz="0" w:space="0" w:color="auto"/>
            <w:bottom w:val="none" w:sz="0" w:space="0" w:color="auto"/>
            <w:right w:val="none" w:sz="0" w:space="0" w:color="auto"/>
          </w:divBdr>
          <w:divsChild>
            <w:div w:id="583294812">
              <w:marLeft w:val="0"/>
              <w:marRight w:val="0"/>
              <w:marTop w:val="0"/>
              <w:marBottom w:val="0"/>
              <w:divBdr>
                <w:top w:val="none" w:sz="0" w:space="0" w:color="auto"/>
                <w:left w:val="none" w:sz="0" w:space="0" w:color="auto"/>
                <w:bottom w:val="none" w:sz="0" w:space="0" w:color="auto"/>
                <w:right w:val="none" w:sz="0" w:space="0" w:color="auto"/>
              </w:divBdr>
            </w:div>
            <w:div w:id="169746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470">
      <w:bodyDiv w:val="1"/>
      <w:marLeft w:val="0"/>
      <w:marRight w:val="0"/>
      <w:marTop w:val="0"/>
      <w:marBottom w:val="0"/>
      <w:divBdr>
        <w:top w:val="none" w:sz="0" w:space="0" w:color="auto"/>
        <w:left w:val="none" w:sz="0" w:space="0" w:color="auto"/>
        <w:bottom w:val="none" w:sz="0" w:space="0" w:color="auto"/>
        <w:right w:val="none" w:sz="0" w:space="0" w:color="auto"/>
      </w:divBdr>
      <w:divsChild>
        <w:div w:id="1928003700">
          <w:marLeft w:val="0"/>
          <w:marRight w:val="0"/>
          <w:marTop w:val="0"/>
          <w:marBottom w:val="0"/>
          <w:divBdr>
            <w:top w:val="none" w:sz="0" w:space="0" w:color="auto"/>
            <w:left w:val="none" w:sz="0" w:space="0" w:color="auto"/>
            <w:bottom w:val="none" w:sz="0" w:space="0" w:color="auto"/>
            <w:right w:val="none" w:sz="0" w:space="0" w:color="auto"/>
          </w:divBdr>
          <w:divsChild>
            <w:div w:id="7424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70586">
      <w:bodyDiv w:val="1"/>
      <w:marLeft w:val="0"/>
      <w:marRight w:val="0"/>
      <w:marTop w:val="0"/>
      <w:marBottom w:val="0"/>
      <w:divBdr>
        <w:top w:val="none" w:sz="0" w:space="0" w:color="auto"/>
        <w:left w:val="none" w:sz="0" w:space="0" w:color="auto"/>
        <w:bottom w:val="none" w:sz="0" w:space="0" w:color="auto"/>
        <w:right w:val="none" w:sz="0" w:space="0" w:color="auto"/>
      </w:divBdr>
      <w:divsChild>
        <w:div w:id="931429711">
          <w:marLeft w:val="0"/>
          <w:marRight w:val="0"/>
          <w:marTop w:val="0"/>
          <w:marBottom w:val="0"/>
          <w:divBdr>
            <w:top w:val="none" w:sz="0" w:space="0" w:color="auto"/>
            <w:left w:val="none" w:sz="0" w:space="0" w:color="auto"/>
            <w:bottom w:val="none" w:sz="0" w:space="0" w:color="auto"/>
            <w:right w:val="none" w:sz="0" w:space="0" w:color="auto"/>
          </w:divBdr>
          <w:divsChild>
            <w:div w:id="1344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88760">
      <w:bodyDiv w:val="1"/>
      <w:marLeft w:val="0"/>
      <w:marRight w:val="0"/>
      <w:marTop w:val="0"/>
      <w:marBottom w:val="0"/>
      <w:divBdr>
        <w:top w:val="none" w:sz="0" w:space="0" w:color="auto"/>
        <w:left w:val="none" w:sz="0" w:space="0" w:color="auto"/>
        <w:bottom w:val="none" w:sz="0" w:space="0" w:color="auto"/>
        <w:right w:val="none" w:sz="0" w:space="0" w:color="auto"/>
      </w:divBdr>
      <w:divsChild>
        <w:div w:id="1867674308">
          <w:marLeft w:val="0"/>
          <w:marRight w:val="0"/>
          <w:marTop w:val="0"/>
          <w:marBottom w:val="0"/>
          <w:divBdr>
            <w:top w:val="none" w:sz="0" w:space="0" w:color="auto"/>
            <w:left w:val="none" w:sz="0" w:space="0" w:color="auto"/>
            <w:bottom w:val="none" w:sz="0" w:space="0" w:color="auto"/>
            <w:right w:val="none" w:sz="0" w:space="0" w:color="auto"/>
          </w:divBdr>
          <w:divsChild>
            <w:div w:id="1304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2608">
      <w:bodyDiv w:val="1"/>
      <w:marLeft w:val="0"/>
      <w:marRight w:val="0"/>
      <w:marTop w:val="0"/>
      <w:marBottom w:val="0"/>
      <w:divBdr>
        <w:top w:val="none" w:sz="0" w:space="0" w:color="auto"/>
        <w:left w:val="none" w:sz="0" w:space="0" w:color="auto"/>
        <w:bottom w:val="none" w:sz="0" w:space="0" w:color="auto"/>
        <w:right w:val="none" w:sz="0" w:space="0" w:color="auto"/>
      </w:divBdr>
      <w:divsChild>
        <w:div w:id="1905070190">
          <w:marLeft w:val="0"/>
          <w:marRight w:val="0"/>
          <w:marTop w:val="0"/>
          <w:marBottom w:val="0"/>
          <w:divBdr>
            <w:top w:val="none" w:sz="0" w:space="0" w:color="auto"/>
            <w:left w:val="none" w:sz="0" w:space="0" w:color="auto"/>
            <w:bottom w:val="none" w:sz="0" w:space="0" w:color="auto"/>
            <w:right w:val="none" w:sz="0" w:space="0" w:color="auto"/>
          </w:divBdr>
          <w:divsChild>
            <w:div w:id="19427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3305">
      <w:bodyDiv w:val="1"/>
      <w:marLeft w:val="0"/>
      <w:marRight w:val="0"/>
      <w:marTop w:val="0"/>
      <w:marBottom w:val="0"/>
      <w:divBdr>
        <w:top w:val="none" w:sz="0" w:space="0" w:color="auto"/>
        <w:left w:val="none" w:sz="0" w:space="0" w:color="auto"/>
        <w:bottom w:val="none" w:sz="0" w:space="0" w:color="auto"/>
        <w:right w:val="none" w:sz="0" w:space="0" w:color="auto"/>
      </w:divBdr>
      <w:divsChild>
        <w:div w:id="1451316259">
          <w:marLeft w:val="0"/>
          <w:marRight w:val="0"/>
          <w:marTop w:val="0"/>
          <w:marBottom w:val="0"/>
          <w:divBdr>
            <w:top w:val="none" w:sz="0" w:space="0" w:color="auto"/>
            <w:left w:val="none" w:sz="0" w:space="0" w:color="auto"/>
            <w:bottom w:val="none" w:sz="0" w:space="0" w:color="auto"/>
            <w:right w:val="none" w:sz="0" w:space="0" w:color="auto"/>
          </w:divBdr>
          <w:divsChild>
            <w:div w:id="188252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8166">
      <w:bodyDiv w:val="1"/>
      <w:marLeft w:val="0"/>
      <w:marRight w:val="0"/>
      <w:marTop w:val="0"/>
      <w:marBottom w:val="0"/>
      <w:divBdr>
        <w:top w:val="none" w:sz="0" w:space="0" w:color="auto"/>
        <w:left w:val="none" w:sz="0" w:space="0" w:color="auto"/>
        <w:bottom w:val="none" w:sz="0" w:space="0" w:color="auto"/>
        <w:right w:val="none" w:sz="0" w:space="0" w:color="auto"/>
      </w:divBdr>
      <w:divsChild>
        <w:div w:id="973025830">
          <w:marLeft w:val="0"/>
          <w:marRight w:val="0"/>
          <w:marTop w:val="0"/>
          <w:marBottom w:val="0"/>
          <w:divBdr>
            <w:top w:val="none" w:sz="0" w:space="0" w:color="auto"/>
            <w:left w:val="none" w:sz="0" w:space="0" w:color="auto"/>
            <w:bottom w:val="none" w:sz="0" w:space="0" w:color="auto"/>
            <w:right w:val="none" w:sz="0" w:space="0" w:color="auto"/>
          </w:divBdr>
          <w:divsChild>
            <w:div w:id="5651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859">
      <w:bodyDiv w:val="1"/>
      <w:marLeft w:val="0"/>
      <w:marRight w:val="0"/>
      <w:marTop w:val="0"/>
      <w:marBottom w:val="0"/>
      <w:divBdr>
        <w:top w:val="none" w:sz="0" w:space="0" w:color="auto"/>
        <w:left w:val="none" w:sz="0" w:space="0" w:color="auto"/>
        <w:bottom w:val="none" w:sz="0" w:space="0" w:color="auto"/>
        <w:right w:val="none" w:sz="0" w:space="0" w:color="auto"/>
      </w:divBdr>
      <w:divsChild>
        <w:div w:id="1345008987">
          <w:marLeft w:val="0"/>
          <w:marRight w:val="0"/>
          <w:marTop w:val="0"/>
          <w:marBottom w:val="0"/>
          <w:divBdr>
            <w:top w:val="none" w:sz="0" w:space="0" w:color="auto"/>
            <w:left w:val="none" w:sz="0" w:space="0" w:color="auto"/>
            <w:bottom w:val="none" w:sz="0" w:space="0" w:color="auto"/>
            <w:right w:val="none" w:sz="0" w:space="0" w:color="auto"/>
          </w:divBdr>
          <w:divsChild>
            <w:div w:id="18731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16977">
      <w:bodyDiv w:val="1"/>
      <w:marLeft w:val="0"/>
      <w:marRight w:val="0"/>
      <w:marTop w:val="0"/>
      <w:marBottom w:val="0"/>
      <w:divBdr>
        <w:top w:val="none" w:sz="0" w:space="0" w:color="auto"/>
        <w:left w:val="none" w:sz="0" w:space="0" w:color="auto"/>
        <w:bottom w:val="none" w:sz="0" w:space="0" w:color="auto"/>
        <w:right w:val="none" w:sz="0" w:space="0" w:color="auto"/>
      </w:divBdr>
      <w:divsChild>
        <w:div w:id="1132288601">
          <w:marLeft w:val="0"/>
          <w:marRight w:val="0"/>
          <w:marTop w:val="0"/>
          <w:marBottom w:val="0"/>
          <w:divBdr>
            <w:top w:val="none" w:sz="0" w:space="0" w:color="auto"/>
            <w:left w:val="none" w:sz="0" w:space="0" w:color="auto"/>
            <w:bottom w:val="none" w:sz="0" w:space="0" w:color="auto"/>
            <w:right w:val="none" w:sz="0" w:space="0" w:color="auto"/>
          </w:divBdr>
          <w:divsChild>
            <w:div w:id="611674153">
              <w:marLeft w:val="0"/>
              <w:marRight w:val="0"/>
              <w:marTop w:val="0"/>
              <w:marBottom w:val="0"/>
              <w:divBdr>
                <w:top w:val="none" w:sz="0" w:space="0" w:color="auto"/>
                <w:left w:val="none" w:sz="0" w:space="0" w:color="auto"/>
                <w:bottom w:val="none" w:sz="0" w:space="0" w:color="auto"/>
                <w:right w:val="none" w:sz="0" w:space="0" w:color="auto"/>
              </w:divBdr>
            </w:div>
            <w:div w:id="328142322">
              <w:marLeft w:val="0"/>
              <w:marRight w:val="0"/>
              <w:marTop w:val="0"/>
              <w:marBottom w:val="0"/>
              <w:divBdr>
                <w:top w:val="none" w:sz="0" w:space="0" w:color="auto"/>
                <w:left w:val="none" w:sz="0" w:space="0" w:color="auto"/>
                <w:bottom w:val="none" w:sz="0" w:space="0" w:color="auto"/>
                <w:right w:val="none" w:sz="0" w:space="0" w:color="auto"/>
              </w:divBdr>
            </w:div>
            <w:div w:id="245383267">
              <w:marLeft w:val="0"/>
              <w:marRight w:val="0"/>
              <w:marTop w:val="0"/>
              <w:marBottom w:val="0"/>
              <w:divBdr>
                <w:top w:val="none" w:sz="0" w:space="0" w:color="auto"/>
                <w:left w:val="none" w:sz="0" w:space="0" w:color="auto"/>
                <w:bottom w:val="none" w:sz="0" w:space="0" w:color="auto"/>
                <w:right w:val="none" w:sz="0" w:space="0" w:color="auto"/>
              </w:divBdr>
            </w:div>
            <w:div w:id="911353865">
              <w:marLeft w:val="0"/>
              <w:marRight w:val="0"/>
              <w:marTop w:val="0"/>
              <w:marBottom w:val="0"/>
              <w:divBdr>
                <w:top w:val="none" w:sz="0" w:space="0" w:color="auto"/>
                <w:left w:val="none" w:sz="0" w:space="0" w:color="auto"/>
                <w:bottom w:val="none" w:sz="0" w:space="0" w:color="auto"/>
                <w:right w:val="none" w:sz="0" w:space="0" w:color="auto"/>
              </w:divBdr>
            </w:div>
            <w:div w:id="1707828681">
              <w:marLeft w:val="0"/>
              <w:marRight w:val="0"/>
              <w:marTop w:val="0"/>
              <w:marBottom w:val="0"/>
              <w:divBdr>
                <w:top w:val="none" w:sz="0" w:space="0" w:color="auto"/>
                <w:left w:val="none" w:sz="0" w:space="0" w:color="auto"/>
                <w:bottom w:val="none" w:sz="0" w:space="0" w:color="auto"/>
                <w:right w:val="none" w:sz="0" w:space="0" w:color="auto"/>
              </w:divBdr>
            </w:div>
            <w:div w:id="2107580450">
              <w:marLeft w:val="0"/>
              <w:marRight w:val="0"/>
              <w:marTop w:val="0"/>
              <w:marBottom w:val="0"/>
              <w:divBdr>
                <w:top w:val="none" w:sz="0" w:space="0" w:color="auto"/>
                <w:left w:val="none" w:sz="0" w:space="0" w:color="auto"/>
                <w:bottom w:val="none" w:sz="0" w:space="0" w:color="auto"/>
                <w:right w:val="none" w:sz="0" w:space="0" w:color="auto"/>
              </w:divBdr>
            </w:div>
            <w:div w:id="1066076512">
              <w:marLeft w:val="0"/>
              <w:marRight w:val="0"/>
              <w:marTop w:val="0"/>
              <w:marBottom w:val="0"/>
              <w:divBdr>
                <w:top w:val="none" w:sz="0" w:space="0" w:color="auto"/>
                <w:left w:val="none" w:sz="0" w:space="0" w:color="auto"/>
                <w:bottom w:val="none" w:sz="0" w:space="0" w:color="auto"/>
                <w:right w:val="none" w:sz="0" w:space="0" w:color="auto"/>
              </w:divBdr>
            </w:div>
            <w:div w:id="869420548">
              <w:marLeft w:val="0"/>
              <w:marRight w:val="0"/>
              <w:marTop w:val="0"/>
              <w:marBottom w:val="0"/>
              <w:divBdr>
                <w:top w:val="none" w:sz="0" w:space="0" w:color="auto"/>
                <w:left w:val="none" w:sz="0" w:space="0" w:color="auto"/>
                <w:bottom w:val="none" w:sz="0" w:space="0" w:color="auto"/>
                <w:right w:val="none" w:sz="0" w:space="0" w:color="auto"/>
              </w:divBdr>
            </w:div>
            <w:div w:id="151678351">
              <w:marLeft w:val="0"/>
              <w:marRight w:val="0"/>
              <w:marTop w:val="0"/>
              <w:marBottom w:val="0"/>
              <w:divBdr>
                <w:top w:val="none" w:sz="0" w:space="0" w:color="auto"/>
                <w:left w:val="none" w:sz="0" w:space="0" w:color="auto"/>
                <w:bottom w:val="none" w:sz="0" w:space="0" w:color="auto"/>
                <w:right w:val="none" w:sz="0" w:space="0" w:color="auto"/>
              </w:divBdr>
            </w:div>
            <w:div w:id="1652247744">
              <w:marLeft w:val="0"/>
              <w:marRight w:val="0"/>
              <w:marTop w:val="0"/>
              <w:marBottom w:val="0"/>
              <w:divBdr>
                <w:top w:val="none" w:sz="0" w:space="0" w:color="auto"/>
                <w:left w:val="none" w:sz="0" w:space="0" w:color="auto"/>
                <w:bottom w:val="none" w:sz="0" w:space="0" w:color="auto"/>
                <w:right w:val="none" w:sz="0" w:space="0" w:color="auto"/>
              </w:divBdr>
            </w:div>
            <w:div w:id="1548645058">
              <w:marLeft w:val="0"/>
              <w:marRight w:val="0"/>
              <w:marTop w:val="0"/>
              <w:marBottom w:val="0"/>
              <w:divBdr>
                <w:top w:val="none" w:sz="0" w:space="0" w:color="auto"/>
                <w:left w:val="none" w:sz="0" w:space="0" w:color="auto"/>
                <w:bottom w:val="none" w:sz="0" w:space="0" w:color="auto"/>
                <w:right w:val="none" w:sz="0" w:space="0" w:color="auto"/>
              </w:divBdr>
            </w:div>
            <w:div w:id="1593778959">
              <w:marLeft w:val="0"/>
              <w:marRight w:val="0"/>
              <w:marTop w:val="0"/>
              <w:marBottom w:val="0"/>
              <w:divBdr>
                <w:top w:val="none" w:sz="0" w:space="0" w:color="auto"/>
                <w:left w:val="none" w:sz="0" w:space="0" w:color="auto"/>
                <w:bottom w:val="none" w:sz="0" w:space="0" w:color="auto"/>
                <w:right w:val="none" w:sz="0" w:space="0" w:color="auto"/>
              </w:divBdr>
            </w:div>
            <w:div w:id="1951665379">
              <w:marLeft w:val="0"/>
              <w:marRight w:val="0"/>
              <w:marTop w:val="0"/>
              <w:marBottom w:val="0"/>
              <w:divBdr>
                <w:top w:val="none" w:sz="0" w:space="0" w:color="auto"/>
                <w:left w:val="none" w:sz="0" w:space="0" w:color="auto"/>
                <w:bottom w:val="none" w:sz="0" w:space="0" w:color="auto"/>
                <w:right w:val="none" w:sz="0" w:space="0" w:color="auto"/>
              </w:divBdr>
            </w:div>
            <w:div w:id="1943489262">
              <w:marLeft w:val="0"/>
              <w:marRight w:val="0"/>
              <w:marTop w:val="0"/>
              <w:marBottom w:val="0"/>
              <w:divBdr>
                <w:top w:val="none" w:sz="0" w:space="0" w:color="auto"/>
                <w:left w:val="none" w:sz="0" w:space="0" w:color="auto"/>
                <w:bottom w:val="none" w:sz="0" w:space="0" w:color="auto"/>
                <w:right w:val="none" w:sz="0" w:space="0" w:color="auto"/>
              </w:divBdr>
            </w:div>
            <w:div w:id="1425686376">
              <w:marLeft w:val="0"/>
              <w:marRight w:val="0"/>
              <w:marTop w:val="0"/>
              <w:marBottom w:val="0"/>
              <w:divBdr>
                <w:top w:val="none" w:sz="0" w:space="0" w:color="auto"/>
                <w:left w:val="none" w:sz="0" w:space="0" w:color="auto"/>
                <w:bottom w:val="none" w:sz="0" w:space="0" w:color="auto"/>
                <w:right w:val="none" w:sz="0" w:space="0" w:color="auto"/>
              </w:divBdr>
            </w:div>
            <w:div w:id="593055732">
              <w:marLeft w:val="0"/>
              <w:marRight w:val="0"/>
              <w:marTop w:val="0"/>
              <w:marBottom w:val="0"/>
              <w:divBdr>
                <w:top w:val="none" w:sz="0" w:space="0" w:color="auto"/>
                <w:left w:val="none" w:sz="0" w:space="0" w:color="auto"/>
                <w:bottom w:val="none" w:sz="0" w:space="0" w:color="auto"/>
                <w:right w:val="none" w:sz="0" w:space="0" w:color="auto"/>
              </w:divBdr>
            </w:div>
            <w:div w:id="1543051350">
              <w:marLeft w:val="0"/>
              <w:marRight w:val="0"/>
              <w:marTop w:val="0"/>
              <w:marBottom w:val="0"/>
              <w:divBdr>
                <w:top w:val="none" w:sz="0" w:space="0" w:color="auto"/>
                <w:left w:val="none" w:sz="0" w:space="0" w:color="auto"/>
                <w:bottom w:val="none" w:sz="0" w:space="0" w:color="auto"/>
                <w:right w:val="none" w:sz="0" w:space="0" w:color="auto"/>
              </w:divBdr>
            </w:div>
            <w:div w:id="951786645">
              <w:marLeft w:val="0"/>
              <w:marRight w:val="0"/>
              <w:marTop w:val="0"/>
              <w:marBottom w:val="0"/>
              <w:divBdr>
                <w:top w:val="none" w:sz="0" w:space="0" w:color="auto"/>
                <w:left w:val="none" w:sz="0" w:space="0" w:color="auto"/>
                <w:bottom w:val="none" w:sz="0" w:space="0" w:color="auto"/>
                <w:right w:val="none" w:sz="0" w:space="0" w:color="auto"/>
              </w:divBdr>
            </w:div>
            <w:div w:id="2114476327">
              <w:marLeft w:val="0"/>
              <w:marRight w:val="0"/>
              <w:marTop w:val="0"/>
              <w:marBottom w:val="0"/>
              <w:divBdr>
                <w:top w:val="none" w:sz="0" w:space="0" w:color="auto"/>
                <w:left w:val="none" w:sz="0" w:space="0" w:color="auto"/>
                <w:bottom w:val="none" w:sz="0" w:space="0" w:color="auto"/>
                <w:right w:val="none" w:sz="0" w:space="0" w:color="auto"/>
              </w:divBdr>
            </w:div>
          </w:divsChild>
        </w:div>
        <w:div w:id="769739911">
          <w:marLeft w:val="0"/>
          <w:marRight w:val="0"/>
          <w:marTop w:val="0"/>
          <w:marBottom w:val="0"/>
          <w:divBdr>
            <w:top w:val="none" w:sz="0" w:space="0" w:color="auto"/>
            <w:left w:val="none" w:sz="0" w:space="0" w:color="auto"/>
            <w:bottom w:val="none" w:sz="0" w:space="0" w:color="auto"/>
            <w:right w:val="none" w:sz="0" w:space="0" w:color="auto"/>
          </w:divBdr>
        </w:div>
        <w:div w:id="1682781225">
          <w:marLeft w:val="0"/>
          <w:marRight w:val="0"/>
          <w:marTop w:val="0"/>
          <w:marBottom w:val="0"/>
          <w:divBdr>
            <w:top w:val="none" w:sz="0" w:space="0" w:color="auto"/>
            <w:left w:val="none" w:sz="0" w:space="0" w:color="auto"/>
            <w:bottom w:val="none" w:sz="0" w:space="0" w:color="auto"/>
            <w:right w:val="none" w:sz="0" w:space="0" w:color="auto"/>
          </w:divBdr>
        </w:div>
        <w:div w:id="243802163">
          <w:marLeft w:val="0"/>
          <w:marRight w:val="0"/>
          <w:marTop w:val="0"/>
          <w:marBottom w:val="0"/>
          <w:divBdr>
            <w:top w:val="none" w:sz="0" w:space="0" w:color="auto"/>
            <w:left w:val="none" w:sz="0" w:space="0" w:color="auto"/>
            <w:bottom w:val="none" w:sz="0" w:space="0" w:color="auto"/>
            <w:right w:val="none" w:sz="0" w:space="0" w:color="auto"/>
          </w:divBdr>
        </w:div>
        <w:div w:id="1378822952">
          <w:marLeft w:val="0"/>
          <w:marRight w:val="0"/>
          <w:marTop w:val="0"/>
          <w:marBottom w:val="0"/>
          <w:divBdr>
            <w:top w:val="none" w:sz="0" w:space="0" w:color="auto"/>
            <w:left w:val="none" w:sz="0" w:space="0" w:color="auto"/>
            <w:bottom w:val="none" w:sz="0" w:space="0" w:color="auto"/>
            <w:right w:val="none" w:sz="0" w:space="0" w:color="auto"/>
          </w:divBdr>
        </w:div>
        <w:div w:id="881670728">
          <w:marLeft w:val="0"/>
          <w:marRight w:val="0"/>
          <w:marTop w:val="0"/>
          <w:marBottom w:val="0"/>
          <w:divBdr>
            <w:top w:val="none" w:sz="0" w:space="0" w:color="auto"/>
            <w:left w:val="none" w:sz="0" w:space="0" w:color="auto"/>
            <w:bottom w:val="none" w:sz="0" w:space="0" w:color="auto"/>
            <w:right w:val="none" w:sz="0" w:space="0" w:color="auto"/>
          </w:divBdr>
        </w:div>
      </w:divsChild>
    </w:div>
    <w:div w:id="1998610537">
      <w:bodyDiv w:val="1"/>
      <w:marLeft w:val="0"/>
      <w:marRight w:val="0"/>
      <w:marTop w:val="0"/>
      <w:marBottom w:val="0"/>
      <w:divBdr>
        <w:top w:val="none" w:sz="0" w:space="0" w:color="auto"/>
        <w:left w:val="none" w:sz="0" w:space="0" w:color="auto"/>
        <w:bottom w:val="none" w:sz="0" w:space="0" w:color="auto"/>
        <w:right w:val="none" w:sz="0" w:space="0" w:color="auto"/>
      </w:divBdr>
      <w:divsChild>
        <w:div w:id="2105762135">
          <w:marLeft w:val="0"/>
          <w:marRight w:val="0"/>
          <w:marTop w:val="0"/>
          <w:marBottom w:val="0"/>
          <w:divBdr>
            <w:top w:val="none" w:sz="0" w:space="0" w:color="auto"/>
            <w:left w:val="none" w:sz="0" w:space="0" w:color="auto"/>
            <w:bottom w:val="none" w:sz="0" w:space="0" w:color="auto"/>
            <w:right w:val="none" w:sz="0" w:space="0" w:color="auto"/>
          </w:divBdr>
          <w:divsChild>
            <w:div w:id="9672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3877">
      <w:bodyDiv w:val="1"/>
      <w:marLeft w:val="0"/>
      <w:marRight w:val="0"/>
      <w:marTop w:val="0"/>
      <w:marBottom w:val="0"/>
      <w:divBdr>
        <w:top w:val="none" w:sz="0" w:space="0" w:color="auto"/>
        <w:left w:val="none" w:sz="0" w:space="0" w:color="auto"/>
        <w:bottom w:val="none" w:sz="0" w:space="0" w:color="auto"/>
        <w:right w:val="none" w:sz="0" w:space="0" w:color="auto"/>
      </w:divBdr>
      <w:divsChild>
        <w:div w:id="1549686520">
          <w:marLeft w:val="0"/>
          <w:marRight w:val="0"/>
          <w:marTop w:val="0"/>
          <w:marBottom w:val="0"/>
          <w:divBdr>
            <w:top w:val="none" w:sz="0" w:space="0" w:color="auto"/>
            <w:left w:val="none" w:sz="0" w:space="0" w:color="auto"/>
            <w:bottom w:val="none" w:sz="0" w:space="0" w:color="auto"/>
            <w:right w:val="none" w:sz="0" w:space="0" w:color="auto"/>
          </w:divBdr>
          <w:divsChild>
            <w:div w:id="47167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44753">
      <w:bodyDiv w:val="1"/>
      <w:marLeft w:val="0"/>
      <w:marRight w:val="0"/>
      <w:marTop w:val="0"/>
      <w:marBottom w:val="0"/>
      <w:divBdr>
        <w:top w:val="none" w:sz="0" w:space="0" w:color="auto"/>
        <w:left w:val="none" w:sz="0" w:space="0" w:color="auto"/>
        <w:bottom w:val="none" w:sz="0" w:space="0" w:color="auto"/>
        <w:right w:val="none" w:sz="0" w:space="0" w:color="auto"/>
      </w:divBdr>
      <w:divsChild>
        <w:div w:id="1601986640">
          <w:marLeft w:val="0"/>
          <w:marRight w:val="0"/>
          <w:marTop w:val="0"/>
          <w:marBottom w:val="0"/>
          <w:divBdr>
            <w:top w:val="none" w:sz="0" w:space="0" w:color="auto"/>
            <w:left w:val="none" w:sz="0" w:space="0" w:color="auto"/>
            <w:bottom w:val="none" w:sz="0" w:space="0" w:color="auto"/>
            <w:right w:val="none" w:sz="0" w:space="0" w:color="auto"/>
          </w:divBdr>
          <w:divsChild>
            <w:div w:id="935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8676">
      <w:bodyDiv w:val="1"/>
      <w:marLeft w:val="0"/>
      <w:marRight w:val="0"/>
      <w:marTop w:val="0"/>
      <w:marBottom w:val="0"/>
      <w:divBdr>
        <w:top w:val="none" w:sz="0" w:space="0" w:color="auto"/>
        <w:left w:val="none" w:sz="0" w:space="0" w:color="auto"/>
        <w:bottom w:val="none" w:sz="0" w:space="0" w:color="auto"/>
        <w:right w:val="none" w:sz="0" w:space="0" w:color="auto"/>
      </w:divBdr>
      <w:divsChild>
        <w:div w:id="660039000">
          <w:marLeft w:val="0"/>
          <w:marRight w:val="0"/>
          <w:marTop w:val="0"/>
          <w:marBottom w:val="0"/>
          <w:divBdr>
            <w:top w:val="none" w:sz="0" w:space="0" w:color="auto"/>
            <w:left w:val="none" w:sz="0" w:space="0" w:color="auto"/>
            <w:bottom w:val="none" w:sz="0" w:space="0" w:color="auto"/>
            <w:right w:val="none" w:sz="0" w:space="0" w:color="auto"/>
          </w:divBdr>
          <w:divsChild>
            <w:div w:id="145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56832">
      <w:bodyDiv w:val="1"/>
      <w:marLeft w:val="0"/>
      <w:marRight w:val="0"/>
      <w:marTop w:val="0"/>
      <w:marBottom w:val="0"/>
      <w:divBdr>
        <w:top w:val="none" w:sz="0" w:space="0" w:color="auto"/>
        <w:left w:val="none" w:sz="0" w:space="0" w:color="auto"/>
        <w:bottom w:val="none" w:sz="0" w:space="0" w:color="auto"/>
        <w:right w:val="none" w:sz="0" w:space="0" w:color="auto"/>
      </w:divBdr>
      <w:divsChild>
        <w:div w:id="1753551846">
          <w:marLeft w:val="0"/>
          <w:marRight w:val="0"/>
          <w:marTop w:val="0"/>
          <w:marBottom w:val="0"/>
          <w:divBdr>
            <w:top w:val="none" w:sz="0" w:space="0" w:color="auto"/>
            <w:left w:val="none" w:sz="0" w:space="0" w:color="auto"/>
            <w:bottom w:val="none" w:sz="0" w:space="0" w:color="auto"/>
            <w:right w:val="none" w:sz="0" w:space="0" w:color="auto"/>
          </w:divBdr>
          <w:divsChild>
            <w:div w:id="18643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2083">
      <w:bodyDiv w:val="1"/>
      <w:marLeft w:val="0"/>
      <w:marRight w:val="0"/>
      <w:marTop w:val="0"/>
      <w:marBottom w:val="0"/>
      <w:divBdr>
        <w:top w:val="none" w:sz="0" w:space="0" w:color="auto"/>
        <w:left w:val="none" w:sz="0" w:space="0" w:color="auto"/>
        <w:bottom w:val="none" w:sz="0" w:space="0" w:color="auto"/>
        <w:right w:val="none" w:sz="0" w:space="0" w:color="auto"/>
      </w:divBdr>
      <w:divsChild>
        <w:div w:id="655957521">
          <w:marLeft w:val="0"/>
          <w:marRight w:val="0"/>
          <w:marTop w:val="0"/>
          <w:marBottom w:val="0"/>
          <w:divBdr>
            <w:top w:val="none" w:sz="0" w:space="0" w:color="auto"/>
            <w:left w:val="none" w:sz="0" w:space="0" w:color="auto"/>
            <w:bottom w:val="none" w:sz="0" w:space="0" w:color="auto"/>
            <w:right w:val="none" w:sz="0" w:space="0" w:color="auto"/>
          </w:divBdr>
          <w:divsChild>
            <w:div w:id="3811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youtube.com/watch?v=-7VYErogUvg" TargetMode="External"/><Relationship Id="rId21" Type="http://schemas.openxmlformats.org/officeDocument/2006/relationships/hyperlink" Target="https://commons.wikimedia.org/wiki/File:Electromagnetism.svg" TargetMode="External"/><Relationship Id="rId42" Type="http://schemas.openxmlformats.org/officeDocument/2006/relationships/image" Target="media/image15.pn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hyperlink" Target="https://www.youtube.com/watch?v=uL6e3co4Qqc" TargetMode="External"/><Relationship Id="rId27" Type="http://schemas.openxmlformats.org/officeDocument/2006/relationships/hyperlink" Target="https://github.com/ThePurpleOne/Magtrix/blob/master/docs/memoire/figures/coil_driver_pcb.jpg" TargetMode="External"/><Relationship Id="rId30" Type="http://schemas.openxmlformats.org/officeDocument/2006/relationships/header" Target="header5.xml"/><Relationship Id="rId35" Type="http://schemas.openxmlformats.org/officeDocument/2006/relationships/image" Target="media/image8.jpeg"/><Relationship Id="rId43" Type="http://schemas.openxmlformats.org/officeDocument/2006/relationships/image" Target="media/image16.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image" Target="media/image48.png"/><Relationship Id="rId8" Type="http://schemas.openxmlformats.org/officeDocument/2006/relationships/image" Target="media/image1.jpg"/><Relationship Id="rId51" Type="http://schemas.openxmlformats.org/officeDocument/2006/relationships/image" Target="media/image22.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yperlink" Target="https://www.youtube.com/watch?v=bl5jziS66Zk" TargetMode="External"/><Relationship Id="rId33" Type="http://schemas.openxmlformats.org/officeDocument/2006/relationships/image" Target="media/image6.png"/><Relationship Id="rId38" Type="http://schemas.openxmlformats.org/officeDocument/2006/relationships/image" Target="media/image11.jpeg"/><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jpeg"/><Relationship Id="rId20" Type="http://schemas.openxmlformats.org/officeDocument/2006/relationships/footer" Target="footer5.xml"/><Relationship Id="rId41" Type="http://schemas.openxmlformats.org/officeDocument/2006/relationships/image" Target="media/image14.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github.com/ThePurpleOne/Magtrix/blob/master/docs/memoire/figures/front.png" TargetMode="External"/><Relationship Id="rId28" Type="http://schemas.openxmlformats.org/officeDocument/2006/relationships/hyperlink" Target="https://miko.ai/products/miko-chess" TargetMode="Externa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image" Target="media/image3.jpeg"/><Relationship Id="rId31" Type="http://schemas.openxmlformats.org/officeDocument/2006/relationships/footer" Target="footer6.xml"/><Relationship Id="rId44" Type="http://schemas.openxmlformats.org/officeDocument/2006/relationships/header" Target="header6.xm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12.jpeg"/><Relationship Id="rId34" Type="http://schemas.openxmlformats.org/officeDocument/2006/relationships/image" Target="media/image7.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https://youtu.be/y-M5DxNqQVI?si=zlEYOlDHhxqkESsi&amp;t=337" TargetMode="External"/><Relationship Id="rId24" Type="http://schemas.openxmlformats.org/officeDocument/2006/relationships/hyperlink" Target="https://www.miniatur-wunderland.de/assets/content/layout/monaco/monaco-formel1-montecarlo-haarnadel.jpg" TargetMode="External"/><Relationship Id="rId40" Type="http://schemas.openxmlformats.org/officeDocument/2006/relationships/image" Target="media/image13.png"/><Relationship Id="rId45" Type="http://schemas.openxmlformats.org/officeDocument/2006/relationships/footer" Target="footer7.xml"/><Relationship Id="rId66" Type="http://schemas.openxmlformats.org/officeDocument/2006/relationships/image" Target="media/image37.png"/><Relationship Id="rId61" Type="http://schemas.openxmlformats.org/officeDocument/2006/relationships/image" Target="media/image32.png"/><Relationship Id="rId82" Type="http://schemas.openxmlformats.org/officeDocument/2006/relationships/image" Target="media/image5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ECC5-A01B-4C53-8330-DAD2D6B28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6</TotalTime>
  <Pages>1</Pages>
  <Words>9695</Words>
  <Characters>53325</Characters>
  <Application>Microsoft Office Word</Application>
  <DocSecurity>0</DocSecurity>
  <Lines>444</Lines>
  <Paragraphs>1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Von Tobel</dc:creator>
  <dc:description/>
  <cp:lastModifiedBy>Mariot Gaël</cp:lastModifiedBy>
  <cp:revision>269</cp:revision>
  <cp:lastPrinted>2025-08-18T00:57:00Z</cp:lastPrinted>
  <dcterms:created xsi:type="dcterms:W3CDTF">2020-04-17T21:58:00Z</dcterms:created>
  <dcterms:modified xsi:type="dcterms:W3CDTF">2025-08-18T00:57:00Z</dcterms:modified>
  <dc:language>fr-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n1aLuNnc"/&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